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177EA0"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4"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3"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177EA0"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B43026" w:rsidRPr="00744667" w:rsidRDefault="00B43026" w:rsidP="00B43026">
      <w:pPr>
        <w:spacing w:after="0" w:line="240" w:lineRule="auto"/>
        <w:jc w:val="center"/>
        <w:rPr>
          <w:rFonts w:ascii="Times New Roman" w:hAnsi="Times New Roman"/>
          <w:sz w:val="28"/>
          <w:szCs w:val="28"/>
          <w:lang w:val="en-GB"/>
        </w:rPr>
      </w:pPr>
      <w:r w:rsidRPr="00744667">
        <w:rPr>
          <w:rFonts w:ascii="Times New Roman" w:hAnsi="Times New Roman"/>
          <w:sz w:val="28"/>
          <w:szCs w:val="28"/>
          <w:lang w:val="en-GB"/>
        </w:rPr>
        <w:t>REMOVAL OF PHTHALATES IN AQUEOS SAMPLES USING NON-IONIC SILICONE SURFACTANT MEDIATED CLOUD POINT EXTRACTION VIA SPECTROPHOTOMETRY</w:t>
      </w:r>
    </w:p>
    <w:p w:rsidR="00B43026" w:rsidRDefault="00B43026" w:rsidP="00B43026">
      <w:pPr>
        <w:spacing w:after="0" w:line="240" w:lineRule="auto"/>
        <w:jc w:val="center"/>
        <w:rPr>
          <w:rFonts w:ascii="Times New Roman" w:hAnsi="Times New Roman"/>
          <w:sz w:val="24"/>
          <w:szCs w:val="24"/>
          <w:lang w:val="en-GB"/>
        </w:rPr>
      </w:pPr>
    </w:p>
    <w:p w:rsidR="00B43026" w:rsidRPr="00744667" w:rsidRDefault="00B43026" w:rsidP="00B43026">
      <w:pPr>
        <w:spacing w:after="0" w:line="240" w:lineRule="auto"/>
        <w:jc w:val="center"/>
        <w:rPr>
          <w:rFonts w:ascii="Times New Roman" w:hAnsi="Times New Roman"/>
          <w:sz w:val="24"/>
          <w:lang w:val="ms-MY"/>
        </w:rPr>
      </w:pPr>
      <w:r w:rsidRPr="00744667">
        <w:rPr>
          <w:rFonts w:ascii="Times New Roman" w:hAnsi="Times New Roman"/>
          <w:sz w:val="24"/>
          <w:szCs w:val="24"/>
          <w:lang w:val="en-GB"/>
        </w:rPr>
        <w:t>(</w:t>
      </w:r>
      <w:r w:rsidRPr="00744667">
        <w:rPr>
          <w:rFonts w:ascii="Times New Roman" w:hAnsi="Times New Roman"/>
          <w:sz w:val="24"/>
          <w:szCs w:val="24"/>
          <w:lang w:val="ms-MY"/>
        </w:rPr>
        <w:t xml:space="preserve">Penyingkiran Ftalat </w:t>
      </w:r>
      <w:r w:rsidRPr="00744667">
        <w:rPr>
          <w:rFonts w:ascii="Times New Roman" w:hAnsi="Times New Roman"/>
          <w:sz w:val="24"/>
          <w:lang w:val="ms-MY"/>
        </w:rPr>
        <w:t>dalam Sampel Akues Menggunakan Teknik Pengekstrakan Titik Awan</w:t>
      </w:r>
      <w:r w:rsidRPr="00744667">
        <w:rPr>
          <w:rFonts w:ascii="Times New Roman" w:hAnsi="Times New Roman"/>
          <w:sz w:val="24"/>
          <w:szCs w:val="24"/>
          <w:lang w:val="ms-MY"/>
        </w:rPr>
        <w:t xml:space="preserve"> Surfaktan Silikon Tidak Berionik dengan </w:t>
      </w:r>
      <w:r w:rsidRPr="00744667">
        <w:rPr>
          <w:rFonts w:ascii="Times New Roman" w:hAnsi="Times New Roman"/>
          <w:sz w:val="24"/>
          <w:lang w:val="ms-MY"/>
        </w:rPr>
        <w:t>Spektrofotometri)</w:t>
      </w:r>
    </w:p>
    <w:p w:rsidR="00B43026" w:rsidRPr="00744667" w:rsidRDefault="00B43026" w:rsidP="00B43026">
      <w:pPr>
        <w:spacing w:after="0" w:line="240" w:lineRule="auto"/>
        <w:jc w:val="center"/>
        <w:rPr>
          <w:rFonts w:ascii="Times New Roman" w:hAnsi="Times New Roman"/>
          <w:sz w:val="24"/>
          <w:lang w:val="ms-MY"/>
        </w:rPr>
      </w:pPr>
    </w:p>
    <w:p w:rsidR="00B43026" w:rsidRDefault="00B43026" w:rsidP="00B43026">
      <w:pPr>
        <w:spacing w:after="0" w:line="240" w:lineRule="auto"/>
        <w:jc w:val="center"/>
        <w:rPr>
          <w:rFonts w:ascii="Times New Roman" w:hAnsi="Times New Roman"/>
          <w:sz w:val="20"/>
          <w:szCs w:val="20"/>
          <w:lang w:val="ms-MY"/>
        </w:rPr>
      </w:pPr>
      <w:r w:rsidRPr="00744667">
        <w:rPr>
          <w:rFonts w:ascii="Times New Roman" w:hAnsi="Times New Roman"/>
          <w:sz w:val="20"/>
          <w:szCs w:val="20"/>
          <w:lang w:val="ms-MY"/>
        </w:rPr>
        <w:t>Pei Wan Ooi</w:t>
      </w:r>
      <w:r w:rsidRPr="00744667">
        <w:rPr>
          <w:rFonts w:ascii="Times New Roman" w:hAnsi="Times New Roman"/>
          <w:sz w:val="20"/>
          <w:szCs w:val="20"/>
          <w:vertAlign w:val="superscript"/>
          <w:lang w:val="ms-MY"/>
        </w:rPr>
        <w:t>1</w:t>
      </w:r>
      <w:r w:rsidRPr="00744667">
        <w:rPr>
          <w:rFonts w:ascii="Times New Roman" w:hAnsi="Times New Roman"/>
          <w:sz w:val="20"/>
          <w:szCs w:val="20"/>
          <w:lang w:val="ms-MY"/>
        </w:rPr>
        <w:t>, Muggundha Raoov Ramachandran</w:t>
      </w:r>
      <w:r w:rsidRPr="00744667">
        <w:rPr>
          <w:rFonts w:ascii="Times New Roman" w:hAnsi="Times New Roman"/>
          <w:sz w:val="20"/>
          <w:szCs w:val="20"/>
          <w:vertAlign w:val="superscript"/>
          <w:lang w:val="ms-MY"/>
        </w:rPr>
        <w:t>2</w:t>
      </w:r>
      <w:r w:rsidRPr="00744667">
        <w:rPr>
          <w:rFonts w:ascii="Times New Roman" w:hAnsi="Times New Roman"/>
          <w:sz w:val="20"/>
          <w:szCs w:val="20"/>
          <w:lang w:val="ms-MY"/>
        </w:rPr>
        <w:t>, Noorfatimah Yahaya</w:t>
      </w:r>
      <w:r w:rsidRPr="00744667">
        <w:rPr>
          <w:rFonts w:ascii="Times New Roman" w:hAnsi="Times New Roman"/>
          <w:sz w:val="20"/>
          <w:szCs w:val="20"/>
          <w:vertAlign w:val="superscript"/>
          <w:lang w:val="ms-MY"/>
        </w:rPr>
        <w:t>1</w:t>
      </w:r>
      <w:r w:rsidRPr="00744667">
        <w:rPr>
          <w:rFonts w:ascii="Times New Roman" w:hAnsi="Times New Roman"/>
          <w:sz w:val="20"/>
          <w:szCs w:val="20"/>
          <w:lang w:val="ms-MY"/>
        </w:rPr>
        <w:t>, Nik Nur Syazni Mohamed Kamal</w:t>
      </w:r>
      <w:r w:rsidRPr="00744667">
        <w:rPr>
          <w:rFonts w:ascii="Times New Roman" w:hAnsi="Times New Roman"/>
          <w:sz w:val="20"/>
          <w:szCs w:val="20"/>
          <w:vertAlign w:val="superscript"/>
          <w:lang w:val="ms-MY"/>
        </w:rPr>
        <w:t>1</w:t>
      </w:r>
      <w:r w:rsidRPr="00744667">
        <w:rPr>
          <w:rFonts w:ascii="Times New Roman" w:hAnsi="Times New Roman"/>
          <w:sz w:val="20"/>
          <w:szCs w:val="20"/>
          <w:lang w:val="ms-MY"/>
        </w:rPr>
        <w:t>, Kasturi Gopal</w:t>
      </w:r>
      <w:r w:rsidR="006D212D" w:rsidRPr="006D212D">
        <w:rPr>
          <w:rFonts w:ascii="Times New Roman" w:hAnsi="Times New Roman"/>
          <w:sz w:val="20"/>
          <w:szCs w:val="20"/>
          <w:vertAlign w:val="superscript"/>
          <w:lang w:val="ms-MY"/>
        </w:rPr>
        <w:t>1</w:t>
      </w:r>
      <w:r w:rsidRPr="00744667">
        <w:rPr>
          <w:rFonts w:ascii="Times New Roman" w:hAnsi="Times New Roman"/>
          <w:sz w:val="20"/>
          <w:szCs w:val="20"/>
          <w:lang w:val="ms-MY"/>
        </w:rPr>
        <w:t>, Nor Aniisah Husin</w:t>
      </w:r>
      <w:r w:rsidR="006D212D" w:rsidRPr="006D212D">
        <w:rPr>
          <w:rFonts w:ascii="Times New Roman" w:hAnsi="Times New Roman"/>
          <w:sz w:val="20"/>
          <w:szCs w:val="20"/>
          <w:vertAlign w:val="superscript"/>
          <w:lang w:val="ms-MY"/>
        </w:rPr>
        <w:t>1</w:t>
      </w:r>
      <w:r w:rsidRPr="00744667">
        <w:rPr>
          <w:rFonts w:ascii="Times New Roman" w:hAnsi="Times New Roman"/>
          <w:sz w:val="20"/>
          <w:szCs w:val="20"/>
          <w:lang w:val="ms-MY"/>
        </w:rPr>
        <w:t>, Nur Nadhirah Mohamad Zain</w:t>
      </w:r>
      <w:r w:rsidRPr="00744667">
        <w:rPr>
          <w:rFonts w:ascii="Times New Roman" w:hAnsi="Times New Roman"/>
          <w:sz w:val="20"/>
          <w:szCs w:val="20"/>
          <w:vertAlign w:val="superscript"/>
          <w:lang w:val="ms-MY"/>
        </w:rPr>
        <w:t>1</w:t>
      </w:r>
      <w:r w:rsidRPr="00B43026">
        <w:rPr>
          <w:rFonts w:ascii="Times New Roman" w:hAnsi="Times New Roman"/>
          <w:sz w:val="20"/>
          <w:szCs w:val="20"/>
          <w:lang w:val="ms-MY"/>
        </w:rPr>
        <w:t>*</w:t>
      </w:r>
      <w:r w:rsidRPr="00744667">
        <w:rPr>
          <w:rFonts w:ascii="Times New Roman" w:hAnsi="Times New Roman"/>
          <w:sz w:val="20"/>
          <w:szCs w:val="20"/>
          <w:vertAlign w:val="superscript"/>
          <w:lang w:val="ms-MY"/>
        </w:rPr>
        <w:t xml:space="preserve"> </w:t>
      </w:r>
    </w:p>
    <w:p w:rsidR="00B43026" w:rsidRPr="00B43026" w:rsidRDefault="00B43026" w:rsidP="00B43026">
      <w:pPr>
        <w:spacing w:after="0" w:line="240" w:lineRule="auto"/>
        <w:jc w:val="center"/>
        <w:rPr>
          <w:rFonts w:ascii="Times New Roman" w:hAnsi="Times New Roman"/>
          <w:sz w:val="18"/>
          <w:szCs w:val="18"/>
          <w:lang w:val="ms-MY"/>
        </w:rPr>
      </w:pPr>
    </w:p>
    <w:p w:rsidR="00B43026" w:rsidRPr="00744667" w:rsidRDefault="00B43026" w:rsidP="00B43026">
      <w:pPr>
        <w:spacing w:after="0" w:line="240" w:lineRule="auto"/>
        <w:jc w:val="center"/>
        <w:rPr>
          <w:rFonts w:ascii="Times New Roman" w:hAnsi="Times New Roman"/>
          <w:i/>
          <w:sz w:val="18"/>
          <w:szCs w:val="18"/>
        </w:rPr>
      </w:pPr>
      <w:r w:rsidRPr="00744667">
        <w:rPr>
          <w:rFonts w:ascii="Times New Roman" w:hAnsi="Times New Roman"/>
          <w:i/>
          <w:sz w:val="18"/>
          <w:szCs w:val="18"/>
          <w:vertAlign w:val="superscript"/>
        </w:rPr>
        <w:t>1</w:t>
      </w:r>
      <w:r w:rsidRPr="00744667">
        <w:rPr>
          <w:rFonts w:ascii="Times New Roman" w:hAnsi="Times New Roman"/>
          <w:i/>
          <w:sz w:val="18"/>
          <w:szCs w:val="18"/>
        </w:rPr>
        <w:t xml:space="preserve">Integrative Medicine Cluster, Advanced Medical and Dental Institute, </w:t>
      </w:r>
    </w:p>
    <w:p w:rsidR="00B43026" w:rsidRPr="00744667" w:rsidRDefault="00B43026" w:rsidP="00B43026">
      <w:pPr>
        <w:spacing w:after="0" w:line="240" w:lineRule="auto"/>
        <w:jc w:val="center"/>
        <w:rPr>
          <w:rFonts w:ascii="Times New Roman" w:hAnsi="Times New Roman"/>
          <w:i/>
          <w:sz w:val="18"/>
          <w:szCs w:val="18"/>
        </w:rPr>
      </w:pPr>
      <w:r w:rsidRPr="00744667">
        <w:rPr>
          <w:rFonts w:ascii="Times New Roman" w:hAnsi="Times New Roman"/>
          <w:i/>
          <w:sz w:val="18"/>
          <w:szCs w:val="18"/>
        </w:rPr>
        <w:t>Universiti Sains Malaysia, 13200 Kepala Batas, Penang, Malaysia</w:t>
      </w:r>
    </w:p>
    <w:p w:rsidR="00B43026" w:rsidRPr="00744667" w:rsidRDefault="00B43026" w:rsidP="00B43026">
      <w:pPr>
        <w:spacing w:after="0" w:line="240" w:lineRule="auto"/>
        <w:jc w:val="center"/>
        <w:rPr>
          <w:rFonts w:ascii="Times New Roman" w:hAnsi="Times New Roman"/>
          <w:i/>
          <w:sz w:val="18"/>
          <w:szCs w:val="18"/>
        </w:rPr>
      </w:pPr>
      <w:r w:rsidRPr="00744667">
        <w:rPr>
          <w:rFonts w:ascii="Times New Roman" w:hAnsi="Times New Roman"/>
          <w:i/>
          <w:sz w:val="18"/>
          <w:szCs w:val="18"/>
          <w:vertAlign w:val="superscript"/>
        </w:rPr>
        <w:t>2</w:t>
      </w:r>
      <w:r w:rsidRPr="00744667">
        <w:rPr>
          <w:rFonts w:ascii="Times New Roman" w:hAnsi="Times New Roman"/>
          <w:i/>
          <w:sz w:val="18"/>
          <w:szCs w:val="18"/>
        </w:rPr>
        <w:t xml:space="preserve">Department of Chemistry, Faculty of Science, </w:t>
      </w:r>
    </w:p>
    <w:p w:rsidR="00B43026" w:rsidRPr="00744667" w:rsidRDefault="00B43026" w:rsidP="00B43026">
      <w:pPr>
        <w:spacing w:after="0" w:line="240" w:lineRule="auto"/>
        <w:jc w:val="center"/>
        <w:rPr>
          <w:rFonts w:ascii="Times New Roman" w:hAnsi="Times New Roman"/>
          <w:i/>
          <w:sz w:val="18"/>
          <w:szCs w:val="18"/>
        </w:rPr>
      </w:pPr>
      <w:r w:rsidRPr="00744667">
        <w:rPr>
          <w:rFonts w:ascii="Times New Roman" w:hAnsi="Times New Roman"/>
          <w:i/>
          <w:sz w:val="18"/>
          <w:szCs w:val="18"/>
        </w:rPr>
        <w:t>Universiti Malaya, 50603</w:t>
      </w:r>
      <w:r>
        <w:rPr>
          <w:rFonts w:ascii="Times New Roman" w:hAnsi="Times New Roman"/>
          <w:i/>
          <w:sz w:val="18"/>
          <w:szCs w:val="18"/>
        </w:rPr>
        <w:t xml:space="preserve"> </w:t>
      </w:r>
      <w:r w:rsidRPr="00744667">
        <w:rPr>
          <w:rFonts w:ascii="Times New Roman" w:hAnsi="Times New Roman"/>
          <w:i/>
          <w:sz w:val="18"/>
          <w:szCs w:val="18"/>
        </w:rPr>
        <w:t>Kuala Lumpur, Malaysia</w:t>
      </w:r>
    </w:p>
    <w:p w:rsidR="00B43026" w:rsidRPr="00744667" w:rsidRDefault="00B43026" w:rsidP="00B43026">
      <w:pPr>
        <w:spacing w:after="0" w:line="240" w:lineRule="auto"/>
        <w:jc w:val="center"/>
        <w:rPr>
          <w:rFonts w:ascii="Times New Roman" w:hAnsi="Times New Roman"/>
          <w:i/>
          <w:sz w:val="18"/>
          <w:szCs w:val="18"/>
        </w:rPr>
      </w:pPr>
    </w:p>
    <w:p w:rsidR="00B43026" w:rsidRPr="00744667" w:rsidRDefault="00B43026" w:rsidP="00B43026">
      <w:pPr>
        <w:spacing w:after="0" w:line="240" w:lineRule="auto"/>
        <w:jc w:val="center"/>
        <w:rPr>
          <w:rStyle w:val="Hyperlink"/>
          <w:rFonts w:ascii="Times New Roman" w:hAnsi="Times New Roman"/>
          <w:i/>
          <w:sz w:val="18"/>
          <w:szCs w:val="18"/>
        </w:rPr>
      </w:pPr>
      <w:r w:rsidRPr="00B43026">
        <w:rPr>
          <w:rFonts w:ascii="Times New Roman" w:hAnsi="Times New Roman"/>
          <w:i/>
          <w:sz w:val="18"/>
          <w:szCs w:val="18"/>
        </w:rPr>
        <w:t>*</w:t>
      </w:r>
      <w:r w:rsidRPr="00744667">
        <w:rPr>
          <w:rFonts w:ascii="Times New Roman" w:hAnsi="Times New Roman"/>
          <w:i/>
          <w:sz w:val="18"/>
          <w:szCs w:val="18"/>
        </w:rPr>
        <w:t xml:space="preserve">Corresponding author: </w:t>
      </w:r>
      <w:r>
        <w:rPr>
          <w:rFonts w:ascii="Times New Roman" w:hAnsi="Times New Roman"/>
          <w:i/>
          <w:sz w:val="18"/>
          <w:szCs w:val="18"/>
        </w:rPr>
        <w:t xml:space="preserve"> </w:t>
      </w:r>
      <w:r w:rsidRPr="00B43026">
        <w:rPr>
          <w:rFonts w:ascii="Times New Roman" w:hAnsi="Times New Roman"/>
          <w:i/>
          <w:sz w:val="18"/>
          <w:szCs w:val="18"/>
        </w:rPr>
        <w:t>nurnadhirah@usm.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C32AA1">
        <w:rPr>
          <w:rFonts w:ascii="Times New Roman" w:hAnsi="Times New Roman"/>
          <w:noProof/>
          <w:sz w:val="18"/>
          <w:szCs w:val="18"/>
          <w:lang w:bidi="ar-SA"/>
        </w:rPr>
        <w:t>16 April 2019</w:t>
      </w:r>
      <w:r>
        <w:rPr>
          <w:rFonts w:ascii="Times New Roman" w:hAnsi="Times New Roman"/>
          <w:noProof/>
          <w:sz w:val="18"/>
          <w:szCs w:val="18"/>
          <w:lang w:bidi="ar-SA"/>
        </w:rPr>
        <w:t xml:space="preserve">; Accepted: </w:t>
      </w:r>
      <w:r w:rsidR="00C32AA1">
        <w:rPr>
          <w:rFonts w:ascii="Times New Roman" w:hAnsi="Times New Roman"/>
          <w:noProof/>
          <w:sz w:val="18"/>
          <w:szCs w:val="18"/>
          <w:lang w:bidi="ar-SA"/>
        </w:rPr>
        <w:t>29 July 2019</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B43026" w:rsidRPr="00744667" w:rsidRDefault="00B43026" w:rsidP="00B43026">
      <w:pPr>
        <w:spacing w:after="0" w:line="240" w:lineRule="auto"/>
        <w:jc w:val="both"/>
        <w:rPr>
          <w:rFonts w:ascii="Times New Roman" w:hAnsi="Times New Roman"/>
          <w:sz w:val="18"/>
          <w:szCs w:val="18"/>
        </w:rPr>
      </w:pPr>
      <w:r w:rsidRPr="00744667">
        <w:rPr>
          <w:rFonts w:ascii="Times New Roman" w:hAnsi="Times New Roman"/>
          <w:sz w:val="18"/>
          <w:szCs w:val="18"/>
        </w:rPr>
        <w:t>Removal of phthalates in environmental compartments become crucial in recent years due to the growing global concern about the health effects of phthalates. In this study, a greener method based on cloud point extraction procedure was developed for the removal of selected phthalates in environmental samples using non-ionic silicone surfactant (DC193C). The parameters affecting the extraction efficiency, such as the surfactant concentration, salt types, salt concentration, temperature and incubation time were evaluated and optimized. Good linearity with correlation coefficients (</w:t>
      </w:r>
      <w:r w:rsidRPr="00744667">
        <w:rPr>
          <w:rFonts w:ascii="Times New Roman" w:hAnsi="Times New Roman"/>
          <w:i/>
          <w:sz w:val="18"/>
          <w:szCs w:val="18"/>
        </w:rPr>
        <w:t>R</w:t>
      </w:r>
      <w:r w:rsidRPr="00744667">
        <w:rPr>
          <w:rFonts w:ascii="Times New Roman" w:hAnsi="Times New Roman"/>
          <w:i/>
          <w:sz w:val="18"/>
          <w:szCs w:val="18"/>
          <w:vertAlign w:val="superscript"/>
        </w:rPr>
        <w:t>2</w:t>
      </w:r>
      <w:r w:rsidRPr="00744667">
        <w:rPr>
          <w:rFonts w:ascii="Times New Roman" w:hAnsi="Times New Roman"/>
          <w:sz w:val="18"/>
          <w:szCs w:val="18"/>
        </w:rPr>
        <w:t>) in the range of 0.9963 – 0.9988 for all calibration curves was obtained. The proposed method was applied in removing the diethhylhexyl phthalate and dibutyl phthalate in river water samples under optimized conditions with satisfactory recoveries in the range of 82 – 98%.</w:t>
      </w:r>
    </w:p>
    <w:p w:rsidR="00B43026" w:rsidRPr="00744667" w:rsidRDefault="00B43026" w:rsidP="00B43026">
      <w:pPr>
        <w:spacing w:after="0" w:line="240" w:lineRule="auto"/>
        <w:jc w:val="both"/>
        <w:rPr>
          <w:rFonts w:ascii="Times New Roman" w:hAnsi="Times New Roman"/>
          <w:sz w:val="18"/>
          <w:szCs w:val="18"/>
        </w:rPr>
      </w:pPr>
    </w:p>
    <w:p w:rsidR="00B43026" w:rsidRPr="00744667" w:rsidRDefault="00B43026" w:rsidP="00B43026">
      <w:pPr>
        <w:spacing w:after="0" w:line="240" w:lineRule="auto"/>
        <w:jc w:val="both"/>
        <w:rPr>
          <w:rFonts w:ascii="Times New Roman" w:hAnsi="Times New Roman"/>
          <w:sz w:val="18"/>
          <w:szCs w:val="18"/>
        </w:rPr>
      </w:pPr>
      <w:r w:rsidRPr="00744667">
        <w:rPr>
          <w:rFonts w:ascii="Times New Roman" w:hAnsi="Times New Roman"/>
          <w:b/>
          <w:sz w:val="18"/>
          <w:szCs w:val="18"/>
        </w:rPr>
        <w:t>Keywords:</w:t>
      </w:r>
      <w:r w:rsidRPr="00744667">
        <w:rPr>
          <w:rFonts w:ascii="Times New Roman" w:hAnsi="Times New Roman"/>
          <w:sz w:val="18"/>
          <w:szCs w:val="18"/>
        </w:rPr>
        <w:t xml:space="preserve"> </w:t>
      </w:r>
      <w:r>
        <w:rPr>
          <w:rFonts w:ascii="Times New Roman" w:hAnsi="Times New Roman"/>
          <w:sz w:val="18"/>
          <w:szCs w:val="18"/>
        </w:rPr>
        <w:t xml:space="preserve"> </w:t>
      </w:r>
      <w:r w:rsidRPr="00744667">
        <w:rPr>
          <w:rFonts w:ascii="Times New Roman" w:hAnsi="Times New Roman"/>
          <w:sz w:val="18"/>
          <w:szCs w:val="18"/>
        </w:rPr>
        <w:t>cloud point extraction, non-ionic silicone surfactant, phthalates, spectrophotometry</w:t>
      </w:r>
    </w:p>
    <w:p w:rsidR="00B43026" w:rsidRPr="00744667" w:rsidRDefault="00B43026" w:rsidP="00B43026">
      <w:pPr>
        <w:spacing w:after="0" w:line="240" w:lineRule="auto"/>
        <w:jc w:val="center"/>
        <w:rPr>
          <w:rFonts w:ascii="Times New Roman" w:hAnsi="Times New Roman"/>
          <w:sz w:val="24"/>
          <w:szCs w:val="24"/>
        </w:rPr>
      </w:pPr>
    </w:p>
    <w:p w:rsidR="00B43026" w:rsidRPr="00744667" w:rsidRDefault="00B43026" w:rsidP="00B43026">
      <w:pPr>
        <w:spacing w:after="0" w:line="240" w:lineRule="auto"/>
        <w:jc w:val="center"/>
        <w:rPr>
          <w:rFonts w:ascii="Times New Roman" w:hAnsi="Times New Roman"/>
          <w:b/>
          <w:sz w:val="18"/>
          <w:szCs w:val="18"/>
          <w:lang w:val="ms-MY"/>
        </w:rPr>
      </w:pPr>
      <w:r w:rsidRPr="00744667">
        <w:rPr>
          <w:rFonts w:ascii="Times New Roman" w:hAnsi="Times New Roman"/>
          <w:b/>
          <w:sz w:val="18"/>
          <w:szCs w:val="18"/>
          <w:lang w:val="ms-MY"/>
        </w:rPr>
        <w:t>Abstrak</w:t>
      </w:r>
    </w:p>
    <w:p w:rsidR="00B43026" w:rsidRPr="00744667" w:rsidRDefault="00B43026" w:rsidP="00B43026">
      <w:pPr>
        <w:spacing w:after="0" w:line="240" w:lineRule="auto"/>
        <w:jc w:val="both"/>
        <w:rPr>
          <w:rFonts w:ascii="Times New Roman" w:hAnsi="Times New Roman"/>
          <w:sz w:val="18"/>
          <w:szCs w:val="18"/>
          <w:lang w:val="ms-MY"/>
        </w:rPr>
      </w:pPr>
      <w:r w:rsidRPr="00744667">
        <w:rPr>
          <w:rFonts w:ascii="Times New Roman" w:hAnsi="Times New Roman"/>
          <w:sz w:val="18"/>
          <w:szCs w:val="18"/>
          <w:lang w:val="ms-MY"/>
        </w:rPr>
        <w:t xml:space="preserve">Penyingkiran ftalat dalam alam sekitar menjadi satu isu yang penting kebelakangan ini disebabkan peningkatan kesedaran global mengenai kesan-kesan ftalat terhadap kesihatan. Dalam kajian ini, satu teknik pengekstrakan titik awan yang lebih mesra alam telah dibangunkan untuk penyingkiran ftalat tertentu daripada sampel alam sekitar dengan menggunakan surfaktan silikon tidak berionik </w:t>
      </w:r>
      <w:r w:rsidR="006D212D">
        <w:rPr>
          <w:rFonts w:ascii="Times New Roman" w:hAnsi="Times New Roman"/>
          <w:sz w:val="18"/>
          <w:szCs w:val="18"/>
          <w:lang w:val="ms-MY"/>
        </w:rPr>
        <w:t>(</w:t>
      </w:r>
      <w:r w:rsidRPr="00744667">
        <w:rPr>
          <w:rFonts w:ascii="Times New Roman" w:hAnsi="Times New Roman"/>
          <w:sz w:val="18"/>
          <w:szCs w:val="18"/>
          <w:lang w:val="ms-MY"/>
        </w:rPr>
        <w:t>DC193C</w:t>
      </w:r>
      <w:r w:rsidR="006D212D">
        <w:rPr>
          <w:rFonts w:ascii="Times New Roman" w:hAnsi="Times New Roman"/>
          <w:sz w:val="18"/>
          <w:szCs w:val="18"/>
          <w:lang w:val="ms-MY"/>
        </w:rPr>
        <w:t>)</w:t>
      </w:r>
      <w:bookmarkStart w:id="0" w:name="_GoBack"/>
      <w:bookmarkEnd w:id="0"/>
      <w:r w:rsidRPr="00744667">
        <w:rPr>
          <w:rFonts w:ascii="Times New Roman" w:hAnsi="Times New Roman"/>
          <w:sz w:val="18"/>
          <w:szCs w:val="18"/>
          <w:lang w:val="ms-MY"/>
        </w:rPr>
        <w:t xml:space="preserve">. Faktor-faktor yang mempengaruhi kecekapan pengekstrakan seperti kepekatan surfaktan, jenis garam, kepekatan  garam, suhu dan masa keseimbangan telah dikaji dan dioptimumkan. Kelinearan baik dengan pekali korelasi </w:t>
      </w:r>
      <w:r w:rsidRPr="00744667">
        <w:rPr>
          <w:rFonts w:ascii="Times New Roman" w:hAnsi="Times New Roman"/>
          <w:sz w:val="18"/>
          <w:szCs w:val="18"/>
        </w:rPr>
        <w:t>(</w:t>
      </w:r>
      <w:r w:rsidRPr="00744667">
        <w:rPr>
          <w:rFonts w:ascii="Times New Roman" w:hAnsi="Times New Roman"/>
          <w:i/>
          <w:sz w:val="18"/>
          <w:szCs w:val="18"/>
        </w:rPr>
        <w:t>R</w:t>
      </w:r>
      <w:r w:rsidRPr="00744667">
        <w:rPr>
          <w:rFonts w:ascii="Times New Roman" w:hAnsi="Times New Roman"/>
          <w:i/>
          <w:sz w:val="18"/>
          <w:szCs w:val="18"/>
          <w:vertAlign w:val="superscript"/>
        </w:rPr>
        <w:t>2</w:t>
      </w:r>
      <w:r w:rsidRPr="00744667">
        <w:rPr>
          <w:rFonts w:ascii="Times New Roman" w:hAnsi="Times New Roman"/>
          <w:sz w:val="18"/>
          <w:szCs w:val="18"/>
        </w:rPr>
        <w:t xml:space="preserve">) </w:t>
      </w:r>
      <w:r w:rsidRPr="00744667">
        <w:rPr>
          <w:rFonts w:ascii="Times New Roman" w:hAnsi="Times New Roman"/>
          <w:sz w:val="18"/>
          <w:szCs w:val="18"/>
          <w:lang w:val="ms-MY"/>
        </w:rPr>
        <w:t>dalam julat 0.9963 – 0.9988 telah dicapai untuk semua lengkung tara. Kaedah yang dicadangkan telah digunakan untuk penyingkiran dietilheksil ftalat</w:t>
      </w:r>
      <w:r w:rsidRPr="00744667">
        <w:rPr>
          <w:rFonts w:ascii="Times New Roman" w:hAnsi="Times New Roman"/>
          <w:i/>
          <w:sz w:val="18"/>
          <w:szCs w:val="18"/>
          <w:lang w:val="ms-MY"/>
        </w:rPr>
        <w:t xml:space="preserve"> </w:t>
      </w:r>
      <w:r w:rsidRPr="00744667">
        <w:rPr>
          <w:rFonts w:ascii="Times New Roman" w:hAnsi="Times New Roman"/>
          <w:sz w:val="18"/>
          <w:szCs w:val="18"/>
          <w:lang w:val="ms-MY"/>
        </w:rPr>
        <w:t xml:space="preserve">dan dibutil ftalat dalam sampel alam sekitar yang telah dipilih di bawah keadaan yang optimum dengan perolehan semula yang memuaskan dalam julat 82 – 98 %. </w:t>
      </w:r>
    </w:p>
    <w:p w:rsidR="00B43026" w:rsidRPr="00744667" w:rsidRDefault="00B43026" w:rsidP="00B43026">
      <w:pPr>
        <w:spacing w:after="0" w:line="240" w:lineRule="auto"/>
        <w:jc w:val="both"/>
        <w:rPr>
          <w:rFonts w:ascii="Times New Roman" w:hAnsi="Times New Roman"/>
          <w:sz w:val="24"/>
          <w:szCs w:val="24"/>
          <w:lang w:val="ms-MY"/>
        </w:rPr>
      </w:pPr>
    </w:p>
    <w:p w:rsidR="00B43026" w:rsidRPr="00744667" w:rsidRDefault="00B43026" w:rsidP="00B43026">
      <w:pPr>
        <w:spacing w:after="0" w:line="240" w:lineRule="auto"/>
        <w:jc w:val="both"/>
        <w:rPr>
          <w:rFonts w:ascii="Times New Roman" w:hAnsi="Times New Roman"/>
          <w:sz w:val="18"/>
          <w:szCs w:val="18"/>
          <w:lang w:val="ms-MY"/>
        </w:rPr>
      </w:pPr>
      <w:r w:rsidRPr="00744667">
        <w:rPr>
          <w:rFonts w:ascii="Times New Roman" w:hAnsi="Times New Roman"/>
          <w:b/>
          <w:sz w:val="18"/>
          <w:szCs w:val="18"/>
          <w:lang w:val="ms-MY"/>
        </w:rPr>
        <w:t>Kata kunci:</w:t>
      </w:r>
      <w:r w:rsidRPr="00744667">
        <w:rPr>
          <w:rFonts w:ascii="Times New Roman" w:hAnsi="Times New Roman"/>
          <w:sz w:val="18"/>
          <w:szCs w:val="18"/>
          <w:lang w:val="ms-MY"/>
        </w:rPr>
        <w:t xml:space="preserve"> </w:t>
      </w:r>
      <w:r>
        <w:rPr>
          <w:rFonts w:ascii="Times New Roman" w:hAnsi="Times New Roman"/>
          <w:sz w:val="18"/>
          <w:szCs w:val="18"/>
          <w:lang w:val="ms-MY"/>
        </w:rPr>
        <w:t xml:space="preserve"> </w:t>
      </w:r>
      <w:r w:rsidRPr="00744667">
        <w:rPr>
          <w:rFonts w:ascii="Times New Roman" w:hAnsi="Times New Roman"/>
          <w:sz w:val="18"/>
          <w:szCs w:val="18"/>
          <w:lang w:val="ms-MY"/>
        </w:rPr>
        <w:t>pengekstrakan titik awan, surfaktan silikon tidak berionik, ftalat, spektrofotometri</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CC1BA6" w:rsidRPr="00CC1BA6" w:rsidRDefault="00CC1BA6" w:rsidP="00CC1BA6">
      <w:pPr>
        <w:pStyle w:val="ListParagraph"/>
        <w:spacing w:after="0" w:line="240" w:lineRule="auto"/>
        <w:ind w:left="0"/>
        <w:contextualSpacing w:val="0"/>
        <w:jc w:val="both"/>
        <w:rPr>
          <w:rFonts w:ascii="Times New Roman" w:hAnsi="Times New Roman"/>
          <w:bCs/>
          <w:sz w:val="20"/>
          <w:szCs w:val="20"/>
          <w:lang w:val="en-GB"/>
        </w:rPr>
      </w:pPr>
      <w:r w:rsidRPr="00CC1BA6">
        <w:rPr>
          <w:rFonts w:ascii="Times New Roman" w:hAnsi="Times New Roman"/>
          <w:bCs/>
          <w:sz w:val="20"/>
          <w:szCs w:val="20"/>
          <w:lang w:val="en-GB"/>
        </w:rPr>
        <w:t xml:space="preserve">Phthalates, also known as phthalic acid esters, are a class of chemical compounds used widely in industrial and domestic applications to increase the flexibility and durability of the product </w:t>
      </w:r>
      <w:r w:rsidRPr="00CC1BA6">
        <w:rPr>
          <w:rFonts w:ascii="Times New Roman" w:hAnsi="Times New Roman"/>
          <w:bCs/>
          <w:sz w:val="20"/>
          <w:szCs w:val="20"/>
          <w:lang w:val="en-GB"/>
        </w:rPr>
        <w:fldChar w:fldCharType="begin"/>
      </w:r>
      <w:r w:rsidRPr="00CC1BA6">
        <w:rPr>
          <w:rFonts w:ascii="Times New Roman" w:hAnsi="Times New Roman"/>
          <w:bCs/>
          <w:sz w:val="20"/>
          <w:szCs w:val="20"/>
          <w:lang w:val="en-GB"/>
        </w:rPr>
        <w:instrText xml:space="preserve"> ADDIN EN.CITE &lt;EndNote&gt;&lt;Cite&gt;&lt;Author&gt;Pérez-Outeiral&lt;/Author&gt;&lt;Year&gt;2016&lt;/Year&gt;&lt;RecNum&gt;1&lt;/RecNum&gt;&lt;DisplayText&gt;[1]&lt;/DisplayText&gt;&lt;record&gt;&lt;rec-number&gt;1&lt;/rec-number&gt;&lt;foreign-keys&gt;&lt;key app="EN" db-id="dw9z5dp55fr9r3e9dacvv2dxzsdpfe2evatr"&gt;1&lt;/key&gt;&lt;/foreign-keys&gt;&lt;ref-type name="Journal Article"&gt;17&lt;/ref-type&gt;&lt;contributors&gt;&lt;authors&gt;&lt;author&gt;Pérez-Outeiral, Jessica&lt;/author&gt;&lt;author&gt;Millán, Esmeralda&lt;/author&gt;&lt;author&gt;Garcia-Arrona, Rosa&lt;/author&gt;&lt;/authors&gt;&lt;/contributors&gt;&lt;titles&gt;&lt;title&gt;Determination of phthalates in food simulants and liquid samples using ultrasound-assisted dispersive liquid–liquid microextraction followed by solidification of floating organic drop&lt;/title&gt;&lt;secondary-title&gt;Food Control&lt;/secondary-title&gt;&lt;/titles&gt;&lt;periodical&gt;&lt;full-title&gt;Food Control&lt;/full-title&gt;&lt;/periodical&gt;&lt;pages&gt;171-177&lt;/pages&gt;&lt;volume&gt;62&lt;/volume&gt;&lt;dates&gt;&lt;year&gt;2016&lt;/year&gt;&lt;/dates&gt;&lt;isbn&gt;0956-7135&lt;/isbn&gt;&lt;urls&gt;&lt;/urls&gt;&lt;/record&gt;&lt;/Cite&gt;&lt;/EndNote&gt;</w:instrText>
      </w:r>
      <w:r w:rsidRPr="00CC1BA6">
        <w:rPr>
          <w:rFonts w:ascii="Times New Roman" w:hAnsi="Times New Roman"/>
          <w:bCs/>
          <w:sz w:val="20"/>
          <w:szCs w:val="20"/>
          <w:lang w:val="en-GB"/>
        </w:rPr>
        <w:fldChar w:fldCharType="separate"/>
      </w:r>
      <w:r w:rsidRPr="00CC1BA6">
        <w:rPr>
          <w:rFonts w:ascii="Times New Roman" w:hAnsi="Times New Roman"/>
          <w:bCs/>
          <w:noProof/>
          <w:sz w:val="20"/>
          <w:szCs w:val="20"/>
          <w:lang w:val="en-GB"/>
        </w:rPr>
        <w:t>[</w:t>
      </w:r>
      <w:hyperlink w:anchor="_ENREF_1" w:tooltip="Pérez-Outeiral, 2016 #1" w:history="1">
        <w:r w:rsidRPr="00CC1BA6">
          <w:rPr>
            <w:rFonts w:ascii="Times New Roman" w:hAnsi="Times New Roman"/>
            <w:bCs/>
            <w:noProof/>
            <w:sz w:val="20"/>
            <w:szCs w:val="20"/>
            <w:lang w:val="en-GB"/>
          </w:rPr>
          <w:t>1</w:t>
        </w:r>
      </w:hyperlink>
      <w:r w:rsidRPr="00CC1BA6">
        <w:rPr>
          <w:rFonts w:ascii="Times New Roman" w:hAnsi="Times New Roman"/>
          <w:bCs/>
          <w:noProof/>
          <w:sz w:val="20"/>
          <w:szCs w:val="20"/>
          <w:lang w:val="en-GB"/>
        </w:rPr>
        <w:t>]</w:t>
      </w:r>
      <w:r w:rsidRPr="00CC1BA6">
        <w:rPr>
          <w:rFonts w:ascii="Times New Roman" w:hAnsi="Times New Roman"/>
          <w:bCs/>
          <w:sz w:val="20"/>
          <w:szCs w:val="20"/>
          <w:lang w:val="en-GB"/>
        </w:rPr>
        <w:fldChar w:fldCharType="end"/>
      </w:r>
      <w:r w:rsidRPr="00CC1BA6">
        <w:rPr>
          <w:rFonts w:ascii="Times New Roman" w:hAnsi="Times New Roman"/>
          <w:bCs/>
          <w:sz w:val="20"/>
          <w:szCs w:val="20"/>
          <w:lang w:val="en-GB"/>
        </w:rPr>
        <w:t xml:space="preserve">. Phthalates are esters manufactured </w:t>
      </w:r>
      <w:r w:rsidRPr="00CC1BA6">
        <w:rPr>
          <w:rFonts w:ascii="Times New Roman" w:hAnsi="Times New Roman"/>
          <w:bCs/>
          <w:sz w:val="20"/>
          <w:szCs w:val="20"/>
          <w:lang w:val="en-GB"/>
        </w:rPr>
        <w:lastRenderedPageBreak/>
        <w:t xml:space="preserve">through reaction of phthalic anhydride with oxo alcohol through esterification which occurs in two successive steps: (1) the formation of monoester by alcoholysis of phthalic acid, and (2) the conversion of the monoester to the di-ester </w:t>
      </w:r>
      <w:r w:rsidRPr="00CC1BA6">
        <w:rPr>
          <w:rFonts w:ascii="Times New Roman" w:hAnsi="Times New Roman"/>
          <w:bCs/>
          <w:sz w:val="20"/>
          <w:szCs w:val="20"/>
          <w:lang w:val="en-GB"/>
        </w:rPr>
        <w:fldChar w:fldCharType="begin"/>
      </w:r>
      <w:r w:rsidRPr="00CC1BA6">
        <w:rPr>
          <w:rFonts w:ascii="Times New Roman" w:hAnsi="Times New Roman"/>
          <w:bCs/>
          <w:sz w:val="20"/>
          <w:szCs w:val="20"/>
          <w:lang w:val="en-GB"/>
        </w:rPr>
        <w:instrText xml:space="preserve"> ADDIN EN.CITE &lt;EndNote&gt;&lt;Cite&gt;&lt;Author&gt;Mariana&lt;/Author&gt;&lt;Year&gt;2016&lt;/Year&gt;&lt;RecNum&gt;2&lt;/RecNum&gt;&lt;DisplayText&gt;[2]&lt;/DisplayText&gt;&lt;record&gt;&lt;rec-number&gt;2&lt;/rec-number&gt;&lt;foreign-keys&gt;&lt;key app="EN" db-id="dw9z5dp55fr9r3e9dacvv2dxzsdpfe2evatr"&gt;2&lt;/key&gt;&lt;/foreign-keys&gt;&lt;ref-type name="Journal Article"&gt;17&lt;/ref-type&gt;&lt;contributors&gt;&lt;authors&gt;&lt;author&gt;Mariana, Melissa&lt;/author&gt;&lt;author&gt;Feiteiro, Joana&lt;/author&gt;&lt;author&gt;Verde, Ignacio&lt;/author&gt;&lt;author&gt;Cairrao, Elisa&lt;/author&gt;&lt;/authors&gt;&lt;/contributors&gt;&lt;titles&gt;&lt;title&gt;The effects of phthalates in the cardiovascular and reproductive systems: A review&lt;/title&gt;&lt;secondary-title&gt;Environment International&lt;/secondary-title&gt;&lt;/titles&gt;&lt;periodical&gt;&lt;full-title&gt;Environment International&lt;/full-title&gt;&lt;/periodical&gt;&lt;pages&gt;758-776&lt;/pages&gt;&lt;volume&gt;94&lt;/volume&gt;&lt;dates&gt;&lt;year&gt;2016&lt;/year&gt;&lt;/dates&gt;&lt;isbn&gt;0160-4120&lt;/isbn&gt;&lt;urls&gt;&lt;/urls&gt;&lt;/record&gt;&lt;/Cite&gt;&lt;/EndNote&gt;</w:instrText>
      </w:r>
      <w:r w:rsidRPr="00CC1BA6">
        <w:rPr>
          <w:rFonts w:ascii="Times New Roman" w:hAnsi="Times New Roman"/>
          <w:bCs/>
          <w:sz w:val="20"/>
          <w:szCs w:val="20"/>
          <w:lang w:val="en-GB"/>
        </w:rPr>
        <w:fldChar w:fldCharType="separate"/>
      </w:r>
      <w:r w:rsidRPr="00CC1BA6">
        <w:rPr>
          <w:rFonts w:ascii="Times New Roman" w:hAnsi="Times New Roman"/>
          <w:bCs/>
          <w:noProof/>
          <w:sz w:val="20"/>
          <w:szCs w:val="20"/>
          <w:lang w:val="en-GB"/>
        </w:rPr>
        <w:t>[</w:t>
      </w:r>
      <w:hyperlink w:anchor="_ENREF_2" w:tooltip="Mariana, 2016 #2" w:history="1">
        <w:r w:rsidRPr="00CC1BA6">
          <w:rPr>
            <w:rFonts w:ascii="Times New Roman" w:hAnsi="Times New Roman"/>
            <w:bCs/>
            <w:noProof/>
            <w:sz w:val="20"/>
            <w:szCs w:val="20"/>
            <w:lang w:val="en-GB"/>
          </w:rPr>
          <w:t>2</w:t>
        </w:r>
      </w:hyperlink>
      <w:r w:rsidRPr="00CC1BA6">
        <w:rPr>
          <w:rFonts w:ascii="Times New Roman" w:hAnsi="Times New Roman"/>
          <w:bCs/>
          <w:noProof/>
          <w:sz w:val="20"/>
          <w:szCs w:val="20"/>
          <w:lang w:val="en-GB"/>
        </w:rPr>
        <w:t>]</w:t>
      </w:r>
      <w:r w:rsidRPr="00CC1BA6">
        <w:rPr>
          <w:rFonts w:ascii="Times New Roman" w:hAnsi="Times New Roman"/>
          <w:bCs/>
          <w:sz w:val="20"/>
          <w:szCs w:val="20"/>
          <w:lang w:val="en-GB"/>
        </w:rPr>
        <w:fldChar w:fldCharType="end"/>
      </w:r>
      <w:r w:rsidRPr="00CC1BA6">
        <w:rPr>
          <w:rFonts w:ascii="Times New Roman" w:hAnsi="Times New Roman"/>
          <w:bCs/>
          <w:sz w:val="20"/>
          <w:szCs w:val="20"/>
          <w:lang w:val="en-GB"/>
        </w:rPr>
        <w:t xml:space="preserve">. Since the chemical and physical properties of the individual phthalates depend on the functional group, the types of phthalates added to the products are determined by their function and properties </w:t>
      </w:r>
      <w:r w:rsidRPr="00CC1BA6">
        <w:rPr>
          <w:rFonts w:ascii="Times New Roman" w:hAnsi="Times New Roman"/>
          <w:bCs/>
          <w:sz w:val="20"/>
          <w:szCs w:val="20"/>
          <w:lang w:val="en-GB"/>
        </w:rPr>
        <w:fldChar w:fldCharType="begin"/>
      </w:r>
      <w:r w:rsidRPr="00CC1BA6">
        <w:rPr>
          <w:rFonts w:ascii="Times New Roman" w:hAnsi="Times New Roman"/>
          <w:bCs/>
          <w:sz w:val="20"/>
          <w:szCs w:val="20"/>
          <w:lang w:val="en-GB"/>
        </w:rPr>
        <w:instrText xml:space="preserve"> ADDIN EN.CITE &lt;EndNote&gt;&lt;Cite&gt;&lt;Author&gt;Chen&lt;/Author&gt;&lt;Year&gt;2013&lt;/Year&gt;&lt;RecNum&gt;3&lt;/RecNum&gt;&lt;DisplayText&gt;[3]&lt;/DisplayText&gt;&lt;record&gt;&lt;rec-number&gt;3&lt;/rec-number&gt;&lt;foreign-keys&gt;&lt;key app="EN" db-id="dw9z5dp55fr9r3e9dacvv2dxzsdpfe2evatr"&gt;3&lt;/key&gt;&lt;/foreign-keys&gt;&lt;ref-type name="Journal Article"&gt;17&lt;/ref-type&gt;&lt;contributors&gt;&lt;authors&gt;&lt;author&gt;Chen, Bin&lt;/author&gt;&lt;author&gt;Zhang, Linping&lt;/author&gt;&lt;/authors&gt;&lt;/contributors&gt;&lt;titles&gt;&lt;title&gt;An easy and sensitive analytical method of determination of phthalate esters in children&amp;apos;s toys by UPLCMS/MS&lt;/title&gt;&lt;secondary-title&gt;Polymer Testing&lt;/secondary-title&gt;&lt;/titles&gt;&lt;periodical&gt;&lt;full-title&gt;Polymer Testing&lt;/full-title&gt;&lt;/periodical&gt;&lt;pages&gt;681-685&lt;/pages&gt;&lt;volume&gt;32&lt;/volume&gt;&lt;number&gt;4&lt;/number&gt;&lt;dates&gt;&lt;year&gt;2013&lt;/year&gt;&lt;/dates&gt;&lt;isbn&gt;0142-9418&lt;/isbn&gt;&lt;urls&gt;&lt;/urls&gt;&lt;/record&gt;&lt;/Cite&gt;&lt;/EndNote&gt;</w:instrText>
      </w:r>
      <w:r w:rsidRPr="00CC1BA6">
        <w:rPr>
          <w:rFonts w:ascii="Times New Roman" w:hAnsi="Times New Roman"/>
          <w:bCs/>
          <w:sz w:val="20"/>
          <w:szCs w:val="20"/>
          <w:lang w:val="en-GB"/>
        </w:rPr>
        <w:fldChar w:fldCharType="separate"/>
      </w:r>
      <w:r w:rsidRPr="00CC1BA6">
        <w:rPr>
          <w:rFonts w:ascii="Times New Roman" w:hAnsi="Times New Roman"/>
          <w:bCs/>
          <w:noProof/>
          <w:sz w:val="20"/>
          <w:szCs w:val="20"/>
          <w:lang w:val="en-GB"/>
        </w:rPr>
        <w:t>[</w:t>
      </w:r>
      <w:hyperlink w:anchor="_ENREF_3" w:tooltip="Chen, 2013 #3" w:history="1">
        <w:r w:rsidRPr="00CC1BA6">
          <w:rPr>
            <w:rFonts w:ascii="Times New Roman" w:hAnsi="Times New Roman"/>
            <w:bCs/>
            <w:noProof/>
            <w:sz w:val="20"/>
            <w:szCs w:val="20"/>
            <w:lang w:val="en-GB"/>
          </w:rPr>
          <w:t>3</w:t>
        </w:r>
      </w:hyperlink>
      <w:r w:rsidRPr="00CC1BA6">
        <w:rPr>
          <w:rFonts w:ascii="Times New Roman" w:hAnsi="Times New Roman"/>
          <w:bCs/>
          <w:noProof/>
          <w:sz w:val="20"/>
          <w:szCs w:val="20"/>
          <w:lang w:val="en-GB"/>
        </w:rPr>
        <w:t>]</w:t>
      </w:r>
      <w:r w:rsidRPr="00CC1BA6">
        <w:rPr>
          <w:rFonts w:ascii="Times New Roman" w:hAnsi="Times New Roman"/>
          <w:bCs/>
          <w:sz w:val="20"/>
          <w:szCs w:val="20"/>
          <w:lang w:val="en-GB"/>
        </w:rPr>
        <w:fldChar w:fldCharType="end"/>
      </w:r>
      <w:r w:rsidRPr="00CC1BA6">
        <w:rPr>
          <w:rFonts w:ascii="Times New Roman" w:hAnsi="Times New Roman"/>
          <w:bCs/>
          <w:sz w:val="20"/>
          <w:szCs w:val="20"/>
          <w:lang w:val="en-GB"/>
        </w:rPr>
        <w:t xml:space="preserve">. Phthalates are not covalently attached, therefore significant amount have leached into the environmental compartment during the process of their production, usage and disposal, mainly via natural and anthropogenic combustion processes </w:t>
      </w:r>
      <w:r w:rsidRPr="00CC1BA6">
        <w:rPr>
          <w:rFonts w:ascii="Times New Roman" w:hAnsi="Times New Roman"/>
          <w:bCs/>
          <w:sz w:val="20"/>
          <w:szCs w:val="20"/>
          <w:lang w:val="en-GB"/>
        </w:rPr>
        <w:fldChar w:fldCharType="begin"/>
      </w:r>
      <w:r w:rsidRPr="00CC1BA6">
        <w:rPr>
          <w:rFonts w:ascii="Times New Roman" w:hAnsi="Times New Roman"/>
          <w:bCs/>
          <w:sz w:val="20"/>
          <w:szCs w:val="20"/>
          <w:lang w:val="en-GB"/>
        </w:rPr>
        <w:instrText xml:space="preserve"> ADDIN EN.CITE &lt;EndNote&gt;&lt;Cite&gt;&lt;Author&gt;Zhang&lt;/Author&gt;&lt;Year&gt;2012&lt;/Year&gt;&lt;RecNum&gt;4&lt;/RecNum&gt;&lt;DisplayText&gt;[4]&lt;/DisplayText&gt;&lt;record&gt;&lt;rec-number&gt;4&lt;/rec-number&gt;&lt;foreign-keys&gt;&lt;key app="EN" db-id="dw9z5dp55fr9r3e9dacvv2dxzsdpfe2evatr"&gt;4&lt;/key&gt;&lt;/foreign-keys&gt;&lt;ref-type name="Journal Article"&gt;17&lt;/ref-type&gt;&lt;contributors&gt;&lt;authors&gt;&lt;author&gt;Zhang, Lifei&lt;/author&gt;&lt;author&gt;Dong, Liang&lt;/author&gt;&lt;author&gt;Ren, Lijun&lt;/author&gt;&lt;author&gt;Shi, Shuangxin&lt;/author&gt;&lt;author&gt;Zhou, Li&lt;/author&gt;&lt;author&gt;Zhang, Ting&lt;/author&gt;&lt;author&gt;Huang, Yeru&lt;/author&gt;&lt;/authors&gt;&lt;/contributors&gt;&lt;titles&gt;&lt;title&gt;Concentration and source identification of polycyclic aromatic hydrocarbons and phthalic acid esters in the surface water of the Yangtze River Delta, China&lt;/title&gt;&lt;secondary-title&gt;Journal of Environmental Sciences&lt;/secondary-title&gt;&lt;/titles&gt;&lt;periodical&gt;&lt;full-title&gt;Journal of Environmental Sciences&lt;/full-title&gt;&lt;/periodical&gt;&lt;pages&gt;335-342&lt;/pages&gt;&lt;volume&gt;24&lt;/volume&gt;&lt;number&gt;2&lt;/number&gt;&lt;dates&gt;&lt;year&gt;2012&lt;/year&gt;&lt;/dates&gt;&lt;isbn&gt;1001-0742&lt;/isbn&gt;&lt;urls&gt;&lt;/urls&gt;&lt;/record&gt;&lt;/Cite&gt;&lt;/EndNote&gt;</w:instrText>
      </w:r>
      <w:r w:rsidRPr="00CC1BA6">
        <w:rPr>
          <w:rFonts w:ascii="Times New Roman" w:hAnsi="Times New Roman"/>
          <w:bCs/>
          <w:sz w:val="20"/>
          <w:szCs w:val="20"/>
          <w:lang w:val="en-GB"/>
        </w:rPr>
        <w:fldChar w:fldCharType="separate"/>
      </w:r>
      <w:r w:rsidRPr="00CC1BA6">
        <w:rPr>
          <w:rFonts w:ascii="Times New Roman" w:hAnsi="Times New Roman"/>
          <w:bCs/>
          <w:noProof/>
          <w:sz w:val="20"/>
          <w:szCs w:val="20"/>
          <w:lang w:val="en-GB"/>
        </w:rPr>
        <w:t>[</w:t>
      </w:r>
      <w:hyperlink w:anchor="_ENREF_4" w:tooltip="Zhang, 2012 #4" w:history="1">
        <w:r w:rsidRPr="00CC1BA6">
          <w:rPr>
            <w:rFonts w:ascii="Times New Roman" w:hAnsi="Times New Roman"/>
            <w:bCs/>
            <w:noProof/>
            <w:sz w:val="20"/>
            <w:szCs w:val="20"/>
            <w:lang w:val="en-GB"/>
          </w:rPr>
          <w:t>4</w:t>
        </w:r>
      </w:hyperlink>
      <w:r w:rsidRPr="00CC1BA6">
        <w:rPr>
          <w:rFonts w:ascii="Times New Roman" w:hAnsi="Times New Roman"/>
          <w:bCs/>
          <w:noProof/>
          <w:sz w:val="20"/>
          <w:szCs w:val="20"/>
          <w:lang w:val="en-GB"/>
        </w:rPr>
        <w:t>]</w:t>
      </w:r>
      <w:r w:rsidRPr="00CC1BA6">
        <w:rPr>
          <w:rFonts w:ascii="Times New Roman" w:hAnsi="Times New Roman"/>
          <w:bCs/>
          <w:sz w:val="20"/>
          <w:szCs w:val="20"/>
          <w:lang w:val="en-GB"/>
        </w:rPr>
        <w:fldChar w:fldCharType="end"/>
      </w:r>
      <w:r w:rsidRPr="00CC1BA6">
        <w:rPr>
          <w:rFonts w:ascii="Times New Roman" w:hAnsi="Times New Roman"/>
          <w:bCs/>
          <w:sz w:val="20"/>
          <w:szCs w:val="20"/>
          <w:lang w:val="en-GB"/>
        </w:rPr>
        <w:t xml:space="preserve">. </w:t>
      </w:r>
    </w:p>
    <w:p w:rsidR="00CC1BA6" w:rsidRPr="00CC1BA6" w:rsidRDefault="00CC1BA6" w:rsidP="00CC1BA6">
      <w:pPr>
        <w:pStyle w:val="ListParagraph"/>
        <w:spacing w:after="0" w:line="240" w:lineRule="auto"/>
        <w:ind w:left="0"/>
        <w:contextualSpacing w:val="0"/>
        <w:jc w:val="both"/>
        <w:rPr>
          <w:rFonts w:ascii="Times New Roman" w:hAnsi="Times New Roman"/>
          <w:bCs/>
          <w:sz w:val="20"/>
          <w:szCs w:val="20"/>
          <w:lang w:val="en-GB"/>
        </w:rPr>
      </w:pPr>
    </w:p>
    <w:p w:rsidR="00CC1BA6" w:rsidRPr="00CC1BA6" w:rsidRDefault="00CC1BA6" w:rsidP="00CC1BA6">
      <w:pPr>
        <w:pStyle w:val="ListParagraph"/>
        <w:spacing w:after="0" w:line="240" w:lineRule="auto"/>
        <w:ind w:left="0"/>
        <w:contextualSpacing w:val="0"/>
        <w:jc w:val="both"/>
        <w:rPr>
          <w:rFonts w:ascii="Times New Roman" w:hAnsi="Times New Roman"/>
          <w:bCs/>
          <w:sz w:val="20"/>
          <w:szCs w:val="20"/>
          <w:lang w:val="ms-MY"/>
        </w:rPr>
      </w:pPr>
      <w:r w:rsidRPr="00CC1BA6">
        <w:rPr>
          <w:rFonts w:ascii="Times New Roman" w:hAnsi="Times New Roman"/>
          <w:bCs/>
          <w:sz w:val="20"/>
          <w:szCs w:val="20"/>
          <w:lang w:val="en-GB"/>
        </w:rPr>
        <w:t xml:space="preserve">Despite their short half-lives in the human body, phthalates are found to be capable of causing adverse effects and are toxic to many species including protozoans, fishes and invertebrates due to the intensive and continuous release of these pollutants into the environments </w:t>
      </w:r>
      <w:r w:rsidRPr="00CC1BA6">
        <w:rPr>
          <w:rFonts w:ascii="Times New Roman" w:hAnsi="Times New Roman"/>
          <w:bCs/>
          <w:sz w:val="20"/>
          <w:szCs w:val="20"/>
          <w:lang w:val="en-GB"/>
        </w:rPr>
        <w:fldChar w:fldCharType="begin"/>
      </w:r>
      <w:r w:rsidRPr="00CC1BA6">
        <w:rPr>
          <w:rFonts w:ascii="Times New Roman" w:hAnsi="Times New Roman"/>
          <w:bCs/>
          <w:sz w:val="20"/>
          <w:szCs w:val="20"/>
          <w:lang w:val="en-GB"/>
        </w:rPr>
        <w:instrText xml:space="preserve"> ADDIN EN.CITE &lt;EndNote&gt;&lt;Cite&gt;&lt;Author&gt;Chen&lt;/Author&gt;&lt;Year&gt;2014&lt;/Year&gt;&lt;RecNum&gt;5&lt;/RecNum&gt;&lt;DisplayText&gt;[5, 6]&lt;/DisplayText&gt;&lt;record&gt;&lt;rec-number&gt;5&lt;/rec-number&gt;&lt;foreign-keys&gt;&lt;key app="EN" db-id="dw9z5dp55fr9r3e9dacvv2dxzsdpfe2evatr"&gt;5&lt;/key&gt;&lt;/foreign-keys&gt;&lt;ref-type name="Journal Article"&gt;17&lt;/ref-type&gt;&lt;contributors&gt;&lt;authors&gt;&lt;author&gt;Chen, Xueping&lt;/author&gt;&lt;author&gt;Xu, Shisan&lt;/author&gt;&lt;author&gt;Tan, Tianfeng&lt;/author&gt;&lt;author&gt;Lee, Sin Ting&lt;/author&gt;&lt;author&gt;Cheng, Shuk Han&lt;/author&gt;&lt;author&gt;Lee, Fred Wang Fat&lt;/author&gt;&lt;author&gt;Xu, Steven Jing Liang&lt;/author&gt;&lt;author&gt;Ho, Kin Chung&lt;/author&gt;&lt;/authors&gt;&lt;/contributors&gt;&lt;titles&gt;&lt;title&gt;Toxicity and estrogenic endocrine disrupting activity of phthalates and their mixtures&lt;/title&gt;&lt;secondary-title&gt;International journal of environmental research and public health&lt;/secondary-title&gt;&lt;/titles&gt;&lt;periodical&gt;&lt;full-title&gt;International journal of environmental research and public health&lt;/full-title&gt;&lt;/periodical&gt;&lt;pages&gt;3156-3168&lt;/pages&gt;&lt;volume&gt;11&lt;/volume&gt;&lt;number&gt;3&lt;/number&gt;&lt;dates&gt;&lt;year&gt;2014&lt;/year&gt;&lt;/dates&gt;&lt;urls&gt;&lt;/urls&gt;&lt;/record&gt;&lt;/Cite&gt;&lt;Cite&gt;&lt;Author&gt;Koch&lt;/Author&gt;&lt;Year&gt;2009&lt;/Year&gt;&lt;RecNum&gt;6&lt;/RecNum&gt;&lt;record&gt;&lt;rec-number&gt;6&lt;/rec-number&gt;&lt;foreign-keys&gt;&lt;key app="EN" db-id="dw9z5dp55fr9r3e9dacvv2dxzsdpfe2evatr"&gt;6&lt;/key&gt;&lt;/foreign-keys&gt;&lt;ref-type name="Journal Article"&gt;17&lt;/ref-type&gt;&lt;contributors&gt;&lt;authors&gt;&lt;author&gt;Koch, Holger M&lt;/author&gt;&lt;author&gt;Calafat, Antonia M&lt;/author&gt;&lt;/authors&gt;&lt;/contributors&gt;&lt;titles&gt;&lt;title&gt;Human body burdens of chemicals used in plastic manufacture&lt;/title&gt;&lt;secondary-title&gt;Philosophical Transactions of the Royal Society B: Biological Sciences&lt;/secondary-title&gt;&lt;/titles&gt;&lt;periodical&gt;&lt;full-title&gt;Philosophical Transactions of the Royal Society B: Biological Sciences&lt;/full-title&gt;&lt;/periodical&gt;&lt;pages&gt;2063-2078&lt;/pages&gt;&lt;volume&gt;364&lt;/volume&gt;&lt;number&gt;1526&lt;/number&gt;&lt;dates&gt;&lt;year&gt;2009&lt;/year&gt;&lt;/dates&gt;&lt;isbn&gt;0962-8436&lt;/isbn&gt;&lt;urls&gt;&lt;/urls&gt;&lt;/record&gt;&lt;/Cite&gt;&lt;/EndNote&gt;</w:instrText>
      </w:r>
      <w:r w:rsidRPr="00CC1BA6">
        <w:rPr>
          <w:rFonts w:ascii="Times New Roman" w:hAnsi="Times New Roman"/>
          <w:bCs/>
          <w:sz w:val="20"/>
          <w:szCs w:val="20"/>
          <w:lang w:val="en-GB"/>
        </w:rPr>
        <w:fldChar w:fldCharType="separate"/>
      </w:r>
      <w:r w:rsidRPr="00CC1BA6">
        <w:rPr>
          <w:rFonts w:ascii="Times New Roman" w:hAnsi="Times New Roman"/>
          <w:bCs/>
          <w:noProof/>
          <w:sz w:val="20"/>
          <w:szCs w:val="20"/>
          <w:lang w:val="en-GB"/>
        </w:rPr>
        <w:t>[</w:t>
      </w:r>
      <w:hyperlink w:anchor="_ENREF_5" w:tooltip="Chen, 2014 #5" w:history="1">
        <w:r w:rsidRPr="00CC1BA6">
          <w:rPr>
            <w:rFonts w:ascii="Times New Roman" w:hAnsi="Times New Roman"/>
            <w:bCs/>
            <w:noProof/>
            <w:sz w:val="20"/>
            <w:szCs w:val="20"/>
            <w:lang w:val="en-GB"/>
          </w:rPr>
          <w:t>5</w:t>
        </w:r>
      </w:hyperlink>
      <w:r w:rsidRPr="00CC1BA6">
        <w:rPr>
          <w:rFonts w:ascii="Times New Roman" w:hAnsi="Times New Roman"/>
          <w:bCs/>
          <w:noProof/>
          <w:sz w:val="20"/>
          <w:szCs w:val="20"/>
          <w:lang w:val="en-GB"/>
        </w:rPr>
        <w:t xml:space="preserve">, </w:t>
      </w:r>
      <w:hyperlink w:anchor="_ENREF_6" w:tooltip="Koch, 2009 #6" w:history="1">
        <w:r w:rsidRPr="00CC1BA6">
          <w:rPr>
            <w:rFonts w:ascii="Times New Roman" w:hAnsi="Times New Roman"/>
            <w:bCs/>
            <w:noProof/>
            <w:sz w:val="20"/>
            <w:szCs w:val="20"/>
            <w:lang w:val="en-GB"/>
          </w:rPr>
          <w:t>6</w:t>
        </w:r>
      </w:hyperlink>
      <w:r w:rsidRPr="00CC1BA6">
        <w:rPr>
          <w:rFonts w:ascii="Times New Roman" w:hAnsi="Times New Roman"/>
          <w:bCs/>
          <w:noProof/>
          <w:sz w:val="20"/>
          <w:szCs w:val="20"/>
          <w:lang w:val="en-GB"/>
        </w:rPr>
        <w:t>]</w:t>
      </w:r>
      <w:r w:rsidRPr="00CC1BA6">
        <w:rPr>
          <w:rFonts w:ascii="Times New Roman" w:hAnsi="Times New Roman"/>
          <w:bCs/>
          <w:sz w:val="20"/>
          <w:szCs w:val="20"/>
          <w:lang w:val="en-GB"/>
        </w:rPr>
        <w:fldChar w:fldCharType="end"/>
      </w:r>
      <w:r w:rsidRPr="00CC1BA6">
        <w:rPr>
          <w:rFonts w:ascii="Times New Roman" w:hAnsi="Times New Roman"/>
          <w:bCs/>
          <w:sz w:val="20"/>
          <w:szCs w:val="20"/>
          <w:lang w:val="en-GB"/>
        </w:rPr>
        <w:t xml:space="preserve">. </w:t>
      </w:r>
      <w:r w:rsidRPr="00CC1BA6">
        <w:rPr>
          <w:rFonts w:ascii="Times New Roman" w:hAnsi="Times New Roman"/>
          <w:bCs/>
          <w:sz w:val="20"/>
          <w:szCs w:val="20"/>
          <w:lang w:val="ms-MY"/>
        </w:rPr>
        <w:t xml:space="preserve">The United State Environmental Protection Agency (USEPA) has included an initial list of chemicals, which include phthalates, into a program under the Toxic Substances Control Act (TSCA) </w:t>
      </w:r>
      <w:r w:rsidRPr="00CC1BA6">
        <w:rPr>
          <w:rFonts w:ascii="Times New Roman" w:hAnsi="Times New Roman"/>
          <w:bCs/>
          <w:sz w:val="20"/>
          <w:szCs w:val="20"/>
          <w:lang w:val="ms-MY"/>
        </w:rPr>
        <w:fldChar w:fldCharType="begin"/>
      </w:r>
      <w:r w:rsidRPr="00CC1BA6">
        <w:rPr>
          <w:rFonts w:ascii="Times New Roman" w:hAnsi="Times New Roman"/>
          <w:bCs/>
          <w:sz w:val="20"/>
          <w:szCs w:val="20"/>
          <w:lang w:val="ms-MY"/>
        </w:rPr>
        <w:instrText xml:space="preserve"> ADDIN EN.CITE &lt;EndNote&gt;&lt;Cite&gt;&lt;Author&gt;Schecter&lt;/Author&gt;&lt;Year&gt;2013&lt;/Year&gt;&lt;RecNum&gt;7&lt;/RecNum&gt;&lt;DisplayText&gt;[7]&lt;/DisplayText&gt;&lt;record&gt;&lt;rec-number&gt;7&lt;/rec-number&gt;&lt;foreign-keys&gt;&lt;key app="EN" db-id="dw9z5dp55fr9r3e9dacvv2dxzsdpfe2evatr"&gt;7&lt;/key&gt;&lt;/foreign-keys&gt;&lt;ref-type name="Journal Article"&gt;17&lt;/ref-type&gt;&lt;contributors&gt;&lt;authors&gt;&lt;author&gt;Schecter, Arnold&lt;/author&gt;&lt;author&gt;Lorber, Matthew&lt;/author&gt;&lt;author&gt;Guo, Ying&lt;/author&gt;&lt;author&gt;Wu, Qian&lt;/author&gt;&lt;author&gt;Yun, Se Hun&lt;/author&gt;&lt;author&gt;Kannan, Kurunthachalam&lt;/author&gt;&lt;author&gt;Hommel, Madeline&lt;/author&gt;&lt;author&gt;Imran, Nadia&lt;/author&gt;&lt;author&gt;Hynan, Linda S&lt;/author&gt;&lt;author&gt;Cheng, Dunlei&lt;/author&gt;&lt;/authors&gt;&lt;/contributors&gt;&lt;titles&gt;&lt;title&gt;Phthalate concentrations and dietary exposure from food purchased in New York State&lt;/title&gt;&lt;secondary-title&gt;Environmental Health Perspectives (Online)&lt;/secondary-title&gt;&lt;/titles&gt;&lt;periodical&gt;&lt;full-title&gt;Environmental Health Perspectives (Online)&lt;/full-title&gt;&lt;/periodical&gt;&lt;pages&gt;473&lt;/pages&gt;&lt;volume&gt;121&lt;/volume&gt;&lt;number&gt;4&lt;/number&gt;&lt;dates&gt;&lt;year&gt;2013&lt;/year&gt;&lt;/dates&gt;&lt;isbn&gt;1552-9924&lt;/isbn&gt;&lt;urls&gt;&lt;/urls&gt;&lt;/record&gt;&lt;/Cite&gt;&lt;/EndNote&gt;</w:instrText>
      </w:r>
      <w:r w:rsidRPr="00CC1BA6">
        <w:rPr>
          <w:rFonts w:ascii="Times New Roman" w:hAnsi="Times New Roman"/>
          <w:bCs/>
          <w:sz w:val="20"/>
          <w:szCs w:val="20"/>
          <w:lang w:val="ms-MY"/>
        </w:rPr>
        <w:fldChar w:fldCharType="separate"/>
      </w:r>
      <w:r w:rsidRPr="00CC1BA6">
        <w:rPr>
          <w:rFonts w:ascii="Times New Roman" w:hAnsi="Times New Roman"/>
          <w:bCs/>
          <w:noProof/>
          <w:sz w:val="20"/>
          <w:szCs w:val="20"/>
          <w:lang w:val="ms-MY"/>
        </w:rPr>
        <w:t>[</w:t>
      </w:r>
      <w:hyperlink w:anchor="_ENREF_7" w:tooltip="Schecter, 2013 #7" w:history="1">
        <w:r w:rsidRPr="00CC1BA6">
          <w:rPr>
            <w:rFonts w:ascii="Times New Roman" w:hAnsi="Times New Roman"/>
            <w:bCs/>
            <w:noProof/>
            <w:sz w:val="20"/>
            <w:szCs w:val="20"/>
            <w:lang w:val="ms-MY"/>
          </w:rPr>
          <w:t>7</w:t>
        </w:r>
      </w:hyperlink>
      <w:r w:rsidRPr="00CC1BA6">
        <w:rPr>
          <w:rFonts w:ascii="Times New Roman" w:hAnsi="Times New Roman"/>
          <w:bCs/>
          <w:noProof/>
          <w:sz w:val="20"/>
          <w:szCs w:val="20"/>
          <w:lang w:val="ms-MY"/>
        </w:rPr>
        <w:t>]</w:t>
      </w:r>
      <w:r w:rsidRPr="00CC1BA6">
        <w:rPr>
          <w:rFonts w:ascii="Times New Roman" w:hAnsi="Times New Roman"/>
          <w:bCs/>
          <w:sz w:val="20"/>
          <w:szCs w:val="20"/>
          <w:lang w:val="ms-MY"/>
        </w:rPr>
        <w:fldChar w:fldCharType="end"/>
      </w:r>
      <w:r w:rsidRPr="00CC1BA6">
        <w:rPr>
          <w:rFonts w:ascii="Times New Roman" w:hAnsi="Times New Roman"/>
          <w:bCs/>
          <w:sz w:val="20"/>
          <w:szCs w:val="20"/>
          <w:lang w:val="ms-MY"/>
        </w:rPr>
        <w:t xml:space="preserve">. </w:t>
      </w:r>
      <w:r w:rsidRPr="00CC1BA6">
        <w:rPr>
          <w:rFonts w:ascii="Times New Roman" w:hAnsi="Times New Roman"/>
          <w:bCs/>
          <w:sz w:val="20"/>
          <w:szCs w:val="20"/>
          <w:lang w:val="en-GB"/>
        </w:rPr>
        <w:t xml:space="preserve">Among all the phthalates used worldwide, </w:t>
      </w:r>
      <w:r w:rsidRPr="00CC1BA6">
        <w:rPr>
          <w:rFonts w:ascii="Times New Roman" w:hAnsi="Times New Roman"/>
          <w:bCs/>
          <w:sz w:val="20"/>
          <w:szCs w:val="20"/>
          <w:lang w:val="ms-MY"/>
        </w:rPr>
        <w:t xml:space="preserve">diethylhexyl phthalate (DEHP) is the one that causes most concern since DEHP is the most commonly produced and used. It is reported that more than two million tons of DEHP has been produced worldwide </w:t>
      </w:r>
      <w:r w:rsidRPr="00CC1BA6">
        <w:rPr>
          <w:rFonts w:ascii="Times New Roman" w:hAnsi="Times New Roman"/>
          <w:bCs/>
          <w:sz w:val="20"/>
          <w:szCs w:val="20"/>
          <w:lang w:val="ms-MY"/>
        </w:rPr>
        <w:fldChar w:fldCharType="begin"/>
      </w:r>
      <w:r w:rsidRPr="00CC1BA6">
        <w:rPr>
          <w:rFonts w:ascii="Times New Roman" w:hAnsi="Times New Roman"/>
          <w:bCs/>
          <w:sz w:val="20"/>
          <w:szCs w:val="20"/>
          <w:lang w:val="ms-MY"/>
        </w:rPr>
        <w:instrText xml:space="preserve"> ADDIN EN.CITE &lt;EndNote&gt;&lt;Cite&gt;&lt;Author&gt;Mariana&lt;/Author&gt;&lt;Year&gt;2016&lt;/Year&gt;&lt;RecNum&gt;2&lt;/RecNum&gt;&lt;DisplayText&gt;[2]&lt;/DisplayText&gt;&lt;record&gt;&lt;rec-number&gt;2&lt;/rec-number&gt;&lt;foreign-keys&gt;&lt;key app="EN" db-id="dw9z5dp55fr9r3e9dacvv2dxzsdpfe2evatr"&gt;2&lt;/key&gt;&lt;/foreign-keys&gt;&lt;ref-type name="Journal Article"&gt;17&lt;/ref-type&gt;&lt;contributors&gt;&lt;authors&gt;&lt;author&gt;Mariana, Melissa&lt;/author&gt;&lt;author&gt;Feiteiro, Joana&lt;/author&gt;&lt;author&gt;Verde, Ignacio&lt;/author&gt;&lt;author&gt;Cairrao, Elisa&lt;/author&gt;&lt;/authors&gt;&lt;/contributors&gt;&lt;titles&gt;&lt;title&gt;The effects of phthalates in the cardiovascular and reproductive systems: A review&lt;/title&gt;&lt;secondary-title&gt;Environment International&lt;/secondary-title&gt;&lt;/titles&gt;&lt;periodical&gt;&lt;full-title&gt;Environment International&lt;/full-title&gt;&lt;/periodical&gt;&lt;pages&gt;758-776&lt;/pages&gt;&lt;volume&gt;94&lt;/volume&gt;&lt;dates&gt;&lt;year&gt;2016&lt;/year&gt;&lt;/dates&gt;&lt;isbn&gt;0160-4120&lt;/isbn&gt;&lt;urls&gt;&lt;/urls&gt;&lt;/record&gt;&lt;/Cite&gt;&lt;/EndNote&gt;</w:instrText>
      </w:r>
      <w:r w:rsidRPr="00CC1BA6">
        <w:rPr>
          <w:rFonts w:ascii="Times New Roman" w:hAnsi="Times New Roman"/>
          <w:bCs/>
          <w:sz w:val="20"/>
          <w:szCs w:val="20"/>
          <w:lang w:val="ms-MY"/>
        </w:rPr>
        <w:fldChar w:fldCharType="separate"/>
      </w:r>
      <w:r w:rsidRPr="00CC1BA6">
        <w:rPr>
          <w:rFonts w:ascii="Times New Roman" w:hAnsi="Times New Roman"/>
          <w:bCs/>
          <w:noProof/>
          <w:sz w:val="20"/>
          <w:szCs w:val="20"/>
          <w:lang w:val="ms-MY"/>
        </w:rPr>
        <w:t>[</w:t>
      </w:r>
      <w:hyperlink w:anchor="_ENREF_2" w:tooltip="Mariana, 2016 #2" w:history="1">
        <w:r w:rsidRPr="00CC1BA6">
          <w:rPr>
            <w:rFonts w:ascii="Times New Roman" w:hAnsi="Times New Roman"/>
            <w:bCs/>
            <w:noProof/>
            <w:sz w:val="20"/>
            <w:szCs w:val="20"/>
            <w:lang w:val="ms-MY"/>
          </w:rPr>
          <w:t>2</w:t>
        </w:r>
      </w:hyperlink>
      <w:r w:rsidRPr="00CC1BA6">
        <w:rPr>
          <w:rFonts w:ascii="Times New Roman" w:hAnsi="Times New Roman"/>
          <w:bCs/>
          <w:noProof/>
          <w:sz w:val="20"/>
          <w:szCs w:val="20"/>
          <w:lang w:val="ms-MY"/>
        </w:rPr>
        <w:t>]</w:t>
      </w:r>
      <w:r w:rsidRPr="00CC1BA6">
        <w:rPr>
          <w:rFonts w:ascii="Times New Roman" w:hAnsi="Times New Roman"/>
          <w:bCs/>
          <w:sz w:val="20"/>
          <w:szCs w:val="20"/>
          <w:lang w:val="ms-MY"/>
        </w:rPr>
        <w:fldChar w:fldCharType="end"/>
      </w:r>
      <w:r w:rsidRPr="00CC1BA6">
        <w:rPr>
          <w:rFonts w:ascii="Times New Roman" w:hAnsi="Times New Roman"/>
          <w:bCs/>
          <w:sz w:val="20"/>
          <w:szCs w:val="20"/>
          <w:lang w:val="ms-MY"/>
        </w:rPr>
        <w:t>. Even though no criterion have been set for saltwater aquatic life, the water quality criteria for dibutyl phthalate (DBP) and DEHP are determined to be 5 mgL</w:t>
      </w:r>
      <w:r w:rsidRPr="00CC1BA6">
        <w:rPr>
          <w:rFonts w:ascii="Times New Roman" w:hAnsi="Times New Roman"/>
          <w:bCs/>
          <w:sz w:val="20"/>
          <w:szCs w:val="20"/>
          <w:vertAlign w:val="superscript"/>
          <w:lang w:val="ms-MY"/>
        </w:rPr>
        <w:t>-1</w:t>
      </w:r>
      <w:r w:rsidRPr="00CC1BA6">
        <w:rPr>
          <w:rFonts w:ascii="Times New Roman" w:hAnsi="Times New Roman"/>
          <w:bCs/>
          <w:sz w:val="20"/>
          <w:szCs w:val="20"/>
          <w:lang w:val="ms-MY"/>
        </w:rPr>
        <w:t xml:space="preserve"> and 10 mgL</w:t>
      </w:r>
      <w:r w:rsidRPr="00CC1BA6">
        <w:rPr>
          <w:rFonts w:ascii="Times New Roman" w:hAnsi="Times New Roman"/>
          <w:bCs/>
          <w:sz w:val="20"/>
          <w:szCs w:val="20"/>
          <w:vertAlign w:val="superscript"/>
          <w:lang w:val="ms-MY"/>
        </w:rPr>
        <w:t>-1</w:t>
      </w:r>
      <w:r w:rsidRPr="00CC1BA6">
        <w:rPr>
          <w:rFonts w:ascii="Times New Roman" w:hAnsi="Times New Roman"/>
          <w:bCs/>
          <w:sz w:val="20"/>
          <w:szCs w:val="20"/>
          <w:lang w:val="ms-MY"/>
        </w:rPr>
        <w:t xml:space="preserve"> respectively by USEPA for protection of human health </w:t>
      </w:r>
      <w:r w:rsidRPr="00CC1BA6">
        <w:rPr>
          <w:rFonts w:ascii="Times New Roman" w:hAnsi="Times New Roman"/>
          <w:bCs/>
          <w:sz w:val="20"/>
          <w:szCs w:val="20"/>
          <w:lang w:val="ms-MY"/>
        </w:rPr>
        <w:fldChar w:fldCharType="begin"/>
      </w:r>
      <w:r w:rsidRPr="00CC1BA6">
        <w:rPr>
          <w:rFonts w:ascii="Times New Roman" w:hAnsi="Times New Roman"/>
          <w:bCs/>
          <w:sz w:val="20"/>
          <w:szCs w:val="20"/>
          <w:lang w:val="ms-MY"/>
        </w:rPr>
        <w:instrText xml:space="preserve"> ADDIN EN.CITE &lt;EndNote&gt;&lt;Cite&gt;&lt;Author&gt;Regulations&lt;/Author&gt;&lt;Year&gt;1980&lt;/Year&gt;&lt;RecNum&gt;8&lt;/RecNum&gt;&lt;DisplayText&gt;[8]&lt;/DisplayText&gt;&lt;record&gt;&lt;rec-number&gt;8&lt;/rec-number&gt;&lt;foreign-keys&gt;&lt;key app="EN" db-id="dw9z5dp55fr9r3e9dacvv2dxzsdpfe2evatr"&gt;8&lt;/key&gt;&lt;/foreign-keys&gt;&lt;ref-type name="Book"&gt;6&lt;/ref-type&gt;&lt;contributors&gt;&lt;authors&gt;&lt;author&gt;United States. Environmental Protection Agency. Office of Water Regulations&lt;/author&gt;&lt;author&gt;Standards. Criteria&lt;/author&gt;&lt;author&gt;Standards Division&lt;/author&gt;&lt;/authors&gt;&lt;/contributors&gt;&lt;titles&gt;&lt;title&gt;Ambient water quality criteria for Phthalate Esters&lt;/title&gt;&lt;/titles&gt;&lt;dates&gt;&lt;year&gt;1980&lt;/year&gt;&lt;/dates&gt;&lt;publisher&gt;The Division&lt;/publisher&gt;&lt;urls&gt;&lt;related-urls&gt;&lt;url&gt;https://books.google.com.my/books?id=gWAblQuhE-gC&lt;/url&gt;&lt;/related-urls&gt;&lt;/urls&gt;&lt;/record&gt;&lt;/Cite&gt;&lt;/EndNote&gt;</w:instrText>
      </w:r>
      <w:r w:rsidRPr="00CC1BA6">
        <w:rPr>
          <w:rFonts w:ascii="Times New Roman" w:hAnsi="Times New Roman"/>
          <w:bCs/>
          <w:sz w:val="20"/>
          <w:szCs w:val="20"/>
          <w:lang w:val="ms-MY"/>
        </w:rPr>
        <w:fldChar w:fldCharType="separate"/>
      </w:r>
      <w:r w:rsidRPr="00CC1BA6">
        <w:rPr>
          <w:rFonts w:ascii="Times New Roman" w:hAnsi="Times New Roman"/>
          <w:bCs/>
          <w:noProof/>
          <w:sz w:val="20"/>
          <w:szCs w:val="20"/>
          <w:lang w:val="ms-MY"/>
        </w:rPr>
        <w:t>[</w:t>
      </w:r>
      <w:hyperlink w:anchor="_ENREF_8" w:tooltip="Regulations, 1980 #8" w:history="1">
        <w:r w:rsidRPr="00CC1BA6">
          <w:rPr>
            <w:rFonts w:ascii="Times New Roman" w:hAnsi="Times New Roman"/>
            <w:bCs/>
            <w:noProof/>
            <w:sz w:val="20"/>
            <w:szCs w:val="20"/>
            <w:lang w:val="ms-MY"/>
          </w:rPr>
          <w:t>8</w:t>
        </w:r>
      </w:hyperlink>
      <w:r w:rsidRPr="00CC1BA6">
        <w:rPr>
          <w:rFonts w:ascii="Times New Roman" w:hAnsi="Times New Roman"/>
          <w:bCs/>
          <w:noProof/>
          <w:sz w:val="20"/>
          <w:szCs w:val="20"/>
          <w:lang w:val="ms-MY"/>
        </w:rPr>
        <w:t>]</w:t>
      </w:r>
      <w:r w:rsidRPr="00CC1BA6">
        <w:rPr>
          <w:rFonts w:ascii="Times New Roman" w:hAnsi="Times New Roman"/>
          <w:bCs/>
          <w:sz w:val="20"/>
          <w:szCs w:val="20"/>
          <w:lang w:val="ms-MY"/>
        </w:rPr>
        <w:fldChar w:fldCharType="end"/>
      </w:r>
      <w:r w:rsidRPr="00CC1BA6">
        <w:rPr>
          <w:rFonts w:ascii="Times New Roman" w:hAnsi="Times New Roman"/>
          <w:bCs/>
          <w:sz w:val="20"/>
          <w:szCs w:val="20"/>
          <w:lang w:val="ms-MY"/>
        </w:rPr>
        <w:t>.</w:t>
      </w:r>
    </w:p>
    <w:p w:rsidR="00CC1BA6" w:rsidRPr="00CC1BA6" w:rsidRDefault="00CC1BA6" w:rsidP="00CC1BA6">
      <w:pPr>
        <w:pStyle w:val="ListParagraph"/>
        <w:spacing w:after="0" w:line="240" w:lineRule="auto"/>
        <w:ind w:left="0"/>
        <w:contextualSpacing w:val="0"/>
        <w:jc w:val="both"/>
        <w:rPr>
          <w:rFonts w:ascii="Times New Roman" w:hAnsi="Times New Roman"/>
          <w:bCs/>
          <w:sz w:val="20"/>
          <w:szCs w:val="20"/>
          <w:lang w:val="ms-MY"/>
        </w:rPr>
      </w:pPr>
    </w:p>
    <w:p w:rsidR="00CC1BA6" w:rsidRDefault="00CC1BA6" w:rsidP="00CC1BA6">
      <w:pPr>
        <w:pStyle w:val="ListParagraph"/>
        <w:spacing w:after="0" w:line="240" w:lineRule="auto"/>
        <w:ind w:left="0"/>
        <w:contextualSpacing w:val="0"/>
        <w:jc w:val="both"/>
        <w:rPr>
          <w:rFonts w:ascii="Times New Roman" w:eastAsia="SimSun" w:hAnsi="Times New Roman"/>
          <w:sz w:val="20"/>
          <w:szCs w:val="20"/>
          <w:lang w:val="en-GB"/>
        </w:rPr>
      </w:pPr>
      <w:r w:rsidRPr="00CC1BA6">
        <w:rPr>
          <w:rFonts w:ascii="Times New Roman" w:hAnsi="Times New Roman"/>
          <w:bCs/>
          <w:sz w:val="20"/>
          <w:szCs w:val="20"/>
          <w:lang w:val="ms-MY"/>
        </w:rPr>
        <w:t xml:space="preserve">In order to monitor these contaminants in the environment, many extraction methods have been employed. Among the traditional liquid-liquid extraction (LLE) methods, cloud point extraction (CPE) requires a very small amount of relatively nonflammable and nonvolatile surfactant that is environmentally-friendly. Another important merit is that no analytes is lost because it is unnessary to evaporate the solvents. </w:t>
      </w:r>
      <w:r w:rsidRPr="00CC1BA6">
        <w:rPr>
          <w:rFonts w:ascii="Times New Roman" w:hAnsi="Times New Roman"/>
          <w:sz w:val="20"/>
          <w:szCs w:val="20"/>
          <w:lang w:val="ms-MY"/>
        </w:rPr>
        <w:t xml:space="preserve">CPE is a technique that use surfactant and manipulate temperature to induce formation of micellar environment </w:t>
      </w:r>
      <w:r w:rsidRPr="00CC1BA6">
        <w:rPr>
          <w:rFonts w:ascii="Times New Roman" w:hAnsi="Times New Roman"/>
          <w:sz w:val="20"/>
          <w:szCs w:val="20"/>
          <w:lang w:val="ms-MY"/>
        </w:rPr>
        <w:fldChar w:fldCharType="begin"/>
      </w:r>
      <w:r w:rsidRPr="00CC1BA6">
        <w:rPr>
          <w:rFonts w:ascii="Times New Roman" w:hAnsi="Times New Roman"/>
          <w:sz w:val="20"/>
          <w:szCs w:val="20"/>
          <w:lang w:val="ms-MY"/>
        </w:rPr>
        <w:instrText xml:space="preserve"> ADDIN EN.CITE &lt;EndNote&gt;&lt;Cite&gt;&lt;Author&gt;Souza&lt;/Author&gt;&lt;Year&gt;2016&lt;/Year&gt;&lt;RecNum&gt;9&lt;/RecNum&gt;&lt;DisplayText&gt;[9]&lt;/DisplayText&gt;&lt;record&gt;&lt;rec-number&gt;9&lt;/rec-number&gt;&lt;foreign-keys&gt;&lt;key app="EN" db-id="dw9z5dp55fr9r3e9dacvv2dxzsdpfe2evatr"&gt;9&lt;/key&gt;&lt;/foreign-keys&gt;&lt;ref-type name="Journal Article"&gt;17&lt;/ref-type&gt;&lt;contributors&gt;&lt;authors&gt;&lt;author&gt;Souza, Valdinei S&lt;/author&gt;&lt;author&gt;Teixeira, Leonardo SG&lt;/author&gt;&lt;author&gt;Bezerra, Marcos A&lt;/author&gt;&lt;/authors&gt;&lt;/contributors&gt;&lt;titles&gt;&lt;title&gt;Application of multivariate designs in the development of a method for vanadium determination in natural waters by HR-CS GF AAS after cloud-point extraction&lt;/title&gt;&lt;secondary-title&gt;Microchemical Journal&lt;/secondary-title&gt;&lt;/titles&gt;&lt;periodical&gt;&lt;full-title&gt;Microchemical Journal&lt;/full-title&gt;&lt;/periodical&gt;&lt;pages&gt;318-324&lt;/pages&gt;&lt;volume&gt;129&lt;/volume&gt;&lt;dates&gt;&lt;year&gt;2016&lt;/year&gt;&lt;/dates&gt;&lt;isbn&gt;0026-265X&lt;/isbn&gt;&lt;urls&gt;&lt;/urls&gt;&lt;/record&gt;&lt;/Cite&gt;&lt;/EndNote&gt;</w:instrText>
      </w:r>
      <w:r w:rsidRPr="00CC1BA6">
        <w:rPr>
          <w:rFonts w:ascii="Times New Roman" w:hAnsi="Times New Roman"/>
          <w:sz w:val="20"/>
          <w:szCs w:val="20"/>
          <w:lang w:val="ms-MY"/>
        </w:rPr>
        <w:fldChar w:fldCharType="separate"/>
      </w:r>
      <w:r w:rsidRPr="00CC1BA6">
        <w:rPr>
          <w:rFonts w:ascii="Times New Roman" w:hAnsi="Times New Roman"/>
          <w:noProof/>
          <w:sz w:val="20"/>
          <w:szCs w:val="20"/>
          <w:lang w:val="ms-MY"/>
        </w:rPr>
        <w:t>[</w:t>
      </w:r>
      <w:hyperlink w:anchor="_ENREF_9" w:tooltip="Souza, 2016 #9" w:history="1">
        <w:r w:rsidRPr="00CC1BA6">
          <w:rPr>
            <w:rFonts w:ascii="Times New Roman" w:hAnsi="Times New Roman"/>
            <w:noProof/>
            <w:sz w:val="20"/>
            <w:szCs w:val="20"/>
            <w:lang w:val="ms-MY"/>
          </w:rPr>
          <w:t>9</w:t>
        </w:r>
      </w:hyperlink>
      <w:r w:rsidRPr="00CC1BA6">
        <w:rPr>
          <w:rFonts w:ascii="Times New Roman" w:hAnsi="Times New Roman"/>
          <w:noProof/>
          <w:sz w:val="20"/>
          <w:szCs w:val="20"/>
          <w:lang w:val="ms-MY"/>
        </w:rPr>
        <w:t>]</w:t>
      </w:r>
      <w:r w:rsidRPr="00CC1BA6">
        <w:rPr>
          <w:rFonts w:ascii="Times New Roman" w:hAnsi="Times New Roman"/>
          <w:sz w:val="20"/>
          <w:szCs w:val="20"/>
          <w:lang w:val="ms-MY"/>
        </w:rPr>
        <w:fldChar w:fldCharType="end"/>
      </w:r>
      <w:r w:rsidRPr="00CC1BA6">
        <w:rPr>
          <w:rFonts w:ascii="Times New Roman" w:hAnsi="Times New Roman"/>
          <w:sz w:val="20"/>
          <w:szCs w:val="20"/>
          <w:lang w:val="ms-MY"/>
        </w:rPr>
        <w:t xml:space="preserve">. Surfactants consists of amphiphilic molecules that assemble in various shapes, which then self-organize to form micelle when the concentration of the surfactant is above critical micellar concentration (CMC). When the surfactant solution was heated to cloud point temperature (CPT),  the solution will become turbid and separate into two immiscible phases; surfactant rich phase (small volume) and aqueous phase (bulk amount). </w:t>
      </w:r>
      <w:r w:rsidRPr="00CC1BA6">
        <w:rPr>
          <w:rFonts w:ascii="Times New Roman" w:eastAsia="SimSun" w:hAnsi="Times New Roman"/>
          <w:sz w:val="20"/>
          <w:szCs w:val="20"/>
          <w:lang w:val="en-GB"/>
        </w:rPr>
        <w:t xml:space="preserve">This method is based on the principle of decreasing solubility of the surfactant in the water at certain temperature, thus separation into two phases </w:t>
      </w:r>
      <w:r w:rsidRPr="00CC1BA6">
        <w:rPr>
          <w:rFonts w:ascii="Times New Roman" w:eastAsia="SimSun" w:hAnsi="Times New Roman"/>
          <w:sz w:val="20"/>
          <w:szCs w:val="20"/>
          <w:lang w:val="en-GB"/>
        </w:rPr>
        <w:fldChar w:fldCharType="begin"/>
      </w:r>
      <w:r w:rsidRPr="00CC1BA6">
        <w:rPr>
          <w:rFonts w:ascii="Times New Roman" w:eastAsia="SimSun" w:hAnsi="Times New Roman"/>
          <w:sz w:val="20"/>
          <w:szCs w:val="20"/>
          <w:lang w:val="en-GB"/>
        </w:rPr>
        <w:instrText xml:space="preserve"> ADDIN EN.CITE &lt;EndNote&gt;&lt;Cite&gt;&lt;Author&gt;Santalad&lt;/Author&gt;&lt;Year&gt;2012&lt;/Year&gt;&lt;RecNum&gt;10&lt;/RecNum&gt;&lt;DisplayText&gt;[10]&lt;/DisplayText&gt;&lt;record&gt;&lt;rec-number&gt;10&lt;/rec-number&gt;&lt;foreign-keys&gt;&lt;key app="EN" db-id="dw9z5dp55fr9r3e9dacvv2dxzsdpfe2evatr"&gt;10&lt;/key&gt;&lt;/foreign-keys&gt;&lt;ref-type name="Journal Article"&gt;17&lt;/ref-type&gt;&lt;contributors&gt;&lt;authors&gt;&lt;author&gt;Santalad, Apichai&lt;/author&gt;&lt;author&gt;Burakham, Rodjana&lt;/author&gt;&lt;author&gt;Srijaranai, Somkiat&lt;/author&gt;&lt;author&gt;Srijaranai, Supalax&lt;/author&gt;&lt;author&gt;Deming, Richard L&lt;/author&gt;&lt;/authors&gt;&lt;/contributors&gt;&lt;titles&gt;&lt;title&gt;Role of different salts on cloud-point extraction of isoprocarb and promecarb insecticides followed by high-performance liquid chromatography&lt;/title&gt;&lt;secondary-title&gt;Journal of chromatographic science&lt;/secondary-title&gt;&lt;/titles&gt;&lt;periodical&gt;&lt;full-title&gt;Journal of chromatographic science&lt;/full-title&gt;&lt;/periodical&gt;&lt;pages&gt;523-530&lt;/pages&gt;&lt;volume&gt;50&lt;/volume&gt;&lt;number&gt;6&lt;/number&gt;&lt;dates&gt;&lt;year&gt;2012&lt;/year&gt;&lt;/dates&gt;&lt;isbn&gt;0021-9665&lt;/isbn&gt;&lt;urls&gt;&lt;/urls&gt;&lt;/record&gt;&lt;/Cite&gt;&lt;/EndNote&gt;</w:instrText>
      </w:r>
      <w:r w:rsidRPr="00CC1BA6">
        <w:rPr>
          <w:rFonts w:ascii="Times New Roman" w:eastAsia="SimSun" w:hAnsi="Times New Roman"/>
          <w:sz w:val="20"/>
          <w:szCs w:val="20"/>
          <w:lang w:val="en-GB"/>
        </w:rPr>
        <w:fldChar w:fldCharType="separate"/>
      </w:r>
      <w:r w:rsidRPr="00CC1BA6">
        <w:rPr>
          <w:rFonts w:ascii="Times New Roman" w:eastAsia="SimSun" w:hAnsi="Times New Roman"/>
          <w:noProof/>
          <w:sz w:val="20"/>
          <w:szCs w:val="20"/>
          <w:lang w:val="en-GB"/>
        </w:rPr>
        <w:t>[</w:t>
      </w:r>
      <w:hyperlink w:anchor="_ENREF_10" w:tooltip="Santalad, 2012 #10" w:history="1">
        <w:r w:rsidRPr="00CC1BA6">
          <w:rPr>
            <w:rFonts w:ascii="Times New Roman" w:eastAsia="SimSun" w:hAnsi="Times New Roman"/>
            <w:noProof/>
            <w:sz w:val="20"/>
            <w:szCs w:val="20"/>
            <w:lang w:val="en-GB"/>
          </w:rPr>
          <w:t>10</w:t>
        </w:r>
      </w:hyperlink>
      <w:r w:rsidRPr="00CC1BA6">
        <w:rPr>
          <w:rFonts w:ascii="Times New Roman" w:eastAsia="SimSun" w:hAnsi="Times New Roman"/>
          <w:noProof/>
          <w:sz w:val="20"/>
          <w:szCs w:val="20"/>
          <w:lang w:val="en-GB"/>
        </w:rPr>
        <w:t>]</w:t>
      </w:r>
      <w:r w:rsidRPr="00CC1BA6">
        <w:rPr>
          <w:rFonts w:ascii="Times New Roman" w:eastAsia="SimSun" w:hAnsi="Times New Roman"/>
          <w:sz w:val="20"/>
          <w:szCs w:val="20"/>
          <w:lang w:val="en-GB"/>
        </w:rPr>
        <w:fldChar w:fldCharType="end"/>
      </w:r>
      <w:r w:rsidRPr="00CC1BA6">
        <w:rPr>
          <w:rFonts w:ascii="Times New Roman" w:eastAsia="SimSun" w:hAnsi="Times New Roman"/>
          <w:sz w:val="20"/>
          <w:szCs w:val="20"/>
          <w:lang w:val="en-GB"/>
        </w:rPr>
        <w:t>.</w:t>
      </w:r>
    </w:p>
    <w:p w:rsidR="00CC1BA6" w:rsidRPr="00CC1BA6" w:rsidRDefault="00CC1BA6" w:rsidP="00CC1BA6">
      <w:pPr>
        <w:pStyle w:val="ListParagraph"/>
        <w:spacing w:after="0" w:line="240" w:lineRule="auto"/>
        <w:ind w:left="0"/>
        <w:contextualSpacing w:val="0"/>
        <w:jc w:val="both"/>
        <w:rPr>
          <w:rFonts w:ascii="Times New Roman" w:hAnsi="Times New Roman"/>
          <w:bCs/>
          <w:sz w:val="20"/>
          <w:szCs w:val="20"/>
          <w:lang w:val="ms-MY"/>
        </w:rPr>
      </w:pPr>
    </w:p>
    <w:p w:rsidR="00CC1BA6" w:rsidRDefault="00CC1BA6" w:rsidP="00CC1BA6">
      <w:pPr>
        <w:spacing w:after="0" w:line="240" w:lineRule="auto"/>
        <w:jc w:val="both"/>
        <w:rPr>
          <w:rFonts w:ascii="Times New Roman" w:hAnsi="Times New Roman"/>
          <w:sz w:val="20"/>
          <w:szCs w:val="20"/>
        </w:rPr>
      </w:pPr>
      <w:r w:rsidRPr="00CC1BA6">
        <w:rPr>
          <w:rFonts w:ascii="Times New Roman" w:hAnsi="Times New Roman"/>
          <w:bCs/>
          <w:sz w:val="20"/>
          <w:szCs w:val="20"/>
          <w:lang w:val="ms-MY"/>
        </w:rPr>
        <w:t xml:space="preserve">Well-known previous non-ionic surfactants, such as Triton X and PONPE series, have a high background absorbance in the ultraviolet region, due to the presence of an aromatic moiety in their structure. Using a surfactant without ultraviolet absorbance signals is considered to be the best way to avoid the absorbance interference. Silicone surfactant has gained attention since it is not only endowed with the common features of conventional non-ionic surfactants but also posseses some unique properties. It is reported that </w:t>
      </w:r>
      <w:r w:rsidRPr="00CC1BA6">
        <w:rPr>
          <w:rFonts w:ascii="Times New Roman" w:hAnsi="Times New Roman"/>
          <w:sz w:val="20"/>
          <w:szCs w:val="20"/>
        </w:rPr>
        <w:t xml:space="preserve">silicone surfactants are known to be equally surface active in both water and non-aqueous solvents besides their ability to remain as liquid even with high molecular weights </w:t>
      </w:r>
      <w:r w:rsidRPr="00CC1BA6">
        <w:rPr>
          <w:rFonts w:ascii="Times New Roman" w:hAnsi="Times New Roman"/>
          <w:sz w:val="20"/>
          <w:szCs w:val="20"/>
        </w:rPr>
        <w:fldChar w:fldCharType="begin"/>
      </w:r>
      <w:r w:rsidRPr="00CC1BA6">
        <w:rPr>
          <w:rFonts w:ascii="Times New Roman" w:hAnsi="Times New Roman"/>
          <w:sz w:val="20"/>
          <w:szCs w:val="20"/>
        </w:rPr>
        <w:instrText xml:space="preserve"> ADDIN EN.CITE &lt;EndNote&gt;&lt;Cite&gt;&lt;Author&gt;Soni&lt;/Author&gt;&lt;Year&gt;2011&lt;/Year&gt;&lt;RecNum&gt;11&lt;/RecNum&gt;&lt;DisplayText&gt;[11]&lt;/DisplayText&gt;&lt;record&gt;&lt;rec-number&gt;11&lt;/rec-number&gt;&lt;foreign-keys&gt;&lt;key app="EN" db-id="dw9z5dp55fr9r3e9dacvv2dxzsdpfe2evatr"&gt;11&lt;/key&gt;&lt;/foreign-keys&gt;&lt;ref-type name="Journal Article"&gt;17&lt;/ref-type&gt;&lt;contributors&gt;&lt;authors&gt;&lt;author&gt;Soni, SS&lt;/author&gt;&lt;author&gt;Panjabi, SH&lt;/author&gt;&lt;author&gt;Sastry, NV&lt;/author&gt;&lt;/authors&gt;&lt;/contributors&gt;&lt;titles&gt;&lt;title&gt;Effect of non-electrolyte additives on micellization and clouding behavior of silicone surfactant in aqueous solutions&lt;/title&gt;&lt;secondary-title&gt;Colloids and Surfaces A: Physicochemical and Engineering Aspects&lt;/secondary-title&gt;&lt;/titles&gt;&lt;periodical&gt;&lt;full-title&gt;Colloids and Surfaces A: Physicochemical and Engineering Aspects&lt;/full-title&gt;&lt;/periodical&gt;&lt;pages&gt;205-211&lt;/pages&gt;&lt;volume&gt;377&lt;/volume&gt;&lt;number&gt;1&lt;/number&gt;&lt;dates&gt;&lt;year&gt;2011&lt;/year&gt;&lt;/dates&gt;&lt;isbn&gt;0927-7757&lt;/isbn&gt;&lt;urls&gt;&lt;/urls&gt;&lt;/record&gt;&lt;/Cite&gt;&lt;/EndNote&gt;</w:instrText>
      </w:r>
      <w:r w:rsidRPr="00CC1BA6">
        <w:rPr>
          <w:rFonts w:ascii="Times New Roman" w:hAnsi="Times New Roman"/>
          <w:sz w:val="20"/>
          <w:szCs w:val="20"/>
        </w:rPr>
        <w:fldChar w:fldCharType="separate"/>
      </w:r>
      <w:r w:rsidRPr="00CC1BA6">
        <w:rPr>
          <w:rFonts w:ascii="Times New Roman" w:hAnsi="Times New Roman"/>
          <w:noProof/>
          <w:sz w:val="20"/>
          <w:szCs w:val="20"/>
        </w:rPr>
        <w:t>[</w:t>
      </w:r>
      <w:hyperlink w:anchor="_ENREF_11" w:tooltip="Soni, 2011 #11" w:history="1">
        <w:r w:rsidRPr="00CC1BA6">
          <w:rPr>
            <w:rFonts w:ascii="Times New Roman" w:hAnsi="Times New Roman"/>
            <w:noProof/>
            <w:sz w:val="20"/>
            <w:szCs w:val="20"/>
          </w:rPr>
          <w:t>11</w:t>
        </w:r>
      </w:hyperlink>
      <w:r w:rsidRPr="00CC1BA6">
        <w:rPr>
          <w:rFonts w:ascii="Times New Roman" w:hAnsi="Times New Roman"/>
          <w:noProof/>
          <w:sz w:val="20"/>
          <w:szCs w:val="20"/>
        </w:rPr>
        <w:t>]</w:t>
      </w:r>
      <w:r w:rsidRPr="00CC1BA6">
        <w:rPr>
          <w:rFonts w:ascii="Times New Roman" w:hAnsi="Times New Roman"/>
          <w:sz w:val="20"/>
          <w:szCs w:val="20"/>
        </w:rPr>
        <w:fldChar w:fldCharType="end"/>
      </w:r>
      <w:r w:rsidRPr="00CC1BA6">
        <w:rPr>
          <w:rFonts w:ascii="Times New Roman" w:hAnsi="Times New Roman"/>
          <w:sz w:val="20"/>
          <w:szCs w:val="20"/>
        </w:rPr>
        <w:t xml:space="preserve">. Non-ionic silicone DC193C surfactant, which is also referred to as polyethylene glycol (PEG), PEG-12 Dimethicone and polydimethylsiloxane copolymer polyols, has a wide range of applications in personal care products as well as in automotive and household cleaning products. </w:t>
      </w:r>
      <w:r w:rsidRPr="00CC1BA6">
        <w:rPr>
          <w:rFonts w:ascii="Times New Roman" w:eastAsia="SimSun" w:hAnsi="Times New Roman"/>
          <w:sz w:val="20"/>
          <w:szCs w:val="20"/>
          <w:lang w:val="en-GB"/>
        </w:rPr>
        <w:t xml:space="preserve">Even though this surfactant is yet to be fully studied for its application in CPE, this surfactant has the potential to be a green alternative as their safety to human and environmental friendly has been recognized </w:t>
      </w:r>
      <w:r w:rsidRPr="00CC1BA6">
        <w:rPr>
          <w:rFonts w:ascii="Times New Roman" w:eastAsia="SimSun" w:hAnsi="Times New Roman"/>
          <w:sz w:val="20"/>
          <w:szCs w:val="20"/>
          <w:lang w:val="en-GB"/>
        </w:rPr>
        <w:fldChar w:fldCharType="begin"/>
      </w:r>
      <w:r w:rsidRPr="00CC1BA6">
        <w:rPr>
          <w:rFonts w:ascii="Times New Roman" w:eastAsia="SimSun" w:hAnsi="Times New Roman"/>
          <w:sz w:val="20"/>
          <w:szCs w:val="20"/>
          <w:lang w:val="en-GB"/>
        </w:rPr>
        <w:instrText xml:space="preserve"> ADDIN EN.CITE &lt;EndNote&gt;&lt;Cite&gt;&lt;Author&gt;Bingjia&lt;/Author&gt;&lt;Year&gt;2007&lt;/Year&gt;&lt;RecNum&gt;12&lt;/RecNum&gt;&lt;DisplayText&gt;[12]&lt;/DisplayText&gt;&lt;record&gt;&lt;rec-number&gt;12&lt;/rec-number&gt;&lt;foreign-keys&gt;&lt;key app="EN" db-id="dw9z5dp55fr9r3e9dacvv2dxzsdpfe2evatr"&gt;12&lt;/key&gt;&lt;/foreign-keys&gt;&lt;ref-type name="Journal Article"&gt;17&lt;/ref-type&gt;&lt;contributors&gt;&lt;authors&gt;&lt;author&gt;Bingjia, Yao&lt;/author&gt;&lt;author&gt;Li, Yang&lt;/author&gt;&lt;author&gt;Qiong, Hu&lt;/author&gt;&lt;author&gt;Shigendo, Akita&lt;/author&gt;&lt;/authors&gt;&lt;/contributors&gt;&lt;titles&gt;&lt;title&gt;Cloud point extraction of polycyclic aromatic hydrocarbons in aqueous solution with silicone surfactants&lt;/title&gt;&lt;secondary-title&gt;Chinese Journal of Chemical Engineering&lt;/secondary-title&gt;&lt;/titles&gt;&lt;periodical&gt;&lt;full-title&gt;Chinese Journal of Chemical Engineering&lt;/full-title&gt;&lt;/periodical&gt;&lt;pages&gt;468-473&lt;/pages&gt;&lt;volume&gt;15&lt;/volume&gt;&lt;number&gt;4&lt;/number&gt;&lt;dates&gt;&lt;year&gt;2007&lt;/year&gt;&lt;/dates&gt;&lt;isbn&gt;1004-9541&lt;/isbn&gt;&lt;urls&gt;&lt;/urls&gt;&lt;/record&gt;&lt;/Cite&gt;&lt;/EndNote&gt;</w:instrText>
      </w:r>
      <w:r w:rsidRPr="00CC1BA6">
        <w:rPr>
          <w:rFonts w:ascii="Times New Roman" w:eastAsia="SimSun" w:hAnsi="Times New Roman"/>
          <w:sz w:val="20"/>
          <w:szCs w:val="20"/>
          <w:lang w:val="en-GB"/>
        </w:rPr>
        <w:fldChar w:fldCharType="separate"/>
      </w:r>
      <w:r w:rsidRPr="00CC1BA6">
        <w:rPr>
          <w:rFonts w:ascii="Times New Roman" w:eastAsia="SimSun" w:hAnsi="Times New Roman"/>
          <w:noProof/>
          <w:sz w:val="20"/>
          <w:szCs w:val="20"/>
          <w:lang w:val="en-GB"/>
        </w:rPr>
        <w:t>[</w:t>
      </w:r>
      <w:hyperlink w:anchor="_ENREF_12" w:tooltip="Bingjia, 2007 #12" w:history="1">
        <w:r w:rsidRPr="00CC1BA6">
          <w:rPr>
            <w:rFonts w:ascii="Times New Roman" w:eastAsia="SimSun" w:hAnsi="Times New Roman"/>
            <w:noProof/>
            <w:sz w:val="20"/>
            <w:szCs w:val="20"/>
            <w:lang w:val="en-GB"/>
          </w:rPr>
          <w:t>12</w:t>
        </w:r>
      </w:hyperlink>
      <w:r w:rsidRPr="00CC1BA6">
        <w:rPr>
          <w:rFonts w:ascii="Times New Roman" w:eastAsia="SimSun" w:hAnsi="Times New Roman"/>
          <w:noProof/>
          <w:sz w:val="20"/>
          <w:szCs w:val="20"/>
          <w:lang w:val="en-GB"/>
        </w:rPr>
        <w:t>]</w:t>
      </w:r>
      <w:r w:rsidRPr="00CC1BA6">
        <w:rPr>
          <w:rFonts w:ascii="Times New Roman" w:eastAsia="SimSun" w:hAnsi="Times New Roman"/>
          <w:sz w:val="20"/>
          <w:szCs w:val="20"/>
          <w:lang w:val="en-GB"/>
        </w:rPr>
        <w:fldChar w:fldCharType="end"/>
      </w:r>
      <w:r w:rsidRPr="00CC1BA6">
        <w:rPr>
          <w:rFonts w:ascii="Times New Roman" w:eastAsia="SimSun" w:hAnsi="Times New Roman"/>
          <w:sz w:val="20"/>
          <w:szCs w:val="20"/>
          <w:lang w:val="en-GB"/>
        </w:rPr>
        <w:t>.</w:t>
      </w:r>
      <w:r w:rsidRPr="00CC1BA6">
        <w:rPr>
          <w:rFonts w:ascii="Times New Roman" w:hAnsi="Times New Roman"/>
          <w:sz w:val="20"/>
          <w:szCs w:val="20"/>
        </w:rPr>
        <w:t xml:space="preserve"> In this study, the main objectives is to develop a new approach of CPE method by using non-ionic silicone surfactant DC193C for removing DBP and DEHP in water samples. The developed method was then applied on selected river water samples around industrial areas for the removal of selected phthalates.</w:t>
      </w:r>
    </w:p>
    <w:p w:rsidR="00CC1BA6" w:rsidRPr="00CC1BA6" w:rsidRDefault="00CC1BA6" w:rsidP="00CC1BA6">
      <w:pPr>
        <w:spacing w:after="0" w:line="240" w:lineRule="auto"/>
        <w:jc w:val="center"/>
        <w:rPr>
          <w:rFonts w:ascii="Times New Roman" w:hAnsi="Times New Roman"/>
          <w:sz w:val="20"/>
          <w:szCs w:val="20"/>
        </w:rPr>
      </w:pPr>
    </w:p>
    <w:p w:rsidR="00CC1BA6" w:rsidRPr="00CC1BA6" w:rsidRDefault="00CC1BA6" w:rsidP="00CC1BA6">
      <w:pPr>
        <w:spacing w:after="0" w:line="240" w:lineRule="auto"/>
        <w:jc w:val="center"/>
        <w:rPr>
          <w:rFonts w:ascii="Times New Roman" w:hAnsi="Times New Roman"/>
          <w:b/>
          <w:sz w:val="20"/>
          <w:szCs w:val="20"/>
          <w:lang w:val="en-GB"/>
        </w:rPr>
      </w:pPr>
      <w:r w:rsidRPr="00CC1BA6">
        <w:rPr>
          <w:rFonts w:ascii="Times New Roman" w:hAnsi="Times New Roman"/>
          <w:b/>
          <w:sz w:val="20"/>
          <w:szCs w:val="20"/>
          <w:lang w:val="en-GB"/>
        </w:rPr>
        <w:t>Materials and Methods</w:t>
      </w:r>
    </w:p>
    <w:p w:rsidR="00CC1BA6" w:rsidRPr="00CC1BA6" w:rsidRDefault="00CC1BA6" w:rsidP="00CC1BA6">
      <w:pPr>
        <w:spacing w:after="0" w:line="240" w:lineRule="auto"/>
        <w:jc w:val="both"/>
        <w:rPr>
          <w:rFonts w:ascii="Times New Roman" w:hAnsi="Times New Roman"/>
          <w:sz w:val="20"/>
          <w:szCs w:val="20"/>
        </w:rPr>
      </w:pPr>
      <w:r w:rsidRPr="00CC1BA6">
        <w:rPr>
          <w:rFonts w:ascii="Times New Roman" w:hAnsi="Times New Roman"/>
          <w:b/>
          <w:sz w:val="20"/>
          <w:szCs w:val="20"/>
          <w:lang w:val="en-GB"/>
        </w:rPr>
        <w:t>Instrumentation</w:t>
      </w:r>
    </w:p>
    <w:p w:rsidR="00CC1BA6" w:rsidRPr="00CC1BA6" w:rsidRDefault="00CC1BA6" w:rsidP="00CC1BA6">
      <w:pPr>
        <w:spacing w:after="0" w:line="240" w:lineRule="auto"/>
        <w:jc w:val="both"/>
        <w:rPr>
          <w:rFonts w:ascii="Times New Roman" w:hAnsi="Times New Roman"/>
          <w:sz w:val="20"/>
          <w:szCs w:val="20"/>
          <w:lang w:val="en-GB"/>
        </w:rPr>
      </w:pPr>
      <w:r w:rsidRPr="00CC1BA6">
        <w:rPr>
          <w:rFonts w:ascii="Times New Roman" w:hAnsi="Times New Roman"/>
          <w:sz w:val="20"/>
          <w:szCs w:val="20"/>
          <w:lang w:val="en-GB"/>
        </w:rPr>
        <w:t xml:space="preserve">A Perkin Elmer Precisely, Model Lambda 25 UV-Vis spectrophotometer (Massachusetts, U.S.) was used for the measurement of selected DBP and DEHP. A Memmert water bath (Schwabach, Germany) was used to maintain the desired temperature. </w:t>
      </w:r>
    </w:p>
    <w:p w:rsidR="00CC1BA6" w:rsidRPr="00CC1BA6" w:rsidRDefault="00CC1BA6" w:rsidP="00CC1BA6">
      <w:pPr>
        <w:spacing w:after="0" w:line="240" w:lineRule="auto"/>
        <w:jc w:val="both"/>
        <w:rPr>
          <w:rFonts w:ascii="Times New Roman" w:hAnsi="Times New Roman"/>
          <w:b/>
          <w:sz w:val="20"/>
          <w:szCs w:val="20"/>
          <w:lang w:val="en-GB"/>
        </w:rPr>
      </w:pPr>
    </w:p>
    <w:p w:rsidR="00CC1BA6" w:rsidRPr="00CC1BA6" w:rsidRDefault="00CC1BA6" w:rsidP="00CC1BA6">
      <w:pPr>
        <w:spacing w:after="0" w:line="240" w:lineRule="auto"/>
        <w:jc w:val="both"/>
        <w:rPr>
          <w:rFonts w:ascii="Times New Roman" w:hAnsi="Times New Roman"/>
          <w:b/>
          <w:sz w:val="20"/>
          <w:szCs w:val="20"/>
          <w:lang w:val="en-GB"/>
        </w:rPr>
      </w:pPr>
      <w:r w:rsidRPr="00CC1BA6">
        <w:rPr>
          <w:rFonts w:ascii="Times New Roman" w:hAnsi="Times New Roman"/>
          <w:b/>
          <w:sz w:val="20"/>
          <w:szCs w:val="20"/>
          <w:lang w:val="en-GB"/>
        </w:rPr>
        <w:t>Chemicals and reagents</w:t>
      </w:r>
    </w:p>
    <w:p w:rsidR="00CC1BA6" w:rsidRPr="00CC1BA6" w:rsidRDefault="00CC1BA6" w:rsidP="00CC1BA6">
      <w:pPr>
        <w:spacing w:after="0" w:line="240" w:lineRule="auto"/>
        <w:jc w:val="both"/>
        <w:rPr>
          <w:rFonts w:ascii="Times New Roman" w:hAnsi="Times New Roman"/>
          <w:sz w:val="20"/>
          <w:szCs w:val="20"/>
          <w:lang w:val="en-GB"/>
        </w:rPr>
      </w:pPr>
      <w:r w:rsidRPr="00CC1BA6">
        <w:rPr>
          <w:rFonts w:ascii="Times New Roman" w:hAnsi="Times New Roman"/>
          <w:sz w:val="20"/>
          <w:szCs w:val="20"/>
          <w:lang w:val="en-GB"/>
        </w:rPr>
        <w:t xml:space="preserve">Dow Corning DC193C, also known as polyethylene glycol (PEG) silicone, was supplied by Ingredients Plus, (Selangor, Malaysia). The values of </w:t>
      </w:r>
      <w:r w:rsidRPr="00CC1BA6">
        <w:rPr>
          <w:rFonts w:ascii="Times New Roman" w:hAnsi="Times New Roman"/>
          <w:i/>
          <w:sz w:val="20"/>
          <w:szCs w:val="20"/>
          <w:lang w:val="en-GB"/>
        </w:rPr>
        <w:t>x</w:t>
      </w:r>
      <w:r w:rsidRPr="00CC1BA6">
        <w:rPr>
          <w:rFonts w:ascii="Times New Roman" w:hAnsi="Times New Roman"/>
          <w:sz w:val="20"/>
          <w:szCs w:val="20"/>
          <w:lang w:val="en-GB"/>
        </w:rPr>
        <w:t xml:space="preserve">, </w:t>
      </w:r>
      <w:r w:rsidRPr="00CC1BA6">
        <w:rPr>
          <w:rFonts w:ascii="Times New Roman" w:hAnsi="Times New Roman"/>
          <w:i/>
          <w:sz w:val="20"/>
          <w:szCs w:val="20"/>
          <w:lang w:val="en-GB"/>
        </w:rPr>
        <w:t>y</w:t>
      </w:r>
      <w:r w:rsidRPr="00CC1BA6">
        <w:rPr>
          <w:rFonts w:ascii="Times New Roman" w:hAnsi="Times New Roman"/>
          <w:sz w:val="20"/>
          <w:szCs w:val="20"/>
          <w:lang w:val="en-GB"/>
        </w:rPr>
        <w:t xml:space="preserve"> and molecular weight of this compound was available from the manufacturer. Triton X-114 was supplied from Sigma Aldrich (St. Louis, MO, USA). Triton X-100 was obtained </w:t>
      </w:r>
      <w:r w:rsidRPr="00CC1BA6">
        <w:rPr>
          <w:rFonts w:ascii="Times New Roman" w:hAnsi="Times New Roman"/>
          <w:sz w:val="20"/>
          <w:szCs w:val="20"/>
          <w:lang w:val="en-GB"/>
        </w:rPr>
        <w:lastRenderedPageBreak/>
        <w:t>from R&amp;M Chemicals (Essex, UK). Surfactant sodium dodecyl sulphate (SDS) was purchased from Fisher Chemical (Pittsburgh, USA). Tween-80 and Tween-20 were purchased from Fisher Chemical (Pittsburgh, USA). Tween-80 and Tween-20 were purchased from Merck (Darmstadt, Germany). Dibutyl phthalate (molecular weight: 278.34 g/mol, λ</w:t>
      </w:r>
      <w:r w:rsidRPr="00CC1BA6">
        <w:rPr>
          <w:rFonts w:ascii="Times New Roman" w:hAnsi="Times New Roman"/>
          <w:sz w:val="20"/>
          <w:szCs w:val="20"/>
          <w:vertAlign w:val="subscript"/>
          <w:lang w:val="en-GB"/>
        </w:rPr>
        <w:t>max</w:t>
      </w:r>
      <w:r w:rsidRPr="00CC1BA6">
        <w:rPr>
          <w:rFonts w:ascii="Times New Roman" w:hAnsi="Times New Roman"/>
          <w:sz w:val="20"/>
          <w:szCs w:val="20"/>
          <w:lang w:val="en-GB"/>
        </w:rPr>
        <w:t>: 230 nm) was purchased from Sigma Aldrich (St. Louis, MO, USA; 99% purity) while diethylhexyl phthalate (molecular weight: 390.56 g/mol, λ</w:t>
      </w:r>
      <w:r w:rsidRPr="00CC1BA6">
        <w:rPr>
          <w:rFonts w:ascii="Times New Roman" w:hAnsi="Times New Roman"/>
          <w:sz w:val="20"/>
          <w:szCs w:val="20"/>
          <w:vertAlign w:val="subscript"/>
          <w:lang w:val="en-GB"/>
        </w:rPr>
        <w:t>max</w:t>
      </w:r>
      <w:r w:rsidRPr="00CC1BA6">
        <w:rPr>
          <w:rFonts w:ascii="Times New Roman" w:hAnsi="Times New Roman"/>
          <w:sz w:val="20"/>
          <w:szCs w:val="20"/>
          <w:lang w:val="en-GB"/>
        </w:rPr>
        <w:t>: 228 nm) was purchased from Dr Ehrenstorfer GmBH (Augsburg, Germany; 98.5% purity). Figure 1 shows the absorption of the UV-Vis spectra for DBP and DEHP. Stock solutions of each phthalates (1000 ppm) were prepared in methanol. Working solution were prepared daily by appropriate dilution of the stock solutions with deionized water. Potassium hydroxide (KOH), potassium chloride (KCl), sodium chloride (NaCl), sodium nitrate (Na</w:t>
      </w:r>
      <w:r w:rsidRPr="00CC1BA6">
        <w:rPr>
          <w:rFonts w:ascii="Times New Roman" w:hAnsi="Times New Roman"/>
          <w:sz w:val="20"/>
          <w:szCs w:val="20"/>
          <w:vertAlign w:val="subscript"/>
          <w:lang w:val="en-GB"/>
        </w:rPr>
        <w:t>2</w:t>
      </w:r>
      <w:r w:rsidRPr="00CC1BA6">
        <w:rPr>
          <w:rFonts w:ascii="Times New Roman" w:hAnsi="Times New Roman"/>
          <w:sz w:val="20"/>
          <w:szCs w:val="20"/>
          <w:lang w:val="en-GB"/>
        </w:rPr>
        <w:t>NO</w:t>
      </w:r>
      <w:r w:rsidRPr="00CC1BA6">
        <w:rPr>
          <w:rFonts w:ascii="Times New Roman" w:hAnsi="Times New Roman"/>
          <w:sz w:val="20"/>
          <w:szCs w:val="20"/>
          <w:vertAlign w:val="subscript"/>
          <w:lang w:val="en-GB"/>
        </w:rPr>
        <w:t>3</w:t>
      </w:r>
      <w:r w:rsidRPr="00CC1BA6">
        <w:rPr>
          <w:rFonts w:ascii="Times New Roman" w:hAnsi="Times New Roman"/>
          <w:sz w:val="20"/>
          <w:szCs w:val="20"/>
          <w:lang w:val="en-GB"/>
        </w:rPr>
        <w:t>) and sodium sulphate (Na</w:t>
      </w:r>
      <w:r w:rsidRPr="00CC1BA6">
        <w:rPr>
          <w:rFonts w:ascii="Times New Roman" w:hAnsi="Times New Roman"/>
          <w:sz w:val="20"/>
          <w:szCs w:val="20"/>
          <w:vertAlign w:val="subscript"/>
          <w:lang w:val="en-GB"/>
        </w:rPr>
        <w:t>2</w:t>
      </w:r>
      <w:r w:rsidRPr="00CC1BA6">
        <w:rPr>
          <w:rFonts w:ascii="Times New Roman" w:hAnsi="Times New Roman"/>
          <w:sz w:val="20"/>
          <w:szCs w:val="20"/>
          <w:lang w:val="en-GB"/>
        </w:rPr>
        <w:t>SO</w:t>
      </w:r>
      <w:r w:rsidRPr="00CC1BA6">
        <w:rPr>
          <w:rFonts w:ascii="Times New Roman" w:hAnsi="Times New Roman"/>
          <w:sz w:val="20"/>
          <w:szCs w:val="20"/>
          <w:vertAlign w:val="subscript"/>
          <w:lang w:val="en-GB"/>
        </w:rPr>
        <w:t>4</w:t>
      </w:r>
      <w:r w:rsidRPr="00CC1BA6">
        <w:rPr>
          <w:rFonts w:ascii="Times New Roman" w:hAnsi="Times New Roman"/>
          <w:sz w:val="20"/>
          <w:szCs w:val="20"/>
          <w:lang w:val="en-GB"/>
        </w:rPr>
        <w:t>) (QRec, Malaysia) were prepared by dissolving an appropriate amount in deionized water.</w:t>
      </w:r>
    </w:p>
    <w:p w:rsidR="00CC1BA6" w:rsidRPr="00CC1BA6" w:rsidRDefault="00CC1BA6" w:rsidP="00CC1BA6">
      <w:pPr>
        <w:spacing w:after="120" w:line="240" w:lineRule="auto"/>
        <w:jc w:val="both"/>
        <w:rPr>
          <w:rFonts w:ascii="Times New Roman" w:hAnsi="Times New Roman"/>
          <w:sz w:val="20"/>
          <w:szCs w:val="20"/>
          <w:lang w:val="en-GB"/>
        </w:rPr>
      </w:pPr>
    </w:p>
    <w:p w:rsidR="00CC1BA6" w:rsidRPr="00CC1BA6" w:rsidRDefault="00CC1BA6" w:rsidP="00CC1BA6">
      <w:pPr>
        <w:spacing w:after="120" w:line="240" w:lineRule="auto"/>
        <w:jc w:val="center"/>
        <w:rPr>
          <w:rFonts w:ascii="Times New Roman" w:hAnsi="Times New Roman"/>
          <w:sz w:val="20"/>
          <w:szCs w:val="20"/>
          <w:lang w:val="en-GB"/>
        </w:rPr>
      </w:pPr>
      <w:r w:rsidRPr="00CC1BA6">
        <w:rPr>
          <w:rFonts w:ascii="Times New Roman" w:hAnsi="Times New Roman"/>
          <w:noProof/>
          <w:sz w:val="20"/>
          <w:szCs w:val="20"/>
          <w:lang w:bidi="ar-SA"/>
        </w:rPr>
        <w:drawing>
          <wp:inline distT="0" distB="0" distL="0" distR="0" wp14:anchorId="6B13BA02" wp14:editId="6ED3CAEC">
            <wp:extent cx="3999600" cy="5022000"/>
            <wp:effectExtent l="0" t="0" r="1270" b="7620"/>
            <wp:docPr id="2" name="Picture 2"/>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99600" cy="5022000"/>
                    </a:xfrm>
                    <a:prstGeom prst="rect">
                      <a:avLst/>
                    </a:prstGeom>
                    <a:noFill/>
                    <a:ln>
                      <a:noFill/>
                    </a:ln>
                  </pic:spPr>
                </pic:pic>
              </a:graphicData>
            </a:graphic>
          </wp:inline>
        </w:drawing>
      </w:r>
    </w:p>
    <w:p w:rsidR="00CC1BA6" w:rsidRPr="00CC1BA6" w:rsidRDefault="00CC1BA6" w:rsidP="00CC1BA6">
      <w:pPr>
        <w:spacing w:after="0" w:line="240" w:lineRule="auto"/>
        <w:jc w:val="center"/>
        <w:rPr>
          <w:rFonts w:ascii="Times New Roman" w:hAnsi="Times New Roman"/>
          <w:sz w:val="20"/>
          <w:szCs w:val="20"/>
          <w:lang w:val="en-GB"/>
        </w:rPr>
      </w:pPr>
      <w:r w:rsidRPr="00CC1BA6">
        <w:rPr>
          <w:rFonts w:ascii="Times New Roman" w:hAnsi="Times New Roman"/>
          <w:sz w:val="20"/>
          <w:szCs w:val="20"/>
          <w:lang w:val="en-GB"/>
        </w:rPr>
        <w:t xml:space="preserve">Figure 1. </w:t>
      </w:r>
      <w:r>
        <w:rPr>
          <w:rFonts w:ascii="Times New Roman" w:hAnsi="Times New Roman"/>
          <w:sz w:val="20"/>
          <w:szCs w:val="20"/>
          <w:lang w:val="en-GB"/>
        </w:rPr>
        <w:t xml:space="preserve"> </w:t>
      </w:r>
      <w:r w:rsidRPr="00CC1BA6">
        <w:rPr>
          <w:rFonts w:ascii="Times New Roman" w:hAnsi="Times New Roman"/>
          <w:sz w:val="20"/>
          <w:szCs w:val="20"/>
          <w:lang w:val="en-GB"/>
        </w:rPr>
        <w:t>Absorption of the UV-Vis spectra for (a) DEHP and (b) DBP</w:t>
      </w:r>
    </w:p>
    <w:p w:rsidR="00CC1BA6" w:rsidRPr="00CC1BA6" w:rsidRDefault="00CC1BA6" w:rsidP="00CC1BA6">
      <w:pPr>
        <w:pStyle w:val="ListParagraph"/>
        <w:spacing w:after="120" w:line="240" w:lineRule="auto"/>
        <w:ind w:left="0"/>
        <w:contextualSpacing w:val="0"/>
        <w:jc w:val="both"/>
        <w:rPr>
          <w:rFonts w:ascii="Times New Roman" w:hAnsi="Times New Roman"/>
          <w:sz w:val="20"/>
          <w:szCs w:val="20"/>
          <w:lang w:val="en-GB"/>
        </w:rPr>
      </w:pPr>
    </w:p>
    <w:p w:rsidR="00CC1BA6" w:rsidRPr="00CC1BA6" w:rsidRDefault="00CC1BA6" w:rsidP="00CC1BA6">
      <w:pPr>
        <w:pStyle w:val="ListParagraph"/>
        <w:spacing w:after="0" w:line="240" w:lineRule="auto"/>
        <w:ind w:left="0"/>
        <w:contextualSpacing w:val="0"/>
        <w:jc w:val="both"/>
        <w:rPr>
          <w:rFonts w:ascii="Times New Roman" w:hAnsi="Times New Roman"/>
          <w:b/>
          <w:sz w:val="20"/>
          <w:szCs w:val="20"/>
          <w:lang w:val="en-GB"/>
        </w:rPr>
      </w:pPr>
      <w:r w:rsidRPr="00CC1BA6">
        <w:rPr>
          <w:rFonts w:ascii="Times New Roman" w:hAnsi="Times New Roman"/>
          <w:b/>
          <w:sz w:val="20"/>
          <w:szCs w:val="20"/>
          <w:lang w:val="en-GB"/>
        </w:rPr>
        <w:t>Cloud point extraction</w:t>
      </w:r>
    </w:p>
    <w:p w:rsidR="00CC1BA6" w:rsidRPr="00CC1BA6" w:rsidRDefault="00CC1BA6" w:rsidP="00CC1BA6">
      <w:pPr>
        <w:pStyle w:val="ListParagraph"/>
        <w:spacing w:after="0" w:line="240" w:lineRule="auto"/>
        <w:ind w:left="0"/>
        <w:contextualSpacing w:val="0"/>
        <w:jc w:val="both"/>
        <w:rPr>
          <w:rFonts w:ascii="Times New Roman" w:hAnsi="Times New Roman"/>
          <w:sz w:val="20"/>
          <w:szCs w:val="20"/>
          <w:lang w:val="en-GB"/>
        </w:rPr>
      </w:pPr>
      <w:r w:rsidRPr="00CC1BA6">
        <w:rPr>
          <w:rFonts w:ascii="Times New Roman" w:hAnsi="Times New Roman"/>
          <w:sz w:val="20"/>
          <w:szCs w:val="20"/>
          <w:lang w:val="en-GB"/>
        </w:rPr>
        <w:t>An aliquot of 1.0 mL of sample containing the analyte (10 ppm), 1.0 mL of surfactant DC 193C (0.1% v/v) and 0.5 mL of 1.5 M of Na</w:t>
      </w:r>
      <w:r w:rsidRPr="00CC1BA6">
        <w:rPr>
          <w:rFonts w:ascii="Times New Roman" w:hAnsi="Times New Roman"/>
          <w:sz w:val="20"/>
          <w:szCs w:val="20"/>
          <w:vertAlign w:val="subscript"/>
          <w:lang w:val="en-GB"/>
        </w:rPr>
        <w:t>2</w:t>
      </w:r>
      <w:r w:rsidRPr="00CC1BA6">
        <w:rPr>
          <w:rFonts w:ascii="Times New Roman" w:hAnsi="Times New Roman"/>
          <w:sz w:val="20"/>
          <w:szCs w:val="20"/>
          <w:lang w:val="en-GB"/>
        </w:rPr>
        <w:t>SO</w:t>
      </w:r>
      <w:r w:rsidRPr="00CC1BA6">
        <w:rPr>
          <w:rFonts w:ascii="Times New Roman" w:hAnsi="Times New Roman"/>
          <w:sz w:val="20"/>
          <w:szCs w:val="20"/>
          <w:vertAlign w:val="subscript"/>
          <w:lang w:val="en-GB"/>
        </w:rPr>
        <w:t>4</w:t>
      </w:r>
      <w:r w:rsidRPr="00CC1BA6">
        <w:rPr>
          <w:rFonts w:ascii="Times New Roman" w:hAnsi="Times New Roman"/>
          <w:sz w:val="20"/>
          <w:szCs w:val="20"/>
          <w:lang w:val="en-GB"/>
        </w:rPr>
        <w:t xml:space="preserve"> were mixed and sonicated for 6 minutes in a glass centrifuge tube. Then, the phase separation was induced by heating the content in a water bath at 50 °C for 20 minutes. Surfactant rich phase was at </w:t>
      </w:r>
      <w:r w:rsidRPr="00CC1BA6">
        <w:rPr>
          <w:rFonts w:ascii="Times New Roman" w:hAnsi="Times New Roman"/>
          <w:sz w:val="20"/>
          <w:szCs w:val="20"/>
          <w:lang w:val="en-GB"/>
        </w:rPr>
        <w:lastRenderedPageBreak/>
        <w:t>the top layer and aqueous phase was at the bottom after two phases were formed. The surfactant rich phase was then separated by using a syringe needle for minimizing the possibility of cross contaminating the analyte. After that, the surfactant rich phase was diluted 5-fold with deionized water to reduce its viscosity and to make the final volume feasible to be transferred into the optical cell to be measured at respective maximum absorption. Three replicate experimental data (</w:t>
      </w:r>
      <w:r w:rsidRPr="00CC1BA6">
        <w:rPr>
          <w:rFonts w:ascii="Times New Roman" w:hAnsi="Times New Roman"/>
          <w:i/>
          <w:sz w:val="20"/>
          <w:szCs w:val="20"/>
          <w:lang w:val="en-GB"/>
        </w:rPr>
        <w:t>n</w:t>
      </w:r>
      <w:r w:rsidRPr="00CC1BA6">
        <w:rPr>
          <w:rFonts w:ascii="Times New Roman" w:hAnsi="Times New Roman"/>
          <w:sz w:val="20"/>
          <w:szCs w:val="20"/>
          <w:lang w:val="en-GB"/>
        </w:rPr>
        <w:t xml:space="preserve">=3) was collected in each optimization. Standard solutions containing 5, 50 and 300 </w:t>
      </w:r>
      <w:r w:rsidRPr="00CC1BA6">
        <w:rPr>
          <w:rFonts w:ascii="Times New Roman" w:hAnsi="Times New Roman"/>
          <w:sz w:val="20"/>
          <w:szCs w:val="20"/>
        </w:rPr>
        <w:t>μg L</w:t>
      </w:r>
      <w:r w:rsidRPr="00CC1BA6">
        <w:rPr>
          <w:rFonts w:ascii="Times New Roman" w:hAnsi="Times New Roman"/>
          <w:sz w:val="20"/>
          <w:szCs w:val="20"/>
          <w:vertAlign w:val="superscript"/>
        </w:rPr>
        <w:t xml:space="preserve">-1 </w:t>
      </w:r>
      <w:r w:rsidRPr="00CC1BA6">
        <w:rPr>
          <w:rFonts w:ascii="Times New Roman" w:hAnsi="Times New Roman"/>
          <w:sz w:val="20"/>
          <w:szCs w:val="20"/>
        </w:rPr>
        <w:t>of DEHP</w:t>
      </w:r>
      <w:r w:rsidRPr="00CC1BA6">
        <w:rPr>
          <w:rFonts w:ascii="Times New Roman" w:hAnsi="Times New Roman"/>
          <w:sz w:val="20"/>
          <w:szCs w:val="20"/>
          <w:lang w:val="en-GB"/>
        </w:rPr>
        <w:t xml:space="preserve"> and DBP were added to a real water samples for the recovery test, respectively.</w:t>
      </w:r>
    </w:p>
    <w:p w:rsidR="00CC1BA6" w:rsidRPr="00CC1BA6" w:rsidRDefault="00CC1BA6" w:rsidP="00CC1BA6">
      <w:pPr>
        <w:pStyle w:val="ListParagraph"/>
        <w:spacing w:after="0" w:line="240" w:lineRule="auto"/>
        <w:ind w:left="0"/>
        <w:contextualSpacing w:val="0"/>
        <w:jc w:val="both"/>
        <w:rPr>
          <w:rFonts w:ascii="Times New Roman" w:hAnsi="Times New Roman"/>
          <w:sz w:val="20"/>
          <w:szCs w:val="20"/>
          <w:lang w:val="en-GB"/>
        </w:rPr>
      </w:pPr>
    </w:p>
    <w:p w:rsidR="00CC1BA6" w:rsidRPr="00CC1BA6" w:rsidRDefault="00CC1BA6" w:rsidP="00CC1BA6">
      <w:pPr>
        <w:pStyle w:val="ListParagraph"/>
        <w:spacing w:after="0" w:line="240" w:lineRule="auto"/>
        <w:ind w:left="0"/>
        <w:contextualSpacing w:val="0"/>
        <w:jc w:val="both"/>
        <w:rPr>
          <w:rFonts w:ascii="Times New Roman" w:hAnsi="Times New Roman"/>
          <w:b/>
          <w:sz w:val="20"/>
          <w:szCs w:val="20"/>
          <w:lang w:val="en-GB"/>
        </w:rPr>
      </w:pPr>
      <w:r w:rsidRPr="00CC1BA6">
        <w:rPr>
          <w:rFonts w:ascii="Times New Roman" w:hAnsi="Times New Roman"/>
          <w:b/>
          <w:sz w:val="20"/>
          <w:szCs w:val="20"/>
          <w:lang w:val="en-GB"/>
        </w:rPr>
        <w:t>Sample collection</w:t>
      </w:r>
    </w:p>
    <w:p w:rsidR="006768E9" w:rsidRPr="00CC1BA6" w:rsidRDefault="00CC1BA6" w:rsidP="00CC1BA6">
      <w:pPr>
        <w:pStyle w:val="ListParagraph"/>
        <w:spacing w:after="0" w:line="240" w:lineRule="auto"/>
        <w:ind w:left="0"/>
        <w:contextualSpacing w:val="0"/>
        <w:jc w:val="both"/>
        <w:rPr>
          <w:rFonts w:ascii="Times New Roman" w:hAnsi="Times New Roman"/>
          <w:sz w:val="20"/>
          <w:szCs w:val="20"/>
          <w:lang w:val="en-GB"/>
        </w:rPr>
      </w:pPr>
      <w:r w:rsidRPr="00CC1BA6">
        <w:rPr>
          <w:rFonts w:ascii="Times New Roman" w:hAnsi="Times New Roman"/>
          <w:sz w:val="20"/>
          <w:szCs w:val="20"/>
          <w:lang w:val="en-GB"/>
        </w:rPr>
        <w:t xml:space="preserve">Water samples (1L) were taken and collected in Duran® bottles from five selected rivers in industrial area in Penang, Malaysia, namely Sungai Derhaka Juru (5.3500° N, 100.4167° E), Sungai Juru (5.3333° N, 100.4000° E), Sungai Nibong Kecil (5.3422°, 100.3028° E), Sungai Ara (5.44187° N, 100.3167° E) and Sungai Perai (5.3833° N, 100.3833°E). Prior to analysis, the water samples were first filtered using a 0.45 μm nylon membrane filter to remove any suspended particulate materials and then stored at 4 </w:t>
      </w:r>
      <w:r w:rsidRPr="00CC1BA6">
        <w:rPr>
          <w:rFonts w:ascii="Times New Roman" w:hAnsi="Times New Roman"/>
          <w:sz w:val="20"/>
          <w:szCs w:val="20"/>
          <w:vertAlign w:val="superscript"/>
          <w:lang w:val="en-GB"/>
        </w:rPr>
        <w:t>°</w:t>
      </w:r>
      <w:r w:rsidRPr="00CC1BA6">
        <w:rPr>
          <w:rFonts w:ascii="Times New Roman" w:hAnsi="Times New Roman"/>
          <w:sz w:val="20"/>
          <w:szCs w:val="20"/>
          <w:lang w:val="en-GB"/>
        </w:rPr>
        <w:t xml:space="preserve">C before extraction. </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CC1BA6" w:rsidRPr="00CC1BA6" w:rsidRDefault="00CC1BA6" w:rsidP="00CC1BA6">
      <w:pPr>
        <w:pStyle w:val="ListParagraph"/>
        <w:spacing w:after="0" w:line="240" w:lineRule="auto"/>
        <w:ind w:left="0"/>
        <w:contextualSpacing w:val="0"/>
        <w:jc w:val="both"/>
        <w:rPr>
          <w:rFonts w:ascii="Times New Roman" w:hAnsi="Times New Roman"/>
          <w:b/>
          <w:sz w:val="20"/>
          <w:szCs w:val="20"/>
          <w:lang w:val="en-GB"/>
        </w:rPr>
      </w:pPr>
      <w:r w:rsidRPr="00CC1BA6">
        <w:rPr>
          <w:rFonts w:ascii="Times New Roman" w:hAnsi="Times New Roman"/>
          <w:b/>
          <w:sz w:val="20"/>
          <w:szCs w:val="20"/>
          <w:lang w:val="en-GB"/>
        </w:rPr>
        <w:t>Optimization of parameters in CPE</w:t>
      </w:r>
    </w:p>
    <w:p w:rsidR="00CC1BA6" w:rsidRPr="00CC1BA6" w:rsidRDefault="00CC1BA6" w:rsidP="00CC1BA6">
      <w:pPr>
        <w:pStyle w:val="ListParagraph"/>
        <w:spacing w:after="0" w:line="240" w:lineRule="auto"/>
        <w:ind w:left="0"/>
        <w:contextualSpacing w:val="0"/>
        <w:jc w:val="both"/>
        <w:rPr>
          <w:rFonts w:ascii="Times New Roman" w:hAnsi="Times New Roman"/>
          <w:sz w:val="20"/>
          <w:szCs w:val="20"/>
        </w:rPr>
      </w:pPr>
      <w:r w:rsidRPr="00CC1BA6">
        <w:rPr>
          <w:rFonts w:ascii="Times New Roman" w:hAnsi="Times New Roman"/>
          <w:sz w:val="20"/>
          <w:szCs w:val="20"/>
          <w:lang w:val="en-GB"/>
        </w:rPr>
        <w:t>The influential factors that affect the extraction efficiency in CPE such as temperature, incubation time, type of salt and concentration of salt used have been optimized in this study.</w:t>
      </w:r>
      <w:r w:rsidRPr="00CC1BA6">
        <w:rPr>
          <w:rFonts w:ascii="Times New Roman" w:hAnsi="Times New Roman"/>
          <w:sz w:val="20"/>
          <w:szCs w:val="20"/>
        </w:rPr>
        <w:t xml:space="preserve"> The extraction efficiency was calculated using Eq. (1):</w:t>
      </w:r>
    </w:p>
    <w:p w:rsidR="00CC1BA6" w:rsidRPr="00CC1BA6" w:rsidRDefault="00CC1BA6" w:rsidP="00CC1BA6">
      <w:pPr>
        <w:pStyle w:val="ListParagraph"/>
        <w:spacing w:after="0" w:line="240" w:lineRule="auto"/>
        <w:ind w:left="0"/>
        <w:contextualSpacing w:val="0"/>
        <w:jc w:val="both"/>
        <w:rPr>
          <w:rFonts w:ascii="Times New Roman" w:hAnsi="Times New Roman"/>
          <w:sz w:val="20"/>
          <w:szCs w:val="20"/>
        </w:rPr>
      </w:pPr>
    </w:p>
    <w:p w:rsidR="00CC1BA6" w:rsidRPr="00CC1BA6" w:rsidRDefault="00CC1BA6" w:rsidP="00CC1BA6">
      <w:pPr>
        <w:autoSpaceDE w:val="0"/>
        <w:autoSpaceDN w:val="0"/>
        <w:adjustRightInd w:val="0"/>
        <w:spacing w:after="0" w:line="240" w:lineRule="auto"/>
        <w:ind w:firstLine="720"/>
        <w:jc w:val="both"/>
        <w:rPr>
          <w:rFonts w:ascii="Times New Roman" w:hAnsi="Times New Roman"/>
          <w:sz w:val="20"/>
          <w:szCs w:val="20"/>
        </w:rPr>
      </w:pPr>
      <w:r w:rsidRPr="00CC1BA6">
        <w:rPr>
          <w:rFonts w:ascii="Times New Roman" w:hAnsi="Times New Roman"/>
          <w:sz w:val="20"/>
          <w:szCs w:val="20"/>
        </w:rPr>
        <w:t xml:space="preserve">Extraction efficiency, (%) = </w:t>
      </w:r>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S</m:t>
                </m:r>
              </m:sub>
            </m:sSub>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S</m:t>
                </m:r>
              </m:sub>
            </m:sSub>
          </m:num>
          <m:den>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den>
        </m:f>
        <m:r>
          <w:rPr>
            <w:rFonts w:ascii="Cambria Math" w:hAnsi="Cambria Math"/>
            <w:sz w:val="20"/>
            <w:szCs w:val="20"/>
          </w:rPr>
          <m:t>×100%</m:t>
        </m:r>
      </m:oMath>
      <w:r w:rsidRPr="00CC1BA6">
        <w:rPr>
          <w:rFonts w:ascii="Times New Roman" w:hAnsi="Times New Roman"/>
          <w:sz w:val="20"/>
          <w:szCs w:val="20"/>
        </w:rPr>
        <w:tab/>
      </w:r>
      <w:r w:rsidRPr="00CC1BA6">
        <w:rPr>
          <w:rFonts w:ascii="Times New Roman" w:hAnsi="Times New Roman"/>
          <w:sz w:val="20"/>
          <w:szCs w:val="20"/>
        </w:rPr>
        <w:tab/>
      </w:r>
      <w:r w:rsidRPr="00CC1BA6">
        <w:rPr>
          <w:rFonts w:ascii="Times New Roman" w:hAnsi="Times New Roman"/>
          <w:sz w:val="20"/>
          <w:szCs w:val="20"/>
        </w:rPr>
        <w:tab/>
      </w:r>
      <w:r w:rsidRPr="00CC1BA6">
        <w:rPr>
          <w:rFonts w:ascii="Times New Roman" w:hAnsi="Times New Roman"/>
          <w:sz w:val="20"/>
          <w:szCs w:val="20"/>
        </w:rPr>
        <w:tab/>
      </w:r>
      <w:r w:rsidRPr="00CC1BA6">
        <w:rPr>
          <w:rFonts w:ascii="Times New Roman" w:hAnsi="Times New Roman"/>
          <w:sz w:val="20"/>
          <w:szCs w:val="20"/>
        </w:rPr>
        <w:tab/>
      </w:r>
      <w:r w:rsidRPr="00CC1BA6">
        <w:rPr>
          <w:rFonts w:ascii="Times New Roman" w:hAnsi="Times New Roman"/>
          <w:sz w:val="20"/>
          <w:szCs w:val="20"/>
        </w:rPr>
        <w:tab/>
      </w:r>
      <w:r w:rsidRPr="00CC1BA6">
        <w:rPr>
          <w:rFonts w:ascii="Times New Roman" w:hAnsi="Times New Roman"/>
          <w:sz w:val="20"/>
          <w:szCs w:val="20"/>
        </w:rPr>
        <w:tab/>
        <w:t xml:space="preserve">  </w:t>
      </w:r>
      <w:r>
        <w:rPr>
          <w:rFonts w:ascii="Times New Roman" w:hAnsi="Times New Roman"/>
          <w:sz w:val="20"/>
          <w:szCs w:val="20"/>
        </w:rPr>
        <w:t xml:space="preserve">      </w:t>
      </w:r>
      <w:r w:rsidRPr="00CC1BA6">
        <w:rPr>
          <w:rFonts w:ascii="Times New Roman" w:hAnsi="Times New Roman"/>
          <w:sz w:val="20"/>
          <w:szCs w:val="20"/>
        </w:rPr>
        <w:t xml:space="preserve"> (1)</w:t>
      </w:r>
    </w:p>
    <w:p w:rsidR="00CC1BA6" w:rsidRPr="00CC1BA6" w:rsidRDefault="00CC1BA6" w:rsidP="00CC1BA6">
      <w:pPr>
        <w:pStyle w:val="ListParagraph"/>
        <w:spacing w:after="0" w:line="240" w:lineRule="auto"/>
        <w:ind w:left="0"/>
        <w:contextualSpacing w:val="0"/>
        <w:jc w:val="both"/>
        <w:rPr>
          <w:rFonts w:ascii="Times New Roman" w:hAnsi="Times New Roman"/>
          <w:sz w:val="20"/>
          <w:szCs w:val="20"/>
        </w:rPr>
      </w:pPr>
    </w:p>
    <w:p w:rsidR="00CC1BA6" w:rsidRPr="00CC1BA6" w:rsidRDefault="00CC1BA6" w:rsidP="00CC1BA6">
      <w:pPr>
        <w:pStyle w:val="ListParagraph"/>
        <w:spacing w:after="0" w:line="240" w:lineRule="auto"/>
        <w:ind w:left="0"/>
        <w:contextualSpacing w:val="0"/>
        <w:jc w:val="both"/>
        <w:rPr>
          <w:rFonts w:ascii="Times New Roman" w:eastAsia="Malgun Gothic" w:hAnsi="Times New Roman"/>
          <w:sz w:val="20"/>
          <w:szCs w:val="20"/>
          <w:lang w:eastAsia="ko-KR"/>
        </w:rPr>
      </w:pPr>
      <w:r w:rsidRPr="00CC1BA6">
        <w:rPr>
          <w:rFonts w:ascii="Times New Roman" w:hAnsi="Times New Roman"/>
          <w:sz w:val="20"/>
          <w:szCs w:val="20"/>
        </w:rPr>
        <w:t>where C</w:t>
      </w:r>
      <w:r w:rsidRPr="00CC1BA6">
        <w:rPr>
          <w:rFonts w:ascii="Times New Roman" w:hAnsi="Times New Roman"/>
          <w:i/>
          <w:sz w:val="20"/>
          <w:szCs w:val="20"/>
          <w:vertAlign w:val="subscript"/>
        </w:rPr>
        <w:t>S</w:t>
      </w:r>
      <w:r w:rsidRPr="00CC1BA6">
        <w:rPr>
          <w:rFonts w:ascii="Times New Roman" w:hAnsi="Times New Roman"/>
          <w:sz w:val="20"/>
          <w:szCs w:val="20"/>
        </w:rPr>
        <w:t xml:space="preserve"> represents the phthalates concentration in the surfactant rich phase volume V</w:t>
      </w:r>
      <w:r w:rsidRPr="00CC1BA6">
        <w:rPr>
          <w:rFonts w:ascii="Times New Roman" w:hAnsi="Times New Roman"/>
          <w:i/>
          <w:sz w:val="20"/>
          <w:szCs w:val="20"/>
          <w:vertAlign w:val="subscript"/>
        </w:rPr>
        <w:t>S</w:t>
      </w:r>
      <w:r w:rsidRPr="00CC1BA6">
        <w:rPr>
          <w:rFonts w:ascii="Times New Roman" w:hAnsi="Times New Roman"/>
          <w:sz w:val="20"/>
          <w:szCs w:val="20"/>
        </w:rPr>
        <w:t>; C</w:t>
      </w:r>
      <w:r w:rsidRPr="00CC1BA6">
        <w:rPr>
          <w:rFonts w:ascii="Times New Roman" w:hAnsi="Times New Roman"/>
          <w:i/>
          <w:sz w:val="20"/>
          <w:szCs w:val="20"/>
          <w:vertAlign w:val="subscript"/>
        </w:rPr>
        <w:t>0</w:t>
      </w:r>
      <w:r w:rsidRPr="00CC1BA6">
        <w:rPr>
          <w:rFonts w:ascii="Times New Roman" w:hAnsi="Times New Roman"/>
          <w:sz w:val="20"/>
          <w:szCs w:val="20"/>
        </w:rPr>
        <w:t xml:space="preserve"> represents the phthalates concentration in the initial sample-surfactant mixture of volume V</w:t>
      </w:r>
      <w:r w:rsidRPr="00CC1BA6">
        <w:rPr>
          <w:rFonts w:ascii="Times New Roman" w:hAnsi="Times New Roman"/>
          <w:i/>
          <w:sz w:val="20"/>
          <w:szCs w:val="20"/>
          <w:vertAlign w:val="subscript"/>
        </w:rPr>
        <w:t>0</w:t>
      </w:r>
      <w:r w:rsidRPr="00CC1BA6">
        <w:rPr>
          <w:rFonts w:ascii="Times New Roman" w:eastAsia="Malgun Gothic" w:hAnsi="Times New Roman"/>
          <w:sz w:val="20"/>
          <w:szCs w:val="20"/>
          <w:lang w:eastAsia="ko-KR"/>
        </w:rPr>
        <w:t>.</w:t>
      </w:r>
    </w:p>
    <w:p w:rsidR="00CC1BA6" w:rsidRPr="00CC1BA6" w:rsidRDefault="00CC1BA6" w:rsidP="00CC1BA6">
      <w:pPr>
        <w:pStyle w:val="ListParagraph"/>
        <w:spacing w:after="0" w:line="240" w:lineRule="auto"/>
        <w:ind w:left="0"/>
        <w:contextualSpacing w:val="0"/>
        <w:jc w:val="both"/>
        <w:rPr>
          <w:rFonts w:ascii="Times New Roman" w:hAnsi="Times New Roman"/>
          <w:sz w:val="20"/>
          <w:szCs w:val="20"/>
        </w:rPr>
      </w:pPr>
    </w:p>
    <w:p w:rsidR="00CC1BA6" w:rsidRPr="00CC1BA6" w:rsidRDefault="00CC1BA6" w:rsidP="00CC1BA6">
      <w:pPr>
        <w:pStyle w:val="ListParagraph"/>
        <w:spacing w:after="0" w:line="240" w:lineRule="auto"/>
        <w:ind w:left="0"/>
        <w:contextualSpacing w:val="0"/>
        <w:jc w:val="both"/>
        <w:rPr>
          <w:rFonts w:ascii="Times New Roman" w:hAnsi="Times New Roman"/>
          <w:b/>
          <w:sz w:val="20"/>
          <w:szCs w:val="20"/>
        </w:rPr>
      </w:pPr>
      <w:r w:rsidRPr="00CC1BA6">
        <w:rPr>
          <w:rFonts w:ascii="Times New Roman" w:hAnsi="Times New Roman"/>
          <w:b/>
          <w:sz w:val="20"/>
          <w:szCs w:val="20"/>
        </w:rPr>
        <w:t>Screening of surfactant types</w:t>
      </w:r>
    </w:p>
    <w:p w:rsidR="00CC1BA6" w:rsidRPr="00CC1BA6" w:rsidRDefault="00CC1BA6" w:rsidP="00CC1BA6">
      <w:pPr>
        <w:pStyle w:val="ListParagraph"/>
        <w:spacing w:after="0" w:line="240" w:lineRule="auto"/>
        <w:ind w:left="0"/>
        <w:contextualSpacing w:val="0"/>
        <w:jc w:val="both"/>
        <w:rPr>
          <w:rFonts w:ascii="Times New Roman" w:hAnsi="Times New Roman"/>
          <w:sz w:val="20"/>
          <w:szCs w:val="20"/>
        </w:rPr>
      </w:pPr>
      <w:r w:rsidRPr="00CC1BA6">
        <w:rPr>
          <w:rFonts w:ascii="Times New Roman" w:hAnsi="Times New Roman"/>
          <w:sz w:val="20"/>
          <w:szCs w:val="20"/>
        </w:rPr>
        <w:t xml:space="preserve">Six types of non-ionic surfactants such as Triton X-114, Triton X-100, sodium dodecyl sulphate (SDS), Tween 80, Tween 20 and DC193C were compared. In this study, non-ionic silicone DC193C was chosen as CPE surfactant due to its non-toxic, non-flammable and greener properties as compared to Triton X series and Tween series surfactants used previously in CPE </w:t>
      </w:r>
      <w:r w:rsidRPr="00CC1BA6">
        <w:rPr>
          <w:rFonts w:ascii="Times New Roman" w:hAnsi="Times New Roman"/>
          <w:sz w:val="20"/>
          <w:szCs w:val="20"/>
        </w:rPr>
        <w:fldChar w:fldCharType="begin"/>
      </w:r>
      <w:r w:rsidRPr="00CC1BA6">
        <w:rPr>
          <w:rFonts w:ascii="Times New Roman" w:hAnsi="Times New Roman"/>
          <w:sz w:val="20"/>
          <w:szCs w:val="20"/>
        </w:rPr>
        <w:instrText xml:space="preserve"> ADDIN EN.CITE &lt;EndNote&gt;&lt;Cite&gt;&lt;Author&gt;Ghasemi&lt;/Author&gt;&lt;Year&gt;2016&lt;/Year&gt;&lt;RecNum&gt;13&lt;/RecNum&gt;&lt;DisplayText&gt;[13, 14]&lt;/DisplayText&gt;&lt;record&gt;&lt;rec-number&gt;13&lt;/rec-number&gt;&lt;foreign-keys&gt;&lt;key app="EN" db-id="dw9z5dp55fr9r3e9dacvv2dxzsdpfe2evatr"&gt;13&lt;/key&gt;&lt;/foreign-keys&gt;&lt;ref-type name="Journal Article"&gt;17&lt;/ref-type&gt;&lt;contributors&gt;&lt;authors&gt;&lt;author&gt;Ghasemi, Elham&lt;/author&gt;&lt;author&gt;Kaykhaii, Massoud&lt;/author&gt;&lt;/authors&gt;&lt;/contributors&gt;&lt;titles&gt;&lt;title&gt;Application of Micro-cloud point extraction for spectrophotometric determination of Malachite green, Crystal violet and Rhodamine B in aqueous samples&lt;/title&gt;&lt;secondary-title&gt;Spectrochimica Acta Part A: Molecular and Biomolecular Spectroscopy&lt;/secondary-title&gt;&lt;/titles&gt;&lt;periodical&gt;&lt;full-title&gt;Spectrochimica Acta Part A: Molecular and Biomolecular Spectroscopy&lt;/full-title&gt;&lt;/periodical&gt;&lt;pages&gt;93-97&lt;/pages&gt;&lt;volume&gt;164&lt;/volume&gt;&lt;dates&gt;&lt;year&gt;2016&lt;/year&gt;&lt;/dates&gt;&lt;isbn&gt;1386-1425&lt;/isbn&gt;&lt;urls&gt;&lt;/urls&gt;&lt;/record&gt;&lt;/Cite&gt;&lt;Cite&gt;&lt;Author&gt;Zain&lt;/Author&gt;&lt;Year&gt;2016&lt;/Year&gt;&lt;RecNum&gt;14&lt;/RecNum&gt;&lt;record&gt;&lt;rec-number&gt;14&lt;/rec-number&gt;&lt;foreign-keys&gt;&lt;key app="EN" db-id="dw9z5dp55fr9r3e9dacvv2dxzsdpfe2evatr"&gt;14&lt;/key&gt;&lt;/foreign-keys&gt;&lt;ref-type name="Journal Article"&gt;17&lt;/ref-type&gt;&lt;contributors&gt;&lt;authors&gt;&lt;author&gt;Zain, NNM&lt;/author&gt;&lt;author&gt;Abu Bakar, NK&lt;/author&gt;&lt;author&gt;Mohamad, S&lt;/author&gt;&lt;/authors&gt;&lt;/contributors&gt;&lt;titles&gt;&lt;title&gt;Study of removal of phenol species by adsorption on non-ionic silicon surfactant after cloud point extraction methodology&lt;/title&gt;&lt;secondary-title&gt;Desalination and Water Treatment&lt;/secondary-title&gt;&lt;/titles&gt;&lt;periodical&gt;&lt;full-title&gt;Desalination and Water Treatment&lt;/full-title&gt;&lt;/periodical&gt;&lt;pages&gt;3532-3543&lt;/pages&gt;&lt;volume&gt;57&lt;/volume&gt;&lt;number&gt;8&lt;/number&gt;&lt;dates&gt;&lt;year&gt;2016&lt;/year&gt;&lt;/dates&gt;&lt;isbn&gt;1944-3994&lt;/isbn&gt;&lt;urls&gt;&lt;/urls&gt;&lt;/record&gt;&lt;/Cite&gt;&lt;/EndNote&gt;</w:instrText>
      </w:r>
      <w:r w:rsidRPr="00CC1BA6">
        <w:rPr>
          <w:rFonts w:ascii="Times New Roman" w:hAnsi="Times New Roman"/>
          <w:sz w:val="20"/>
          <w:szCs w:val="20"/>
        </w:rPr>
        <w:fldChar w:fldCharType="separate"/>
      </w:r>
      <w:r w:rsidRPr="00CC1BA6">
        <w:rPr>
          <w:rFonts w:ascii="Times New Roman" w:hAnsi="Times New Roman"/>
          <w:noProof/>
          <w:sz w:val="20"/>
          <w:szCs w:val="20"/>
        </w:rPr>
        <w:t>[</w:t>
      </w:r>
      <w:hyperlink w:anchor="_ENREF_13" w:tooltip="Ghasemi, 2016 #13" w:history="1">
        <w:r w:rsidRPr="00CC1BA6">
          <w:rPr>
            <w:rFonts w:ascii="Times New Roman" w:hAnsi="Times New Roman"/>
            <w:noProof/>
            <w:sz w:val="20"/>
            <w:szCs w:val="20"/>
          </w:rPr>
          <w:t>13</w:t>
        </w:r>
      </w:hyperlink>
      <w:r w:rsidRPr="00CC1BA6">
        <w:rPr>
          <w:rFonts w:ascii="Times New Roman" w:hAnsi="Times New Roman"/>
          <w:noProof/>
          <w:sz w:val="20"/>
          <w:szCs w:val="20"/>
        </w:rPr>
        <w:t xml:space="preserve">, </w:t>
      </w:r>
      <w:hyperlink w:anchor="_ENREF_14" w:tooltip="Zain, 2016 #14" w:history="1">
        <w:r w:rsidRPr="00CC1BA6">
          <w:rPr>
            <w:rFonts w:ascii="Times New Roman" w:hAnsi="Times New Roman"/>
            <w:noProof/>
            <w:sz w:val="20"/>
            <w:szCs w:val="20"/>
          </w:rPr>
          <w:t>14</w:t>
        </w:r>
      </w:hyperlink>
      <w:r w:rsidRPr="00CC1BA6">
        <w:rPr>
          <w:rFonts w:ascii="Times New Roman" w:hAnsi="Times New Roman"/>
          <w:noProof/>
          <w:sz w:val="20"/>
          <w:szCs w:val="20"/>
        </w:rPr>
        <w:t>]</w:t>
      </w:r>
      <w:r w:rsidRPr="00CC1BA6">
        <w:rPr>
          <w:rFonts w:ascii="Times New Roman" w:hAnsi="Times New Roman"/>
          <w:sz w:val="20"/>
          <w:szCs w:val="20"/>
        </w:rPr>
        <w:fldChar w:fldCharType="end"/>
      </w:r>
      <w:r w:rsidRPr="00CC1BA6">
        <w:rPr>
          <w:rFonts w:ascii="Times New Roman" w:hAnsi="Times New Roman"/>
          <w:sz w:val="20"/>
          <w:szCs w:val="20"/>
        </w:rPr>
        <w:t xml:space="preserve">. Triton surfactants are found to have aromatic chromophore that will interfere with the ultraviolet absorbance or fluorescence signals </w:t>
      </w:r>
      <w:r w:rsidRPr="00CC1BA6">
        <w:rPr>
          <w:rFonts w:ascii="Times New Roman" w:hAnsi="Times New Roman"/>
          <w:sz w:val="20"/>
          <w:szCs w:val="20"/>
        </w:rPr>
        <w:fldChar w:fldCharType="begin"/>
      </w:r>
      <w:r w:rsidRPr="00CC1BA6">
        <w:rPr>
          <w:rFonts w:ascii="Times New Roman" w:hAnsi="Times New Roman"/>
          <w:sz w:val="20"/>
          <w:szCs w:val="20"/>
        </w:rPr>
        <w:instrText xml:space="preserve"> ADDIN EN.CITE &lt;EndNote&gt;&lt;Cite&gt;&lt;Author&gt;Zain&lt;/Author&gt;&lt;Year&gt;2014&lt;/Year&gt;&lt;RecNum&gt;15&lt;/RecNum&gt;&lt;DisplayText&gt;[15]&lt;/DisplayText&gt;&lt;record&gt;&lt;rec-number&gt;15&lt;/rec-number&gt;&lt;foreign-keys&gt;&lt;key app="EN" db-id="dw9z5dp55fr9r3e9dacvv2dxzsdpfe2evatr"&gt;15&lt;/key&gt;&lt;/foreign-keys&gt;&lt;ref-type name="Journal Article"&gt;17&lt;/ref-type&gt;&lt;contributors&gt;&lt;authors&gt;&lt;author&gt;Zain, NNM&lt;/author&gt;&lt;author&gt;Bakar, NK Abu&lt;/author&gt;&lt;author&gt;Mohamad, S&lt;/author&gt;&lt;author&gt;Saleh, N Md&lt;/author&gt;&lt;/authors&gt;&lt;/contributors&gt;&lt;titles&gt;&lt;title&gt;Optimization of a greener method for removal phenol species by cloud point extraction and spectrophotometry&lt;/title&gt;&lt;secondary-title&gt;Spectrochimica Acta Part A: Molecular and Biomolecular Spectroscopy&lt;/secondary-title&gt;&lt;/titles&gt;&lt;periodical&gt;&lt;full-title&gt;Spectrochimica Acta Part A: Molecular and Biomolecular Spectroscopy&lt;/full-title&gt;&lt;/periodical&gt;&lt;pages&gt;1121-1128&lt;/pages&gt;&lt;volume&gt;118&lt;/volume&gt;&lt;dates&gt;&lt;year&gt;2014&lt;/year&gt;&lt;/dates&gt;&lt;isbn&gt;1386-1425&lt;/isbn&gt;&lt;urls&gt;&lt;/urls&gt;&lt;/record&gt;&lt;/Cite&gt;&lt;/EndNote&gt;</w:instrText>
      </w:r>
      <w:r w:rsidRPr="00CC1BA6">
        <w:rPr>
          <w:rFonts w:ascii="Times New Roman" w:hAnsi="Times New Roman"/>
          <w:sz w:val="20"/>
          <w:szCs w:val="20"/>
        </w:rPr>
        <w:fldChar w:fldCharType="separate"/>
      </w:r>
      <w:r w:rsidRPr="00CC1BA6">
        <w:rPr>
          <w:rFonts w:ascii="Times New Roman" w:hAnsi="Times New Roman"/>
          <w:noProof/>
          <w:sz w:val="20"/>
          <w:szCs w:val="20"/>
        </w:rPr>
        <w:t>[</w:t>
      </w:r>
      <w:hyperlink w:anchor="_ENREF_15" w:tooltip="Zain, 2014 #15" w:history="1">
        <w:r w:rsidRPr="00CC1BA6">
          <w:rPr>
            <w:rFonts w:ascii="Times New Roman" w:hAnsi="Times New Roman"/>
            <w:noProof/>
            <w:sz w:val="20"/>
            <w:szCs w:val="20"/>
          </w:rPr>
          <w:t>15</w:t>
        </w:r>
      </w:hyperlink>
      <w:r w:rsidRPr="00CC1BA6">
        <w:rPr>
          <w:rFonts w:ascii="Times New Roman" w:hAnsi="Times New Roman"/>
          <w:noProof/>
          <w:sz w:val="20"/>
          <w:szCs w:val="20"/>
        </w:rPr>
        <w:t>]</w:t>
      </w:r>
      <w:r w:rsidRPr="00CC1BA6">
        <w:rPr>
          <w:rFonts w:ascii="Times New Roman" w:hAnsi="Times New Roman"/>
          <w:sz w:val="20"/>
          <w:szCs w:val="20"/>
        </w:rPr>
        <w:fldChar w:fldCharType="end"/>
      </w:r>
      <w:r w:rsidRPr="00CC1BA6">
        <w:rPr>
          <w:rFonts w:ascii="Times New Roman" w:hAnsi="Times New Roman"/>
          <w:sz w:val="20"/>
          <w:szCs w:val="20"/>
        </w:rPr>
        <w:t xml:space="preserve"> while Tween surfactants are well known for their high viscosity </w:t>
      </w:r>
      <w:r w:rsidRPr="00CC1BA6">
        <w:rPr>
          <w:rFonts w:ascii="Times New Roman" w:hAnsi="Times New Roman"/>
          <w:sz w:val="20"/>
          <w:szCs w:val="20"/>
        </w:rPr>
        <w:fldChar w:fldCharType="begin"/>
      </w:r>
      <w:r w:rsidRPr="00CC1BA6">
        <w:rPr>
          <w:rFonts w:ascii="Times New Roman" w:hAnsi="Times New Roman"/>
          <w:sz w:val="20"/>
          <w:szCs w:val="20"/>
        </w:rPr>
        <w:instrText xml:space="preserve"> ADDIN EN.CITE &lt;EndNote&gt;&lt;Cite&gt;&lt;Author&gt;Hollis&lt;/Author&gt;&lt;Year&gt;2007&lt;/Year&gt;&lt;RecNum&gt;16&lt;/RecNum&gt;&lt;DisplayText&gt;[16]&lt;/DisplayText&gt;&lt;record&gt;&lt;rec-number&gt;16&lt;/rec-number&gt;&lt;foreign-keys&gt;&lt;key app="EN" db-id="dw9z5dp55fr9r3e9dacvv2dxzsdpfe2evatr"&gt;16&lt;/key&gt;&lt;/foreign-keys&gt;&lt;ref-type name="Book"&gt;6&lt;/ref-type&gt;&lt;contributors&gt;&lt;authors&gt;&lt;author&gt;Hollis, G.L.&lt;/author&gt;&lt;/authors&gt;&lt;/contributors&gt;&lt;titles&gt;&lt;title&gt;Surfactants Europa&lt;/title&gt;&lt;/titles&gt;&lt;dates&gt;&lt;year&gt;2007&lt;/year&gt;&lt;/dates&gt;&lt;publisher&gt;Royal Society of Chemistry&lt;/publisher&gt;&lt;isbn&gt;9781847551979&lt;/isbn&gt;&lt;urls&gt;&lt;related-urls&gt;&lt;url&gt;https://books.google.com.my/books?id=WG0oDwAAQBAJ&lt;/url&gt;&lt;/related-urls&gt;&lt;/urls&gt;&lt;/record&gt;&lt;/Cite&gt;&lt;/EndNote&gt;</w:instrText>
      </w:r>
      <w:r w:rsidRPr="00CC1BA6">
        <w:rPr>
          <w:rFonts w:ascii="Times New Roman" w:hAnsi="Times New Roman"/>
          <w:sz w:val="20"/>
          <w:szCs w:val="20"/>
        </w:rPr>
        <w:fldChar w:fldCharType="separate"/>
      </w:r>
      <w:r w:rsidRPr="00CC1BA6">
        <w:rPr>
          <w:rFonts w:ascii="Times New Roman" w:hAnsi="Times New Roman"/>
          <w:noProof/>
          <w:sz w:val="20"/>
          <w:szCs w:val="20"/>
        </w:rPr>
        <w:t>[</w:t>
      </w:r>
      <w:hyperlink w:anchor="_ENREF_16" w:tooltip="Hollis, 2007 #16" w:history="1">
        <w:r w:rsidRPr="00CC1BA6">
          <w:rPr>
            <w:rFonts w:ascii="Times New Roman" w:hAnsi="Times New Roman"/>
            <w:noProof/>
            <w:sz w:val="20"/>
            <w:szCs w:val="20"/>
          </w:rPr>
          <w:t>16</w:t>
        </w:r>
      </w:hyperlink>
      <w:r w:rsidRPr="00CC1BA6">
        <w:rPr>
          <w:rFonts w:ascii="Times New Roman" w:hAnsi="Times New Roman"/>
          <w:noProof/>
          <w:sz w:val="20"/>
          <w:szCs w:val="20"/>
        </w:rPr>
        <w:t>]</w:t>
      </w:r>
      <w:r w:rsidRPr="00CC1BA6">
        <w:rPr>
          <w:rFonts w:ascii="Times New Roman" w:hAnsi="Times New Roman"/>
          <w:sz w:val="20"/>
          <w:szCs w:val="20"/>
        </w:rPr>
        <w:fldChar w:fldCharType="end"/>
      </w:r>
      <w:r w:rsidRPr="00CC1BA6">
        <w:rPr>
          <w:rFonts w:ascii="Times New Roman" w:hAnsi="Times New Roman"/>
          <w:sz w:val="20"/>
          <w:szCs w:val="20"/>
        </w:rPr>
        <w:t xml:space="preserve">. The absorbance spectrum of different types of surfactant was shown in Figure 2. </w:t>
      </w:r>
    </w:p>
    <w:p w:rsidR="00CC1BA6" w:rsidRPr="00CC1BA6" w:rsidRDefault="00CC1BA6" w:rsidP="00CC1BA6">
      <w:pPr>
        <w:pStyle w:val="ListParagraph"/>
        <w:spacing w:after="120" w:line="240" w:lineRule="auto"/>
        <w:ind w:left="0"/>
        <w:contextualSpacing w:val="0"/>
        <w:jc w:val="both"/>
        <w:rPr>
          <w:rFonts w:ascii="Times New Roman" w:hAnsi="Times New Roman"/>
          <w:sz w:val="20"/>
          <w:szCs w:val="20"/>
        </w:rPr>
      </w:pPr>
    </w:p>
    <w:p w:rsidR="00CC1BA6" w:rsidRPr="00CC1BA6" w:rsidRDefault="00CC1BA6" w:rsidP="00CC1BA6">
      <w:pPr>
        <w:pStyle w:val="ListParagraph"/>
        <w:spacing w:after="120" w:line="240" w:lineRule="auto"/>
        <w:ind w:left="0"/>
        <w:contextualSpacing w:val="0"/>
        <w:jc w:val="center"/>
        <w:rPr>
          <w:rFonts w:ascii="Times New Roman" w:hAnsi="Times New Roman"/>
          <w:sz w:val="20"/>
          <w:szCs w:val="20"/>
        </w:rPr>
      </w:pPr>
      <w:r w:rsidRPr="00CC1BA6">
        <w:rPr>
          <w:rFonts w:ascii="Times New Roman" w:hAnsi="Times New Roman"/>
          <w:noProof/>
          <w:sz w:val="20"/>
          <w:szCs w:val="20"/>
          <w:lang w:bidi="ar-SA"/>
        </w:rPr>
        <w:drawing>
          <wp:inline distT="0" distB="0" distL="0" distR="0" wp14:anchorId="43B475C3" wp14:editId="7D16945A">
            <wp:extent cx="4320000" cy="2448000"/>
            <wp:effectExtent l="0" t="0" r="4445"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CC1BA6" w:rsidRPr="00CC1BA6" w:rsidRDefault="00CC1BA6" w:rsidP="00CC1BA6">
      <w:pPr>
        <w:spacing w:after="0" w:line="240" w:lineRule="auto"/>
        <w:jc w:val="center"/>
        <w:rPr>
          <w:rFonts w:ascii="Times New Roman" w:hAnsi="Times New Roman"/>
          <w:sz w:val="20"/>
          <w:szCs w:val="20"/>
        </w:rPr>
      </w:pPr>
      <w:r w:rsidRPr="00CC1BA6">
        <w:rPr>
          <w:rFonts w:ascii="Times New Roman" w:hAnsi="Times New Roman"/>
          <w:sz w:val="20"/>
          <w:szCs w:val="20"/>
        </w:rPr>
        <w:t xml:space="preserve">Figure 2. </w:t>
      </w:r>
      <w:r>
        <w:rPr>
          <w:rFonts w:ascii="Times New Roman" w:hAnsi="Times New Roman"/>
          <w:sz w:val="20"/>
          <w:szCs w:val="20"/>
        </w:rPr>
        <w:t xml:space="preserve"> </w:t>
      </w:r>
      <w:r w:rsidRPr="00CC1BA6">
        <w:rPr>
          <w:rFonts w:ascii="Times New Roman" w:hAnsi="Times New Roman"/>
          <w:sz w:val="20"/>
          <w:szCs w:val="20"/>
        </w:rPr>
        <w:t>Absorbance spectrum of different types of surfactants</w:t>
      </w:r>
    </w:p>
    <w:p w:rsidR="00CC1BA6" w:rsidRPr="00CC1BA6" w:rsidRDefault="00CC1BA6" w:rsidP="00CC1BA6">
      <w:pPr>
        <w:pStyle w:val="ListParagraph"/>
        <w:spacing w:after="0" w:line="240" w:lineRule="auto"/>
        <w:ind w:left="0"/>
        <w:contextualSpacing w:val="0"/>
        <w:jc w:val="both"/>
        <w:rPr>
          <w:rFonts w:ascii="Times New Roman" w:hAnsi="Times New Roman"/>
          <w:sz w:val="20"/>
          <w:szCs w:val="20"/>
        </w:rPr>
      </w:pPr>
    </w:p>
    <w:p w:rsidR="00CC1BA6" w:rsidRPr="00CC1BA6" w:rsidRDefault="00CC1BA6" w:rsidP="00CC1BA6">
      <w:pPr>
        <w:pStyle w:val="ListParagraph"/>
        <w:spacing w:after="0" w:line="240" w:lineRule="auto"/>
        <w:ind w:left="0"/>
        <w:contextualSpacing w:val="0"/>
        <w:jc w:val="both"/>
        <w:rPr>
          <w:rFonts w:ascii="Times New Roman" w:hAnsi="Times New Roman"/>
          <w:b/>
          <w:sz w:val="20"/>
          <w:szCs w:val="20"/>
        </w:rPr>
      </w:pPr>
      <w:r w:rsidRPr="00CC1BA6">
        <w:rPr>
          <w:rFonts w:ascii="Times New Roman" w:hAnsi="Times New Roman"/>
          <w:b/>
          <w:sz w:val="20"/>
          <w:szCs w:val="20"/>
        </w:rPr>
        <w:lastRenderedPageBreak/>
        <w:t>Effect of surfactant concentration</w:t>
      </w:r>
    </w:p>
    <w:p w:rsidR="00CC1BA6" w:rsidRPr="00CC1BA6" w:rsidRDefault="00CC1BA6" w:rsidP="00CC1BA6">
      <w:pPr>
        <w:pStyle w:val="ListParagraph"/>
        <w:spacing w:after="0" w:line="240" w:lineRule="auto"/>
        <w:ind w:left="0"/>
        <w:contextualSpacing w:val="0"/>
        <w:jc w:val="both"/>
        <w:rPr>
          <w:rFonts w:ascii="Times New Roman" w:hAnsi="Times New Roman"/>
          <w:sz w:val="20"/>
          <w:szCs w:val="20"/>
        </w:rPr>
      </w:pPr>
      <w:r w:rsidRPr="00CC1BA6">
        <w:rPr>
          <w:rFonts w:ascii="Times New Roman" w:hAnsi="Times New Roman"/>
          <w:sz w:val="20"/>
          <w:szCs w:val="20"/>
        </w:rPr>
        <w:t xml:space="preserve">Surfactants are amphiphilic molecules that can interact with both polar and non-polar groups in the surrounding environment. The molecules undergo self-assembly and form well defined aggregates, known as micelles, when the concentration reaches CMC </w:t>
      </w:r>
      <w:r w:rsidRPr="00CC1BA6">
        <w:rPr>
          <w:rFonts w:ascii="Times New Roman" w:hAnsi="Times New Roman"/>
          <w:sz w:val="20"/>
          <w:szCs w:val="20"/>
        </w:rPr>
        <w:fldChar w:fldCharType="begin"/>
      </w:r>
      <w:r w:rsidRPr="00CC1BA6">
        <w:rPr>
          <w:rFonts w:ascii="Times New Roman" w:hAnsi="Times New Roman"/>
          <w:sz w:val="20"/>
          <w:szCs w:val="20"/>
        </w:rPr>
        <w:instrText xml:space="preserve"> ADDIN EN.CITE &lt;EndNote&gt;&lt;Cite&gt;&lt;Author&gt;Salem&lt;/Author&gt;&lt;Year&gt;2016&lt;/Year&gt;&lt;RecNum&gt;17&lt;/RecNum&gt;&lt;DisplayText&gt;[17]&lt;/DisplayText&gt;&lt;record&gt;&lt;rec-number&gt;17&lt;/rec-number&gt;&lt;foreign-keys&gt;&lt;key app="EN" db-id="dw9z5dp55fr9r3e9dacvv2dxzsdpfe2evatr"&gt;17&lt;/key&gt;&lt;/foreign-keys&gt;&lt;ref-type name="Journal Article"&gt;17&lt;/ref-type&gt;&lt;contributors&gt;&lt;authors&gt;&lt;author&gt;Salem, Jamil K&lt;/author&gt;&lt;author&gt;El-Nahhal, Issa M&lt;/author&gt;&lt;author&gt;Najri, Bassam A&lt;/author&gt;&lt;author&gt;Hammad, Talaat M&lt;/author&gt;&lt;/authors&gt;&lt;/contributors&gt;&lt;titles&gt;&lt;title&gt;Utilization of surface Plasmon resonance band of silver nanoparticles for determination of critical micelle concentration of cationic surfactants&lt;/title&gt;&lt;secondary-title&gt;Chemical Physics Letters&lt;/secondary-title&gt;&lt;/titles&gt;&lt;periodical&gt;&lt;full-title&gt;Chemical Physics Letters&lt;/full-title&gt;&lt;/periodical&gt;&lt;pages&gt;154-158&lt;/pages&gt;&lt;volume&gt;664&lt;/volume&gt;&lt;dates&gt;&lt;year&gt;2016&lt;/year&gt;&lt;/dates&gt;&lt;isbn&gt;0009-2614&lt;/isbn&gt;&lt;urls&gt;&lt;/urls&gt;&lt;/record&gt;&lt;/Cite&gt;&lt;/EndNote&gt;</w:instrText>
      </w:r>
      <w:r w:rsidRPr="00CC1BA6">
        <w:rPr>
          <w:rFonts w:ascii="Times New Roman" w:hAnsi="Times New Roman"/>
          <w:sz w:val="20"/>
          <w:szCs w:val="20"/>
        </w:rPr>
        <w:fldChar w:fldCharType="separate"/>
      </w:r>
      <w:r w:rsidRPr="00CC1BA6">
        <w:rPr>
          <w:rFonts w:ascii="Times New Roman" w:hAnsi="Times New Roman"/>
          <w:noProof/>
          <w:sz w:val="20"/>
          <w:szCs w:val="20"/>
        </w:rPr>
        <w:t>[</w:t>
      </w:r>
      <w:hyperlink w:anchor="_ENREF_17" w:tooltip="Salem, 2016 #17" w:history="1">
        <w:r w:rsidRPr="00CC1BA6">
          <w:rPr>
            <w:rFonts w:ascii="Times New Roman" w:hAnsi="Times New Roman"/>
            <w:noProof/>
            <w:sz w:val="20"/>
            <w:szCs w:val="20"/>
          </w:rPr>
          <w:t>17</w:t>
        </w:r>
      </w:hyperlink>
      <w:r w:rsidRPr="00CC1BA6">
        <w:rPr>
          <w:rFonts w:ascii="Times New Roman" w:hAnsi="Times New Roman"/>
          <w:noProof/>
          <w:sz w:val="20"/>
          <w:szCs w:val="20"/>
        </w:rPr>
        <w:t>]</w:t>
      </w:r>
      <w:r w:rsidRPr="00CC1BA6">
        <w:rPr>
          <w:rFonts w:ascii="Times New Roman" w:hAnsi="Times New Roman"/>
          <w:sz w:val="20"/>
          <w:szCs w:val="20"/>
        </w:rPr>
        <w:fldChar w:fldCharType="end"/>
      </w:r>
      <w:r w:rsidRPr="00CC1BA6">
        <w:rPr>
          <w:rFonts w:ascii="Times New Roman" w:hAnsi="Times New Roman"/>
          <w:sz w:val="20"/>
          <w:szCs w:val="20"/>
        </w:rPr>
        <w:t>. Since the concentration of surfactant plays important role in formation of micelles, 0.1% v/v to 1.0% v/v of non-ionic silicone DC193C surfactant were studied to select suitable surfactant concentration. Based on Figure 3, the extraction efficiency slightly increased as the concentration of surfactant increased. However, there was no significant difference on the extraction efficiency in the range of surfactant concentration studied. Since CPE is a greener method, minimum concentration of surfactant used was desired in this study to obtain maximum extraction of selected phthalates. Thus, since 0.1% v/v of DC193C was able to obtain more than 75% of recovery, 0.1% v/v was selected in this part as an approach for an optimal consumption of raw materials, solvents and energy.</w:t>
      </w:r>
    </w:p>
    <w:p w:rsidR="00CC1BA6" w:rsidRPr="00CC1BA6" w:rsidRDefault="00CC1BA6" w:rsidP="00CC1BA6">
      <w:pPr>
        <w:spacing w:after="120" w:line="240" w:lineRule="auto"/>
        <w:jc w:val="both"/>
        <w:rPr>
          <w:rFonts w:ascii="Times New Roman" w:hAnsi="Times New Roman"/>
          <w:sz w:val="20"/>
          <w:szCs w:val="20"/>
        </w:rPr>
      </w:pPr>
    </w:p>
    <w:p w:rsidR="00CC1BA6" w:rsidRPr="00CC1BA6" w:rsidRDefault="00CC1BA6" w:rsidP="00CC1BA6">
      <w:pPr>
        <w:tabs>
          <w:tab w:val="left" w:pos="0"/>
        </w:tabs>
        <w:spacing w:after="120" w:line="240" w:lineRule="auto"/>
        <w:jc w:val="center"/>
        <w:rPr>
          <w:rFonts w:ascii="Times New Roman" w:hAnsi="Times New Roman"/>
          <w:sz w:val="20"/>
          <w:szCs w:val="20"/>
        </w:rPr>
      </w:pPr>
      <w:r w:rsidRPr="00CC1BA6">
        <w:rPr>
          <w:rFonts w:ascii="Times New Roman" w:hAnsi="Times New Roman"/>
          <w:noProof/>
          <w:sz w:val="20"/>
          <w:szCs w:val="20"/>
          <w:lang w:bidi="ar-SA"/>
        </w:rPr>
        <w:drawing>
          <wp:inline distT="0" distB="0" distL="0" distR="0" wp14:anchorId="6D38FE74" wp14:editId="3E86940A">
            <wp:extent cx="4284000" cy="2325600"/>
            <wp:effectExtent l="0" t="0" r="2540" b="1778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CC1BA6" w:rsidRPr="00CC1BA6" w:rsidRDefault="00CC1BA6" w:rsidP="00CC1BA6">
      <w:pPr>
        <w:spacing w:after="0" w:line="240" w:lineRule="auto"/>
        <w:ind w:left="851" w:hanging="851"/>
        <w:jc w:val="both"/>
        <w:rPr>
          <w:rFonts w:ascii="Times New Roman" w:hAnsi="Times New Roman"/>
          <w:sz w:val="20"/>
          <w:szCs w:val="20"/>
        </w:rPr>
      </w:pPr>
      <w:r w:rsidRPr="00CC1BA6">
        <w:rPr>
          <w:rFonts w:ascii="Times New Roman" w:hAnsi="Times New Roman"/>
          <w:sz w:val="20"/>
          <w:szCs w:val="20"/>
        </w:rPr>
        <w:t xml:space="preserve">Figure 3. </w:t>
      </w:r>
      <w:r>
        <w:rPr>
          <w:rFonts w:ascii="Times New Roman" w:hAnsi="Times New Roman"/>
          <w:sz w:val="20"/>
          <w:szCs w:val="20"/>
        </w:rPr>
        <w:tab/>
      </w:r>
      <w:r w:rsidRPr="00CC1BA6">
        <w:rPr>
          <w:rFonts w:ascii="Times New Roman" w:hAnsi="Times New Roman"/>
          <w:sz w:val="20"/>
          <w:szCs w:val="20"/>
        </w:rPr>
        <w:t>Effect of concentration of DC193C on extraction efficiency of DBP in CPE. Condition: 10 ppm of phthalates, 1.5 mol L</w:t>
      </w:r>
      <w:r w:rsidRPr="00CC1BA6">
        <w:rPr>
          <w:rFonts w:ascii="Times New Roman" w:hAnsi="Times New Roman"/>
          <w:sz w:val="20"/>
          <w:szCs w:val="20"/>
          <w:vertAlign w:val="superscript"/>
        </w:rPr>
        <w:t>-1</w:t>
      </w:r>
      <w:r w:rsidRPr="00CC1BA6">
        <w:rPr>
          <w:rFonts w:ascii="Times New Roman" w:hAnsi="Times New Roman"/>
          <w:sz w:val="20"/>
          <w:szCs w:val="20"/>
        </w:rPr>
        <w:t xml:space="preserve"> of Na</w:t>
      </w:r>
      <w:r w:rsidRPr="00CC1BA6">
        <w:rPr>
          <w:rFonts w:ascii="Times New Roman" w:hAnsi="Times New Roman"/>
          <w:sz w:val="20"/>
          <w:szCs w:val="20"/>
          <w:vertAlign w:val="subscript"/>
        </w:rPr>
        <w:t>2</w:t>
      </w:r>
      <w:r w:rsidRPr="00CC1BA6">
        <w:rPr>
          <w:rFonts w:ascii="Times New Roman" w:hAnsi="Times New Roman"/>
          <w:sz w:val="20"/>
          <w:szCs w:val="20"/>
        </w:rPr>
        <w:t>SO</w:t>
      </w:r>
      <w:r w:rsidRPr="00CC1BA6">
        <w:rPr>
          <w:rFonts w:ascii="Times New Roman" w:hAnsi="Times New Roman"/>
          <w:sz w:val="20"/>
          <w:szCs w:val="20"/>
          <w:vertAlign w:val="subscript"/>
        </w:rPr>
        <w:t>4</w:t>
      </w:r>
      <w:r w:rsidRPr="00CC1BA6">
        <w:rPr>
          <w:rFonts w:ascii="Times New Roman" w:hAnsi="Times New Roman"/>
          <w:sz w:val="20"/>
          <w:szCs w:val="20"/>
        </w:rPr>
        <w:t xml:space="preserve"> at 50 </w:t>
      </w:r>
      <w:r w:rsidRPr="00CC1BA6">
        <w:rPr>
          <w:rFonts w:ascii="Times New Roman" w:hAnsi="Times New Roman"/>
          <w:sz w:val="20"/>
          <w:szCs w:val="20"/>
          <w:vertAlign w:val="superscript"/>
        </w:rPr>
        <w:t>°</w:t>
      </w:r>
      <w:r w:rsidRPr="00CC1BA6">
        <w:rPr>
          <w:rFonts w:ascii="Times New Roman" w:hAnsi="Times New Roman"/>
          <w:sz w:val="20"/>
          <w:szCs w:val="20"/>
        </w:rPr>
        <w:t>C</w:t>
      </w:r>
    </w:p>
    <w:p w:rsidR="00CC1BA6" w:rsidRPr="00CC1BA6" w:rsidRDefault="00CC1BA6" w:rsidP="00CC1BA6">
      <w:pPr>
        <w:pStyle w:val="ListParagraph"/>
        <w:spacing w:after="120" w:line="240" w:lineRule="auto"/>
        <w:ind w:left="0"/>
        <w:contextualSpacing w:val="0"/>
        <w:jc w:val="both"/>
        <w:rPr>
          <w:rFonts w:ascii="Times New Roman" w:hAnsi="Times New Roman"/>
          <w:sz w:val="20"/>
          <w:szCs w:val="20"/>
        </w:rPr>
      </w:pPr>
    </w:p>
    <w:p w:rsidR="00CC1BA6" w:rsidRPr="00CC1BA6" w:rsidRDefault="00CC1BA6" w:rsidP="00CC1BA6">
      <w:pPr>
        <w:pStyle w:val="ListParagraph"/>
        <w:spacing w:after="0" w:line="240" w:lineRule="auto"/>
        <w:ind w:left="0"/>
        <w:contextualSpacing w:val="0"/>
        <w:jc w:val="both"/>
        <w:rPr>
          <w:rFonts w:ascii="Times New Roman" w:hAnsi="Times New Roman"/>
          <w:b/>
          <w:sz w:val="20"/>
          <w:szCs w:val="20"/>
        </w:rPr>
      </w:pPr>
      <w:r w:rsidRPr="00CC1BA6">
        <w:rPr>
          <w:rFonts w:ascii="Times New Roman" w:hAnsi="Times New Roman"/>
          <w:b/>
          <w:sz w:val="20"/>
          <w:szCs w:val="20"/>
        </w:rPr>
        <w:t>Effect of temperature and incubation time</w:t>
      </w:r>
    </w:p>
    <w:p w:rsidR="00CC1BA6" w:rsidRPr="00CC1BA6" w:rsidRDefault="00CC1BA6" w:rsidP="00CC1BA6">
      <w:pPr>
        <w:pStyle w:val="ListParagraph"/>
        <w:spacing w:after="0" w:line="240" w:lineRule="auto"/>
        <w:ind w:left="0"/>
        <w:contextualSpacing w:val="0"/>
        <w:jc w:val="both"/>
        <w:rPr>
          <w:rFonts w:ascii="Times New Roman" w:hAnsi="Times New Roman"/>
          <w:sz w:val="20"/>
          <w:szCs w:val="20"/>
        </w:rPr>
      </w:pPr>
      <w:r w:rsidRPr="00CC1BA6">
        <w:rPr>
          <w:rFonts w:ascii="Times New Roman" w:hAnsi="Times New Roman"/>
          <w:sz w:val="20"/>
          <w:szCs w:val="20"/>
        </w:rPr>
        <w:t xml:space="preserve">Cloud point temperature (CPT) is another important characteristic for non-ionic surfactants whereby the surfactants will be separated into two phases at this point temperature. </w:t>
      </w:r>
      <w:r w:rsidRPr="00CC1BA6">
        <w:rPr>
          <w:rFonts w:ascii="Times New Roman" w:eastAsia="SimSun" w:hAnsi="Times New Roman"/>
          <w:sz w:val="20"/>
          <w:szCs w:val="20"/>
          <w:lang w:val="en-GB"/>
        </w:rPr>
        <w:t>Increasing the temperature will reduce the interaction between the surfactant and water through breakdown of the hydrogen bonds between the water molecules and the hydrophilic part of surfactant</w:t>
      </w:r>
      <w:r w:rsidRPr="00CC1BA6">
        <w:rPr>
          <w:rFonts w:ascii="Times New Roman" w:hAnsi="Times New Roman"/>
          <w:sz w:val="20"/>
          <w:szCs w:val="20"/>
        </w:rPr>
        <w:t xml:space="preserve"> </w:t>
      </w:r>
      <w:r w:rsidRPr="00CC1BA6">
        <w:rPr>
          <w:rFonts w:ascii="Times New Roman" w:hAnsi="Times New Roman"/>
          <w:sz w:val="20"/>
          <w:szCs w:val="20"/>
        </w:rPr>
        <w:fldChar w:fldCharType="begin"/>
      </w:r>
      <w:r w:rsidRPr="00CC1BA6">
        <w:rPr>
          <w:rFonts w:ascii="Times New Roman" w:hAnsi="Times New Roman"/>
          <w:sz w:val="20"/>
          <w:szCs w:val="20"/>
        </w:rPr>
        <w:instrText xml:space="preserve"> ADDIN EN.CITE &lt;EndNote&gt;&lt;Cite&gt;&lt;Author&gt;Ren&lt;/Author&gt;&lt;Year&gt;2011&lt;/Year&gt;&lt;RecNum&gt;18&lt;/RecNum&gt;&lt;DisplayText&gt;[18]&lt;/DisplayText&gt;&lt;record&gt;&lt;rec-number&gt;18&lt;/rec-number&gt;&lt;foreign-keys&gt;&lt;key app="EN" db-id="dw9z5dp55fr9r3e9dacvv2dxzsdpfe2evatr"&gt;18&lt;/key&gt;&lt;/foreign-keys&gt;&lt;ref-type name="Journal Article"&gt;17&lt;/ref-type&gt;&lt;contributors&gt;&lt;authors&gt;&lt;author&gt;Ren, Yueying&lt;/author&gt;&lt;author&gt;Zhao, Baowei&lt;/author&gt;&lt;author&gt;Chang, Qing&lt;/author&gt;&lt;author&gt;Yao, Xiaojun&lt;/author&gt;&lt;/authors&gt;&lt;/contributors&gt;&lt;titles&gt;&lt;title&gt;QSPR modeling of nonionic surfactant cloud points: An update&lt;/title&gt;&lt;secondary-title&gt;Journal of colloid and interface science&lt;/secondary-title&gt;&lt;/titles&gt;&lt;periodical&gt;&lt;full-title&gt;Journal of colloid and interface science&lt;/full-title&gt;&lt;/periodical&gt;&lt;pages&gt;202-207&lt;/pages&gt;&lt;volume&gt;358&lt;/volume&gt;&lt;number&gt;1&lt;/number&gt;&lt;dates&gt;&lt;year&gt;2011&lt;/year&gt;&lt;/dates&gt;&lt;isbn&gt;0021-9797&lt;/isbn&gt;&lt;urls&gt;&lt;/urls&gt;&lt;/record&gt;&lt;/Cite&gt;&lt;/EndNote&gt;</w:instrText>
      </w:r>
      <w:r w:rsidRPr="00CC1BA6">
        <w:rPr>
          <w:rFonts w:ascii="Times New Roman" w:hAnsi="Times New Roman"/>
          <w:sz w:val="20"/>
          <w:szCs w:val="20"/>
        </w:rPr>
        <w:fldChar w:fldCharType="separate"/>
      </w:r>
      <w:r w:rsidRPr="00CC1BA6">
        <w:rPr>
          <w:rFonts w:ascii="Times New Roman" w:hAnsi="Times New Roman"/>
          <w:noProof/>
          <w:sz w:val="20"/>
          <w:szCs w:val="20"/>
        </w:rPr>
        <w:t>[</w:t>
      </w:r>
      <w:hyperlink w:anchor="_ENREF_18" w:tooltip="Ren, 2011 #18" w:history="1">
        <w:r w:rsidRPr="00CC1BA6">
          <w:rPr>
            <w:rFonts w:ascii="Times New Roman" w:hAnsi="Times New Roman"/>
            <w:noProof/>
            <w:sz w:val="20"/>
            <w:szCs w:val="20"/>
          </w:rPr>
          <w:t>18</w:t>
        </w:r>
      </w:hyperlink>
      <w:r w:rsidRPr="00CC1BA6">
        <w:rPr>
          <w:rFonts w:ascii="Times New Roman" w:hAnsi="Times New Roman"/>
          <w:noProof/>
          <w:sz w:val="20"/>
          <w:szCs w:val="20"/>
        </w:rPr>
        <w:t>]</w:t>
      </w:r>
      <w:r w:rsidRPr="00CC1BA6">
        <w:rPr>
          <w:rFonts w:ascii="Times New Roman" w:hAnsi="Times New Roman"/>
          <w:sz w:val="20"/>
          <w:szCs w:val="20"/>
        </w:rPr>
        <w:fldChar w:fldCharType="end"/>
      </w:r>
      <w:r w:rsidRPr="00CC1BA6">
        <w:rPr>
          <w:rFonts w:ascii="Times New Roman" w:hAnsi="Times New Roman"/>
          <w:sz w:val="20"/>
          <w:szCs w:val="20"/>
        </w:rPr>
        <w:t xml:space="preserve">. The clouding process is also ascribed as the efficient and effective dehydration of hydrophilic portion of micelles at higher temperature condition </w:t>
      </w:r>
      <w:r w:rsidRPr="00CC1BA6">
        <w:rPr>
          <w:rFonts w:ascii="Times New Roman" w:hAnsi="Times New Roman"/>
          <w:sz w:val="20"/>
          <w:szCs w:val="20"/>
        </w:rPr>
        <w:fldChar w:fldCharType="begin"/>
      </w:r>
      <w:r w:rsidRPr="00CC1BA6">
        <w:rPr>
          <w:rFonts w:ascii="Times New Roman" w:hAnsi="Times New Roman"/>
          <w:sz w:val="20"/>
          <w:szCs w:val="20"/>
        </w:rPr>
        <w:instrText xml:space="preserve"> ADDIN EN.CITE &lt;EndNote&gt;&lt;Cite&gt;&lt;Author&gt;Samaddar&lt;/Author&gt;&lt;Year&gt;2014&lt;/Year&gt;&lt;RecNum&gt;19&lt;/RecNum&gt;&lt;DisplayText&gt;[19]&lt;/DisplayText&gt;&lt;record&gt;&lt;rec-number&gt;19&lt;/rec-number&gt;&lt;foreign-keys&gt;&lt;key app="EN" db-id="dw9z5dp55fr9r3e9dacvv2dxzsdpfe2evatr"&gt;19&lt;/key&gt;&lt;/foreign-keys&gt;&lt;ref-type name="Journal Article"&gt;17&lt;/ref-type&gt;&lt;contributors&gt;&lt;authors&gt;&lt;author&gt;Samaddar, Pallabi&lt;/author&gt;&lt;author&gt;Sen, Kamalika&lt;/author&gt;&lt;/authors&gt;&lt;/contributors&gt;&lt;titles&gt;&lt;title&gt;Cloud point extraction: A sustainable method of elemental preconcentration and speciation&lt;/title&gt;&lt;secondary-title&gt;Journal of Industrial and Engineering Chemistry&lt;/secondary-title&gt;&lt;/titles&gt;&lt;periodical&gt;&lt;full-title&gt;Journal of Industrial and Engineering Chemistry&lt;/full-title&gt;&lt;/periodical&gt;&lt;pages&gt;1209-1219&lt;/pages&gt;&lt;volume&gt;20&lt;/volume&gt;&lt;number&gt;4&lt;/number&gt;&lt;dates&gt;&lt;year&gt;2014&lt;/year&gt;&lt;/dates&gt;&lt;isbn&gt;1226-086X&lt;/isbn&gt;&lt;urls&gt;&lt;/urls&gt;&lt;/record&gt;&lt;/Cite&gt;&lt;/EndNote&gt;</w:instrText>
      </w:r>
      <w:r w:rsidRPr="00CC1BA6">
        <w:rPr>
          <w:rFonts w:ascii="Times New Roman" w:hAnsi="Times New Roman"/>
          <w:sz w:val="20"/>
          <w:szCs w:val="20"/>
        </w:rPr>
        <w:fldChar w:fldCharType="separate"/>
      </w:r>
      <w:r w:rsidRPr="00CC1BA6">
        <w:rPr>
          <w:rFonts w:ascii="Times New Roman" w:hAnsi="Times New Roman"/>
          <w:noProof/>
          <w:sz w:val="20"/>
          <w:szCs w:val="20"/>
        </w:rPr>
        <w:t>[</w:t>
      </w:r>
      <w:hyperlink w:anchor="_ENREF_19" w:tooltip="Samaddar, 2014 #19" w:history="1">
        <w:r w:rsidRPr="00CC1BA6">
          <w:rPr>
            <w:rFonts w:ascii="Times New Roman" w:hAnsi="Times New Roman"/>
            <w:noProof/>
            <w:sz w:val="20"/>
            <w:szCs w:val="20"/>
          </w:rPr>
          <w:t>19</w:t>
        </w:r>
      </w:hyperlink>
      <w:r w:rsidRPr="00CC1BA6">
        <w:rPr>
          <w:rFonts w:ascii="Times New Roman" w:hAnsi="Times New Roman"/>
          <w:noProof/>
          <w:sz w:val="20"/>
          <w:szCs w:val="20"/>
        </w:rPr>
        <w:t>]</w:t>
      </w:r>
      <w:r w:rsidRPr="00CC1BA6">
        <w:rPr>
          <w:rFonts w:ascii="Times New Roman" w:hAnsi="Times New Roman"/>
          <w:sz w:val="20"/>
          <w:szCs w:val="20"/>
        </w:rPr>
        <w:fldChar w:fldCharType="end"/>
      </w:r>
      <w:r w:rsidRPr="00CC1BA6">
        <w:rPr>
          <w:rFonts w:ascii="Times New Roman" w:hAnsi="Times New Roman"/>
          <w:sz w:val="20"/>
          <w:szCs w:val="20"/>
        </w:rPr>
        <w:t xml:space="preserve">. As a result, the external layer of the rapidly increasing number of micelles can be dehydrated with the approach of CPT and the mixture can be separated into phases. Non-ionic silicone DC193C surfactant used in this study has a high cloud point temperature, which is approximate 87 </w:t>
      </w:r>
      <w:r w:rsidRPr="00CC1BA6">
        <w:rPr>
          <w:rFonts w:ascii="Times New Roman" w:hAnsi="Times New Roman"/>
          <w:sz w:val="20"/>
          <w:szCs w:val="20"/>
          <w:vertAlign w:val="superscript"/>
        </w:rPr>
        <w:t>o</w:t>
      </w:r>
      <w:r w:rsidRPr="00CC1BA6">
        <w:rPr>
          <w:rFonts w:ascii="Times New Roman" w:hAnsi="Times New Roman"/>
          <w:sz w:val="20"/>
          <w:szCs w:val="20"/>
        </w:rPr>
        <w:t xml:space="preserve">C </w:t>
      </w:r>
      <w:r w:rsidRPr="00CC1BA6">
        <w:rPr>
          <w:rFonts w:ascii="Times New Roman" w:hAnsi="Times New Roman"/>
          <w:sz w:val="20"/>
          <w:szCs w:val="20"/>
        </w:rPr>
        <w:fldChar w:fldCharType="begin"/>
      </w:r>
      <w:r w:rsidRPr="00CC1BA6">
        <w:rPr>
          <w:rFonts w:ascii="Times New Roman" w:hAnsi="Times New Roman"/>
          <w:sz w:val="20"/>
          <w:szCs w:val="20"/>
        </w:rPr>
        <w:instrText xml:space="preserve"> ADDIN EN.CITE &lt;EndNote&gt;&lt;Cite&gt;&lt;Author&gt;Bingjia&lt;/Author&gt;&lt;Year&gt;2007&lt;/Year&gt;&lt;RecNum&gt;12&lt;/RecNum&gt;&lt;DisplayText&gt;[12]&lt;/DisplayText&gt;&lt;record&gt;&lt;rec-number&gt;12&lt;/rec-number&gt;&lt;foreign-keys&gt;&lt;key app="EN" db-id="dw9z5dp55fr9r3e9dacvv2dxzsdpfe2evatr"&gt;12&lt;/key&gt;&lt;/foreign-keys&gt;&lt;ref-type name="Journal Article"&gt;17&lt;/ref-type&gt;&lt;contributors&gt;&lt;authors&gt;&lt;author&gt;Bingjia, Yao&lt;/author&gt;&lt;author&gt;Li, Yang&lt;/author&gt;&lt;author&gt;Qiong, Hu&lt;/author&gt;&lt;author&gt;Shigendo, Akita&lt;/author&gt;&lt;/authors&gt;&lt;/contributors&gt;&lt;titles&gt;&lt;title&gt;Cloud point extraction of polycyclic aromatic hydrocarbons in aqueous solution with silicone surfactants&lt;/title&gt;&lt;secondary-title&gt;Chinese Journal of Chemical Engineering&lt;/secondary-title&gt;&lt;/titles&gt;&lt;periodical&gt;&lt;full-title&gt;Chinese Journal of Chemical Engineering&lt;/full-title&gt;&lt;/periodical&gt;&lt;pages&gt;468-473&lt;/pages&gt;&lt;volume&gt;15&lt;/volume&gt;&lt;number&gt;4&lt;/number&gt;&lt;dates&gt;&lt;year&gt;2007&lt;/year&gt;&lt;/dates&gt;&lt;isbn&gt;1004-9541&lt;/isbn&gt;&lt;urls&gt;&lt;/urls&gt;&lt;/record&gt;&lt;/Cite&gt;&lt;/EndNote&gt;</w:instrText>
      </w:r>
      <w:r w:rsidRPr="00CC1BA6">
        <w:rPr>
          <w:rFonts w:ascii="Times New Roman" w:hAnsi="Times New Roman"/>
          <w:sz w:val="20"/>
          <w:szCs w:val="20"/>
        </w:rPr>
        <w:fldChar w:fldCharType="separate"/>
      </w:r>
      <w:r w:rsidRPr="00CC1BA6">
        <w:rPr>
          <w:rFonts w:ascii="Times New Roman" w:hAnsi="Times New Roman"/>
          <w:noProof/>
          <w:sz w:val="20"/>
          <w:szCs w:val="20"/>
        </w:rPr>
        <w:t>[</w:t>
      </w:r>
      <w:hyperlink w:anchor="_ENREF_12" w:tooltip="Bingjia, 2007 #12" w:history="1">
        <w:r w:rsidRPr="00CC1BA6">
          <w:rPr>
            <w:rFonts w:ascii="Times New Roman" w:hAnsi="Times New Roman"/>
            <w:noProof/>
            <w:sz w:val="20"/>
            <w:szCs w:val="20"/>
          </w:rPr>
          <w:t>12</w:t>
        </w:r>
      </w:hyperlink>
      <w:r w:rsidRPr="00CC1BA6">
        <w:rPr>
          <w:rFonts w:ascii="Times New Roman" w:hAnsi="Times New Roman"/>
          <w:noProof/>
          <w:sz w:val="20"/>
          <w:szCs w:val="20"/>
        </w:rPr>
        <w:t>]</w:t>
      </w:r>
      <w:r w:rsidRPr="00CC1BA6">
        <w:rPr>
          <w:rFonts w:ascii="Times New Roman" w:hAnsi="Times New Roman"/>
          <w:sz w:val="20"/>
          <w:szCs w:val="20"/>
        </w:rPr>
        <w:fldChar w:fldCharType="end"/>
      </w:r>
      <w:r w:rsidRPr="00CC1BA6">
        <w:rPr>
          <w:rFonts w:ascii="Times New Roman" w:hAnsi="Times New Roman"/>
          <w:sz w:val="20"/>
          <w:szCs w:val="20"/>
        </w:rPr>
        <w:t xml:space="preserve">. However, adding salt to the surfactant micellar solution can decrease the CPT and facilitates the separation of the two phases by altering the density of the bulk aqueous phase. Thus, different temperatures were studied in this part of experiment starting from room temperature, 25 </w:t>
      </w:r>
      <w:r w:rsidRPr="00CC1BA6">
        <w:rPr>
          <w:rFonts w:ascii="Times New Roman" w:hAnsi="Times New Roman"/>
          <w:sz w:val="20"/>
          <w:szCs w:val="20"/>
          <w:vertAlign w:val="superscript"/>
        </w:rPr>
        <w:t>o</w:t>
      </w:r>
      <w:r w:rsidRPr="00CC1BA6">
        <w:rPr>
          <w:rFonts w:ascii="Times New Roman" w:hAnsi="Times New Roman"/>
          <w:sz w:val="20"/>
          <w:szCs w:val="20"/>
        </w:rPr>
        <w:t xml:space="preserve">C to 80 </w:t>
      </w:r>
      <w:r w:rsidRPr="00CC1BA6">
        <w:rPr>
          <w:rFonts w:ascii="Times New Roman" w:hAnsi="Times New Roman"/>
          <w:sz w:val="20"/>
          <w:szCs w:val="20"/>
          <w:vertAlign w:val="superscript"/>
        </w:rPr>
        <w:t>o</w:t>
      </w:r>
      <w:r w:rsidRPr="00CC1BA6">
        <w:rPr>
          <w:rFonts w:ascii="Times New Roman" w:hAnsi="Times New Roman"/>
          <w:sz w:val="20"/>
          <w:szCs w:val="20"/>
        </w:rPr>
        <w:t xml:space="preserve">C. Figure 4(a) shows the extraction efficiency for both DEHP and DBP increased as the temperature increased from 25 </w:t>
      </w:r>
      <w:r w:rsidRPr="00CC1BA6">
        <w:rPr>
          <w:rFonts w:ascii="Times New Roman" w:hAnsi="Times New Roman"/>
          <w:sz w:val="20"/>
          <w:szCs w:val="20"/>
          <w:vertAlign w:val="superscript"/>
        </w:rPr>
        <w:t>o</w:t>
      </w:r>
      <w:r w:rsidRPr="00CC1BA6">
        <w:rPr>
          <w:rFonts w:ascii="Times New Roman" w:hAnsi="Times New Roman"/>
          <w:sz w:val="20"/>
          <w:szCs w:val="20"/>
        </w:rPr>
        <w:t xml:space="preserve">C to 50 </w:t>
      </w:r>
      <w:r w:rsidRPr="00CC1BA6">
        <w:rPr>
          <w:rFonts w:ascii="Times New Roman" w:hAnsi="Times New Roman"/>
          <w:sz w:val="20"/>
          <w:szCs w:val="20"/>
          <w:vertAlign w:val="superscript"/>
        </w:rPr>
        <w:t>o</w:t>
      </w:r>
      <w:r w:rsidRPr="00CC1BA6">
        <w:rPr>
          <w:rFonts w:ascii="Times New Roman" w:hAnsi="Times New Roman"/>
          <w:sz w:val="20"/>
          <w:szCs w:val="20"/>
        </w:rPr>
        <w:t xml:space="preserve">C and yet started to decrease when the temperature was above 50 </w:t>
      </w:r>
      <w:r w:rsidRPr="00CC1BA6">
        <w:rPr>
          <w:rFonts w:ascii="Times New Roman" w:hAnsi="Times New Roman"/>
          <w:sz w:val="20"/>
          <w:szCs w:val="20"/>
          <w:vertAlign w:val="superscript"/>
        </w:rPr>
        <w:t>o</w:t>
      </w:r>
      <w:r w:rsidRPr="00CC1BA6">
        <w:rPr>
          <w:rFonts w:ascii="Times New Roman" w:hAnsi="Times New Roman"/>
          <w:sz w:val="20"/>
          <w:szCs w:val="20"/>
        </w:rPr>
        <w:t xml:space="preserve">C. Non-ionic silicone surfactant appears moderately more hydrophobic at higher temperatures owing to an equilibrium shift that favours dehydration of the ether oxygens. This leads to an increase in the number concentration of micelles. Hence, the solubilization capability of the micellar solution increases with temperature leading to increase in the DBP and DEHP extraction. Unfortunately, elevated temperature may lead to decomposition of the analytes even though raising of temperature may improve the interaction between surfactant molecules and analytes </w:t>
      </w:r>
      <w:r w:rsidRPr="00CC1BA6">
        <w:rPr>
          <w:rFonts w:ascii="Times New Roman" w:hAnsi="Times New Roman"/>
          <w:sz w:val="20"/>
          <w:szCs w:val="20"/>
        </w:rPr>
        <w:fldChar w:fldCharType="begin"/>
      </w:r>
      <w:r w:rsidRPr="00CC1BA6">
        <w:rPr>
          <w:rFonts w:ascii="Times New Roman" w:hAnsi="Times New Roman"/>
          <w:sz w:val="20"/>
          <w:szCs w:val="20"/>
        </w:rPr>
        <w:instrText xml:space="preserve"> ADDIN EN.CITE &lt;EndNote&gt;&lt;Cite&gt;&lt;Author&gt;Tang&lt;/Author&gt;&lt;Year&gt;2017&lt;/Year&gt;&lt;RecNum&gt;20&lt;/RecNum&gt;&lt;DisplayText&gt;[20]&lt;/DisplayText&gt;&lt;record&gt;&lt;rec-number&gt;20&lt;/rec-number&gt;&lt;foreign-keys&gt;&lt;key app="EN" db-id="dw9z5dp55fr9r3e9dacvv2dxzsdpfe2evatr"&gt;20&lt;/key&gt;&lt;/foreign-keys&gt;&lt;ref-type name="Journal Article"&gt;17&lt;/ref-type&gt;&lt;contributors&gt;&lt;authors&gt;&lt;author&gt;Tang, Xunyou&lt;/author&gt;&lt;author&gt;Zhu, Dan&lt;/author&gt;&lt;author&gt;Huai, Wenbei&lt;/author&gt;&lt;author&gt;Zhang, Wei&lt;/author&gt;&lt;author&gt;Fu, Chujun&lt;/author&gt;&lt;author&gt;Xie, Xiujuan&lt;/author&gt;&lt;author&gt;Quan, Sisi&lt;/author&gt;&lt;author&gt;Fan, Huajun&lt;/author&gt;&lt;/authors&gt;&lt;/contributors&gt;&lt;titles&gt;&lt;title&gt;Simultaneous extraction and separation of flavonoids and alkaloids from Crotalaria sessiliflora L. by microwave-assisted cloud-point extraction&lt;/title&gt;&lt;secondary-title&gt;Separation and Purification Technology&lt;/secondary-title&gt;&lt;/titles&gt;&lt;periodical&gt;&lt;full-title&gt;Separation and Purification Technology&lt;/full-title&gt;&lt;/periodical&gt;&lt;pages&gt;266-273&lt;/pages&gt;&lt;volume&gt;175&lt;/volume&gt;&lt;dates&gt;&lt;year&gt;2017&lt;/year&gt;&lt;/dates&gt;&lt;isbn&gt;1383-5866&lt;/isbn&gt;&lt;urls&gt;&lt;/urls&gt;&lt;/record&gt;&lt;/Cite&gt;&lt;/EndNote&gt;</w:instrText>
      </w:r>
      <w:r w:rsidRPr="00CC1BA6">
        <w:rPr>
          <w:rFonts w:ascii="Times New Roman" w:hAnsi="Times New Roman"/>
          <w:sz w:val="20"/>
          <w:szCs w:val="20"/>
        </w:rPr>
        <w:fldChar w:fldCharType="separate"/>
      </w:r>
      <w:r w:rsidRPr="00CC1BA6">
        <w:rPr>
          <w:rFonts w:ascii="Times New Roman" w:hAnsi="Times New Roman"/>
          <w:noProof/>
          <w:sz w:val="20"/>
          <w:szCs w:val="20"/>
        </w:rPr>
        <w:t>[</w:t>
      </w:r>
      <w:hyperlink w:anchor="_ENREF_20" w:tooltip="Tang, 2017 #20" w:history="1">
        <w:r w:rsidRPr="00CC1BA6">
          <w:rPr>
            <w:rFonts w:ascii="Times New Roman" w:hAnsi="Times New Roman"/>
            <w:noProof/>
            <w:sz w:val="20"/>
            <w:szCs w:val="20"/>
          </w:rPr>
          <w:t>20</w:t>
        </w:r>
      </w:hyperlink>
      <w:r w:rsidRPr="00CC1BA6">
        <w:rPr>
          <w:rFonts w:ascii="Times New Roman" w:hAnsi="Times New Roman"/>
          <w:noProof/>
          <w:sz w:val="20"/>
          <w:szCs w:val="20"/>
        </w:rPr>
        <w:t>]</w:t>
      </w:r>
      <w:r w:rsidRPr="00CC1BA6">
        <w:rPr>
          <w:rFonts w:ascii="Times New Roman" w:hAnsi="Times New Roman"/>
          <w:sz w:val="20"/>
          <w:szCs w:val="20"/>
        </w:rPr>
        <w:fldChar w:fldCharType="end"/>
      </w:r>
      <w:r w:rsidRPr="00CC1BA6">
        <w:rPr>
          <w:rFonts w:ascii="Times New Roman" w:hAnsi="Times New Roman"/>
          <w:sz w:val="20"/>
          <w:szCs w:val="20"/>
        </w:rPr>
        <w:t xml:space="preserve">. </w:t>
      </w:r>
    </w:p>
    <w:p w:rsidR="00CC1BA6" w:rsidRPr="00CC1BA6" w:rsidRDefault="00CC1BA6" w:rsidP="00CC1BA6">
      <w:pPr>
        <w:pStyle w:val="ListParagraph"/>
        <w:spacing w:after="0" w:line="240" w:lineRule="auto"/>
        <w:ind w:left="0"/>
        <w:contextualSpacing w:val="0"/>
        <w:jc w:val="both"/>
        <w:rPr>
          <w:rFonts w:ascii="Times New Roman" w:hAnsi="Times New Roman"/>
          <w:sz w:val="20"/>
          <w:szCs w:val="20"/>
        </w:rPr>
      </w:pPr>
    </w:p>
    <w:p w:rsidR="00CC1BA6" w:rsidRDefault="00CC1BA6" w:rsidP="00CC1BA6">
      <w:pPr>
        <w:pStyle w:val="ListParagraph"/>
        <w:spacing w:after="0" w:line="240" w:lineRule="auto"/>
        <w:ind w:left="0"/>
        <w:contextualSpacing w:val="0"/>
        <w:jc w:val="both"/>
        <w:rPr>
          <w:rFonts w:ascii="Times New Roman" w:hAnsi="Times New Roman"/>
          <w:sz w:val="20"/>
          <w:szCs w:val="20"/>
        </w:rPr>
      </w:pPr>
      <w:r w:rsidRPr="00CC1BA6">
        <w:rPr>
          <w:rFonts w:ascii="Times New Roman" w:hAnsi="Times New Roman"/>
          <w:sz w:val="20"/>
          <w:szCs w:val="20"/>
        </w:rPr>
        <w:t xml:space="preserve">Incubation time is another parameter optimized in the CPE since employment of shortest equilibration time is one of the compromise between efficient separation of phases and completion of extraction </w:t>
      </w:r>
      <w:r w:rsidRPr="00CC1BA6">
        <w:rPr>
          <w:rFonts w:ascii="Times New Roman" w:hAnsi="Times New Roman"/>
          <w:sz w:val="20"/>
          <w:szCs w:val="20"/>
        </w:rPr>
        <w:fldChar w:fldCharType="begin"/>
      </w:r>
      <w:r w:rsidRPr="00CC1BA6">
        <w:rPr>
          <w:rFonts w:ascii="Times New Roman" w:hAnsi="Times New Roman"/>
          <w:sz w:val="20"/>
          <w:szCs w:val="20"/>
        </w:rPr>
        <w:instrText xml:space="preserve"> ADDIN EN.CITE &lt;EndNote&gt;&lt;Cite&gt;&lt;Author&gt;Pirdadeh-Beiranvand&lt;/Author&gt;&lt;Year&gt;2017&lt;/Year&gt;&lt;RecNum&gt;21&lt;/RecNum&gt;&lt;DisplayText&gt;[21]&lt;/DisplayText&gt;&lt;record&gt;&lt;rec-number&gt;21&lt;/rec-number&gt;&lt;foreign-keys&gt;&lt;key app="EN" db-id="dw9z5dp55fr9r3e9dacvv2dxzsdpfe2evatr"&gt;21&lt;/key&gt;&lt;/foreign-keys&gt;&lt;ref-type name="Journal Article"&gt;17&lt;/ref-type&gt;&lt;contributors&gt;&lt;authors&gt;&lt;author&gt;Pirdadeh-Beiranvand, Masoumeh&lt;/author&gt;&lt;author&gt;Afkhami, Abbas&lt;/author&gt;&lt;author&gt;Madrakian, Tayyebeh&lt;/author&gt;&lt;/authors&gt;&lt;/contributors&gt;&lt;titles&gt;&lt;title&gt;Cloud point-magnetic dispersive solid phase extraction for the spectrofluorometric determination of citaloperam&lt;/title&gt;&lt;secondary-title&gt;Journal of Molecular Liquids&lt;/secondary-title&gt;&lt;/titles&gt;&lt;periodical&gt;&lt;full-title&gt;Journal of Molecular Liquids&lt;/full-title&gt;&lt;/periodical&gt;&lt;dates&gt;&lt;year&gt;2017&lt;/year&gt;&lt;/dates&gt;&lt;isbn&gt;0167-7322&lt;/isbn&gt;&lt;urls&gt;&lt;/urls&gt;&lt;/record&gt;&lt;/Cite&gt;&lt;/EndNote&gt;</w:instrText>
      </w:r>
      <w:r w:rsidRPr="00CC1BA6">
        <w:rPr>
          <w:rFonts w:ascii="Times New Roman" w:hAnsi="Times New Roman"/>
          <w:sz w:val="20"/>
          <w:szCs w:val="20"/>
        </w:rPr>
        <w:fldChar w:fldCharType="separate"/>
      </w:r>
      <w:r w:rsidRPr="00CC1BA6">
        <w:rPr>
          <w:rFonts w:ascii="Times New Roman" w:hAnsi="Times New Roman"/>
          <w:noProof/>
          <w:sz w:val="20"/>
          <w:szCs w:val="20"/>
        </w:rPr>
        <w:t>[</w:t>
      </w:r>
      <w:hyperlink w:anchor="_ENREF_21" w:tooltip="Pirdadeh-Beiranvand, 2017 #21" w:history="1">
        <w:r w:rsidRPr="00CC1BA6">
          <w:rPr>
            <w:rFonts w:ascii="Times New Roman" w:hAnsi="Times New Roman"/>
            <w:noProof/>
            <w:sz w:val="20"/>
            <w:szCs w:val="20"/>
          </w:rPr>
          <w:t>21</w:t>
        </w:r>
      </w:hyperlink>
      <w:r w:rsidRPr="00CC1BA6">
        <w:rPr>
          <w:rFonts w:ascii="Times New Roman" w:hAnsi="Times New Roman"/>
          <w:noProof/>
          <w:sz w:val="20"/>
          <w:szCs w:val="20"/>
        </w:rPr>
        <w:t>]</w:t>
      </w:r>
      <w:r w:rsidRPr="00CC1BA6">
        <w:rPr>
          <w:rFonts w:ascii="Times New Roman" w:hAnsi="Times New Roman"/>
          <w:sz w:val="20"/>
          <w:szCs w:val="20"/>
        </w:rPr>
        <w:fldChar w:fldCharType="end"/>
      </w:r>
      <w:r w:rsidRPr="00CC1BA6">
        <w:rPr>
          <w:rFonts w:ascii="Times New Roman" w:hAnsi="Times New Roman"/>
          <w:sz w:val="20"/>
          <w:szCs w:val="20"/>
        </w:rPr>
        <w:t xml:space="preserve">. The shortest incubation </w:t>
      </w:r>
      <w:r w:rsidRPr="00CC1BA6">
        <w:rPr>
          <w:rFonts w:ascii="Times New Roman" w:hAnsi="Times New Roman"/>
          <w:sz w:val="20"/>
          <w:szCs w:val="20"/>
        </w:rPr>
        <w:lastRenderedPageBreak/>
        <w:t xml:space="preserve">time with high extraction efficiency is preferable in CPE </w:t>
      </w:r>
      <w:r w:rsidRPr="00CC1BA6">
        <w:rPr>
          <w:rFonts w:ascii="Times New Roman" w:hAnsi="Times New Roman"/>
          <w:sz w:val="20"/>
          <w:szCs w:val="20"/>
        </w:rPr>
        <w:fldChar w:fldCharType="begin"/>
      </w:r>
      <w:r w:rsidRPr="00CC1BA6">
        <w:rPr>
          <w:rFonts w:ascii="Times New Roman" w:hAnsi="Times New Roman"/>
          <w:sz w:val="20"/>
          <w:szCs w:val="20"/>
        </w:rPr>
        <w:instrText xml:space="preserve"> ADDIN EN.CITE &lt;EndNote&gt;&lt;Cite&gt;&lt;Author&gt;Yang&lt;/Author&gt;&lt;Year&gt;2015&lt;/Year&gt;&lt;RecNum&gt;22&lt;/RecNum&gt;&lt;DisplayText&gt;[22]&lt;/DisplayText&gt;&lt;record&gt;&lt;rec-number&gt;22&lt;/rec-number&gt;&lt;foreign-keys&gt;&lt;key app="EN" db-id="dw9z5dp55fr9r3e9dacvv2dxzsdpfe2evatr"&gt;22&lt;/key&gt;&lt;/foreign-keys&gt;&lt;ref-type name="Journal Article"&gt;17&lt;/ref-type&gt;&lt;contributors&gt;&lt;authors&gt;&lt;author&gt;Yang, Xiupei&lt;/author&gt;&lt;author&gt;Li, Gu&lt;/author&gt;&lt;author&gt;Yang, Xiaocui&lt;/author&gt;&lt;author&gt;Jia, Zhihui&lt;/author&gt;&lt;author&gt;Luo, Na&lt;/author&gt;&lt;/authors&gt;&lt;/contributors&gt;&lt;titles&gt;&lt;title&gt;Determination of Manganese in Environmental Samples by UV-Vis after Cloud Point Extraction&lt;/title&gt;&lt;/titles&gt;&lt;dates&gt;&lt;year&gt;2015&lt;/year&gt;&lt;/dates&gt;&lt;urls&gt;&lt;/urls&gt;&lt;/record&gt;&lt;/Cite&gt;&lt;/EndNote&gt;</w:instrText>
      </w:r>
      <w:r w:rsidRPr="00CC1BA6">
        <w:rPr>
          <w:rFonts w:ascii="Times New Roman" w:hAnsi="Times New Roman"/>
          <w:sz w:val="20"/>
          <w:szCs w:val="20"/>
        </w:rPr>
        <w:fldChar w:fldCharType="separate"/>
      </w:r>
      <w:r w:rsidRPr="00CC1BA6">
        <w:rPr>
          <w:rFonts w:ascii="Times New Roman" w:hAnsi="Times New Roman"/>
          <w:noProof/>
          <w:sz w:val="20"/>
          <w:szCs w:val="20"/>
        </w:rPr>
        <w:t>[</w:t>
      </w:r>
      <w:hyperlink w:anchor="_ENREF_22" w:tooltip="Yang, 2015 #22" w:history="1">
        <w:r w:rsidRPr="00CC1BA6">
          <w:rPr>
            <w:rFonts w:ascii="Times New Roman" w:hAnsi="Times New Roman"/>
            <w:noProof/>
            <w:sz w:val="20"/>
            <w:szCs w:val="20"/>
          </w:rPr>
          <w:t>22</w:t>
        </w:r>
      </w:hyperlink>
      <w:r w:rsidRPr="00CC1BA6">
        <w:rPr>
          <w:rFonts w:ascii="Times New Roman" w:hAnsi="Times New Roman"/>
          <w:noProof/>
          <w:sz w:val="20"/>
          <w:szCs w:val="20"/>
        </w:rPr>
        <w:t>]</w:t>
      </w:r>
      <w:r w:rsidRPr="00CC1BA6">
        <w:rPr>
          <w:rFonts w:ascii="Times New Roman" w:hAnsi="Times New Roman"/>
          <w:sz w:val="20"/>
          <w:szCs w:val="20"/>
        </w:rPr>
        <w:fldChar w:fldCharType="end"/>
      </w:r>
      <w:r w:rsidRPr="00CC1BA6">
        <w:rPr>
          <w:rFonts w:ascii="Times New Roman" w:hAnsi="Times New Roman"/>
          <w:sz w:val="20"/>
          <w:szCs w:val="20"/>
        </w:rPr>
        <w:t xml:space="preserve">. Thus, the study was carried out in the range from 5 to 30 minutes at 50 </w:t>
      </w:r>
      <w:r w:rsidRPr="00CC1BA6">
        <w:rPr>
          <w:rFonts w:ascii="Times New Roman" w:hAnsi="Times New Roman"/>
          <w:sz w:val="20"/>
          <w:szCs w:val="20"/>
          <w:vertAlign w:val="superscript"/>
        </w:rPr>
        <w:t>o</w:t>
      </w:r>
      <w:r w:rsidRPr="00CC1BA6">
        <w:rPr>
          <w:rFonts w:ascii="Times New Roman" w:hAnsi="Times New Roman"/>
          <w:sz w:val="20"/>
          <w:szCs w:val="20"/>
        </w:rPr>
        <w:t xml:space="preserve">C as shown in Figure 4(b). Based on the result, the extraction efficiency increased as the incubation time increased to 20 minutes and decreased when the incubation time continued to increase. Hence, 20 minutes at 50 </w:t>
      </w:r>
      <w:r w:rsidRPr="00CC1BA6">
        <w:rPr>
          <w:rFonts w:ascii="Times New Roman" w:hAnsi="Times New Roman"/>
          <w:sz w:val="20"/>
          <w:szCs w:val="20"/>
          <w:vertAlign w:val="superscript"/>
        </w:rPr>
        <w:t>o</w:t>
      </w:r>
      <w:r w:rsidRPr="00CC1BA6">
        <w:rPr>
          <w:rFonts w:ascii="Times New Roman" w:hAnsi="Times New Roman"/>
          <w:sz w:val="20"/>
          <w:szCs w:val="20"/>
        </w:rPr>
        <w:t xml:space="preserve">C was chosen as an incubation time for both analytes since this is the lowest possible temperature and shortest incubation time with higher extraction efficiency. </w:t>
      </w:r>
    </w:p>
    <w:p w:rsidR="00CC1BA6" w:rsidRPr="00CC1BA6" w:rsidRDefault="00CC1BA6" w:rsidP="00CC1BA6">
      <w:pPr>
        <w:pStyle w:val="ListParagraph"/>
        <w:spacing w:after="120" w:line="240" w:lineRule="auto"/>
        <w:ind w:left="0"/>
        <w:contextualSpacing w:val="0"/>
        <w:jc w:val="both"/>
        <w:rPr>
          <w:rFonts w:ascii="Times New Roman" w:hAnsi="Times New Roman"/>
          <w:sz w:val="20"/>
          <w:szCs w:val="20"/>
        </w:rPr>
      </w:pPr>
    </w:p>
    <w:p w:rsidR="00CC1BA6" w:rsidRPr="00CC1BA6" w:rsidRDefault="00CC1BA6" w:rsidP="00CC1BA6">
      <w:pPr>
        <w:pStyle w:val="ListParagraph"/>
        <w:spacing w:after="120" w:line="240" w:lineRule="auto"/>
        <w:ind w:left="0"/>
        <w:contextualSpacing w:val="0"/>
        <w:jc w:val="center"/>
        <w:rPr>
          <w:rFonts w:ascii="Times New Roman" w:hAnsi="Times New Roman"/>
          <w:sz w:val="20"/>
          <w:szCs w:val="20"/>
        </w:rPr>
      </w:pPr>
      <w:r w:rsidRPr="00CC1BA6">
        <w:rPr>
          <w:rFonts w:ascii="Times New Roman" w:hAnsi="Times New Roman"/>
          <w:noProof/>
          <w:sz w:val="20"/>
          <w:szCs w:val="20"/>
          <w:lang w:bidi="ar-SA"/>
        </w:rPr>
        <w:drawing>
          <wp:inline distT="0" distB="0" distL="0" distR="0" wp14:anchorId="4BEA0CB0" wp14:editId="6CF59998">
            <wp:extent cx="4194000" cy="4809600"/>
            <wp:effectExtent l="19050" t="19050" r="16510" b="101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94000" cy="4809600"/>
                    </a:xfrm>
                    <a:prstGeom prst="rect">
                      <a:avLst/>
                    </a:prstGeom>
                    <a:noFill/>
                    <a:ln w="6350">
                      <a:solidFill>
                        <a:schemeClr val="tx1"/>
                      </a:solidFill>
                    </a:ln>
                  </pic:spPr>
                </pic:pic>
              </a:graphicData>
            </a:graphic>
          </wp:inline>
        </w:drawing>
      </w:r>
    </w:p>
    <w:p w:rsidR="00CC1BA6" w:rsidRPr="00CC1BA6" w:rsidRDefault="00CC1BA6" w:rsidP="00CC1BA6">
      <w:pPr>
        <w:spacing w:after="0" w:line="240" w:lineRule="auto"/>
        <w:ind w:left="810" w:hanging="810"/>
        <w:jc w:val="both"/>
        <w:rPr>
          <w:rFonts w:ascii="Times New Roman" w:hAnsi="Times New Roman"/>
          <w:sz w:val="20"/>
          <w:szCs w:val="20"/>
        </w:rPr>
      </w:pPr>
      <w:r w:rsidRPr="00CC1BA6">
        <w:rPr>
          <w:rFonts w:ascii="Times New Roman" w:hAnsi="Times New Roman"/>
          <w:sz w:val="20"/>
          <w:szCs w:val="20"/>
        </w:rPr>
        <w:t xml:space="preserve">Figure 4. </w:t>
      </w:r>
      <w:r>
        <w:rPr>
          <w:rFonts w:ascii="Times New Roman" w:hAnsi="Times New Roman"/>
          <w:sz w:val="20"/>
          <w:szCs w:val="20"/>
        </w:rPr>
        <w:t xml:space="preserve"> </w:t>
      </w:r>
      <w:r w:rsidRPr="00CC1BA6">
        <w:rPr>
          <w:rFonts w:ascii="Times New Roman" w:hAnsi="Times New Roman"/>
          <w:sz w:val="20"/>
          <w:szCs w:val="20"/>
        </w:rPr>
        <w:t>Effect of (a) temperature and (b) incubation time on extraction efficiency of phthalates in CPE. Condition (a): 10 mg L</w:t>
      </w:r>
      <w:r w:rsidRPr="00CC1BA6">
        <w:rPr>
          <w:rFonts w:ascii="Times New Roman" w:hAnsi="Times New Roman"/>
          <w:sz w:val="20"/>
          <w:szCs w:val="20"/>
          <w:vertAlign w:val="superscript"/>
        </w:rPr>
        <w:t>-1</w:t>
      </w:r>
      <w:r w:rsidRPr="00CC1BA6">
        <w:rPr>
          <w:rFonts w:ascii="Times New Roman" w:hAnsi="Times New Roman"/>
          <w:sz w:val="20"/>
          <w:szCs w:val="20"/>
        </w:rPr>
        <w:t xml:space="preserve"> of phthalates, 0.1 %v/v of DC193C, 1.5 mol L</w:t>
      </w:r>
      <w:r w:rsidRPr="00CC1BA6">
        <w:rPr>
          <w:rFonts w:ascii="Times New Roman" w:hAnsi="Times New Roman"/>
          <w:sz w:val="20"/>
          <w:szCs w:val="20"/>
          <w:vertAlign w:val="superscript"/>
        </w:rPr>
        <w:t>-1</w:t>
      </w:r>
      <w:r w:rsidRPr="00CC1BA6">
        <w:rPr>
          <w:rFonts w:ascii="Times New Roman" w:hAnsi="Times New Roman"/>
          <w:sz w:val="20"/>
          <w:szCs w:val="20"/>
        </w:rPr>
        <w:t xml:space="preserve"> of Na</w:t>
      </w:r>
      <w:r w:rsidRPr="00CC1BA6">
        <w:rPr>
          <w:rFonts w:ascii="Times New Roman" w:hAnsi="Times New Roman"/>
          <w:sz w:val="20"/>
          <w:szCs w:val="20"/>
          <w:vertAlign w:val="subscript"/>
        </w:rPr>
        <w:t>2</w:t>
      </w:r>
      <w:r w:rsidRPr="00CC1BA6">
        <w:rPr>
          <w:rFonts w:ascii="Times New Roman" w:hAnsi="Times New Roman"/>
          <w:sz w:val="20"/>
          <w:szCs w:val="20"/>
        </w:rPr>
        <w:t>SO</w:t>
      </w:r>
      <w:r w:rsidRPr="00CC1BA6">
        <w:rPr>
          <w:rFonts w:ascii="Times New Roman" w:hAnsi="Times New Roman"/>
          <w:sz w:val="20"/>
          <w:szCs w:val="20"/>
          <w:vertAlign w:val="subscript"/>
        </w:rPr>
        <w:t xml:space="preserve">4. </w:t>
      </w:r>
      <w:r w:rsidRPr="00CC1BA6">
        <w:rPr>
          <w:rFonts w:ascii="Times New Roman" w:hAnsi="Times New Roman"/>
          <w:sz w:val="20"/>
          <w:szCs w:val="20"/>
        </w:rPr>
        <w:t>Condition (b): 10 mg L</w:t>
      </w:r>
      <w:r w:rsidRPr="00CC1BA6">
        <w:rPr>
          <w:rFonts w:ascii="Times New Roman" w:hAnsi="Times New Roman"/>
          <w:sz w:val="20"/>
          <w:szCs w:val="20"/>
          <w:vertAlign w:val="superscript"/>
        </w:rPr>
        <w:t>-1</w:t>
      </w:r>
      <w:r w:rsidRPr="00CC1BA6">
        <w:rPr>
          <w:rFonts w:ascii="Times New Roman" w:hAnsi="Times New Roman"/>
          <w:sz w:val="20"/>
          <w:szCs w:val="20"/>
        </w:rPr>
        <w:t xml:space="preserve"> of phthalates, 0.1 %v/v of DC193C, 1.5 mol L</w:t>
      </w:r>
      <w:r w:rsidRPr="00CC1BA6">
        <w:rPr>
          <w:rFonts w:ascii="Times New Roman" w:hAnsi="Times New Roman"/>
          <w:sz w:val="20"/>
          <w:szCs w:val="20"/>
          <w:vertAlign w:val="superscript"/>
        </w:rPr>
        <w:t>-1</w:t>
      </w:r>
      <w:r w:rsidRPr="00CC1BA6">
        <w:rPr>
          <w:rFonts w:ascii="Times New Roman" w:hAnsi="Times New Roman"/>
          <w:sz w:val="20"/>
          <w:szCs w:val="20"/>
        </w:rPr>
        <w:t xml:space="preserve"> of Na</w:t>
      </w:r>
      <w:r w:rsidRPr="00CC1BA6">
        <w:rPr>
          <w:rFonts w:ascii="Times New Roman" w:hAnsi="Times New Roman"/>
          <w:sz w:val="20"/>
          <w:szCs w:val="20"/>
          <w:vertAlign w:val="subscript"/>
        </w:rPr>
        <w:t>2</w:t>
      </w:r>
      <w:r w:rsidRPr="00CC1BA6">
        <w:rPr>
          <w:rFonts w:ascii="Times New Roman" w:hAnsi="Times New Roman"/>
          <w:sz w:val="20"/>
          <w:szCs w:val="20"/>
        </w:rPr>
        <w:t>SO</w:t>
      </w:r>
      <w:r w:rsidRPr="00CC1BA6">
        <w:rPr>
          <w:rFonts w:ascii="Times New Roman" w:hAnsi="Times New Roman"/>
          <w:sz w:val="20"/>
          <w:szCs w:val="20"/>
          <w:vertAlign w:val="subscript"/>
        </w:rPr>
        <w:t xml:space="preserve">4 </w:t>
      </w:r>
      <w:r w:rsidRPr="00CC1BA6">
        <w:rPr>
          <w:rFonts w:ascii="Times New Roman" w:hAnsi="Times New Roman"/>
          <w:sz w:val="20"/>
          <w:szCs w:val="20"/>
        </w:rPr>
        <w:t xml:space="preserve">at 50 </w:t>
      </w:r>
      <w:r w:rsidRPr="00CC1BA6">
        <w:rPr>
          <w:rFonts w:ascii="Times New Roman" w:hAnsi="Times New Roman"/>
          <w:sz w:val="20"/>
          <w:szCs w:val="20"/>
          <w:vertAlign w:val="superscript"/>
        </w:rPr>
        <w:t>o</w:t>
      </w:r>
      <w:r w:rsidRPr="00CC1BA6">
        <w:rPr>
          <w:rFonts w:ascii="Times New Roman" w:hAnsi="Times New Roman"/>
          <w:sz w:val="20"/>
          <w:szCs w:val="20"/>
        </w:rPr>
        <w:t>C</w:t>
      </w:r>
    </w:p>
    <w:p w:rsidR="00CC1BA6" w:rsidRPr="00CC1BA6" w:rsidRDefault="00CC1BA6" w:rsidP="00CC1BA6">
      <w:pPr>
        <w:pStyle w:val="ListParagraph"/>
        <w:spacing w:after="120" w:line="240" w:lineRule="auto"/>
        <w:ind w:left="0"/>
        <w:contextualSpacing w:val="0"/>
        <w:jc w:val="both"/>
        <w:rPr>
          <w:rFonts w:ascii="Times New Roman" w:hAnsi="Times New Roman"/>
          <w:b/>
          <w:sz w:val="20"/>
          <w:szCs w:val="20"/>
        </w:rPr>
      </w:pPr>
    </w:p>
    <w:p w:rsidR="00CC1BA6" w:rsidRPr="00CC1BA6" w:rsidRDefault="00CC1BA6" w:rsidP="00CC1BA6">
      <w:pPr>
        <w:pStyle w:val="ListParagraph"/>
        <w:spacing w:after="0" w:line="240" w:lineRule="auto"/>
        <w:ind w:left="0"/>
        <w:contextualSpacing w:val="0"/>
        <w:jc w:val="both"/>
        <w:rPr>
          <w:rFonts w:ascii="Times New Roman" w:hAnsi="Times New Roman"/>
          <w:b/>
          <w:sz w:val="20"/>
          <w:szCs w:val="20"/>
        </w:rPr>
      </w:pPr>
      <w:r w:rsidRPr="00CC1BA6">
        <w:rPr>
          <w:rFonts w:ascii="Times New Roman" w:hAnsi="Times New Roman"/>
          <w:b/>
          <w:sz w:val="20"/>
          <w:szCs w:val="20"/>
        </w:rPr>
        <w:t>Effect of salt types</w:t>
      </w:r>
    </w:p>
    <w:p w:rsidR="00CC1BA6" w:rsidRPr="00CC1BA6" w:rsidRDefault="00CC1BA6" w:rsidP="00CC1BA6">
      <w:pPr>
        <w:pStyle w:val="ListParagraph"/>
        <w:spacing w:after="0" w:line="240" w:lineRule="auto"/>
        <w:ind w:left="0"/>
        <w:contextualSpacing w:val="0"/>
        <w:jc w:val="both"/>
        <w:rPr>
          <w:rFonts w:ascii="Times New Roman" w:eastAsia="SimSun" w:hAnsi="Times New Roman"/>
          <w:sz w:val="20"/>
          <w:szCs w:val="20"/>
          <w:lang w:val="en-GB"/>
        </w:rPr>
      </w:pPr>
      <w:r w:rsidRPr="00CC1BA6">
        <w:rPr>
          <w:rFonts w:ascii="Times New Roman" w:hAnsi="Times New Roman"/>
          <w:sz w:val="20"/>
          <w:szCs w:val="20"/>
        </w:rPr>
        <w:t xml:space="preserve">Generally, CPE can be carried out without additives. However, the addition of salt to the solution may influence the extraction process. In the case of most non-ionic surfactants, the presence of salt may facilitate phase separation since it increases the density of the aqueous phase. Available electrolytes can also change the CPT of non-ionic surfactants </w:t>
      </w:r>
      <w:r w:rsidRPr="00CC1BA6">
        <w:rPr>
          <w:rFonts w:ascii="Times New Roman" w:hAnsi="Times New Roman"/>
          <w:sz w:val="20"/>
          <w:szCs w:val="20"/>
        </w:rPr>
        <w:fldChar w:fldCharType="begin"/>
      </w:r>
      <w:r w:rsidRPr="00CC1BA6">
        <w:rPr>
          <w:rFonts w:ascii="Times New Roman" w:hAnsi="Times New Roman"/>
          <w:sz w:val="20"/>
          <w:szCs w:val="20"/>
        </w:rPr>
        <w:instrText xml:space="preserve"> ADDIN EN.CITE &lt;EndNote&gt;&lt;Cite&gt;&lt;Author&gt;Santalad&lt;/Author&gt;&lt;Year&gt;2012&lt;/Year&gt;&lt;RecNum&gt;10&lt;/RecNum&gt;&lt;DisplayText&gt;[10]&lt;/DisplayText&gt;&lt;record&gt;&lt;rec-number&gt;10&lt;/rec-number&gt;&lt;foreign-keys&gt;&lt;key app="EN" db-id="dw9z5dp55fr9r3e9dacvv2dxzsdpfe2evatr"&gt;10&lt;/key&gt;&lt;/foreign-keys&gt;&lt;ref-type name="Journal Article"&gt;17&lt;/ref-type&gt;&lt;contributors&gt;&lt;authors&gt;&lt;author&gt;Santalad, Apichai&lt;/author&gt;&lt;author&gt;Burakham, Rodjana&lt;/author&gt;&lt;author&gt;Srijaranai, Somkiat&lt;/author&gt;&lt;author&gt;Srijaranai, Supalax&lt;/author&gt;&lt;author&gt;Deming, Richard L&lt;/author&gt;&lt;/authors&gt;&lt;/contributors&gt;&lt;titles&gt;&lt;title&gt;Role of different salts on cloud-point extraction of isoprocarb and promecarb insecticides followed by high-performance liquid chromatography&lt;/title&gt;&lt;secondary-title&gt;Journal of chromatographic science&lt;/secondary-title&gt;&lt;/titles&gt;&lt;periodical&gt;&lt;full-title&gt;Journal of chromatographic science&lt;/full-title&gt;&lt;/periodical&gt;&lt;pages&gt;523-530&lt;/pages&gt;&lt;volume&gt;50&lt;/volume&gt;&lt;number&gt;6&lt;/number&gt;&lt;dates&gt;&lt;year&gt;2012&lt;/year&gt;&lt;/dates&gt;&lt;isbn&gt;0021-9665&lt;/isbn&gt;&lt;urls&gt;&lt;/urls&gt;&lt;/record&gt;&lt;/Cite&gt;&lt;/EndNote&gt;</w:instrText>
      </w:r>
      <w:r w:rsidRPr="00CC1BA6">
        <w:rPr>
          <w:rFonts w:ascii="Times New Roman" w:hAnsi="Times New Roman"/>
          <w:sz w:val="20"/>
          <w:szCs w:val="20"/>
        </w:rPr>
        <w:fldChar w:fldCharType="separate"/>
      </w:r>
      <w:r w:rsidRPr="00CC1BA6">
        <w:rPr>
          <w:rFonts w:ascii="Times New Roman" w:hAnsi="Times New Roman"/>
          <w:noProof/>
          <w:sz w:val="20"/>
          <w:szCs w:val="20"/>
        </w:rPr>
        <w:t>[</w:t>
      </w:r>
      <w:hyperlink w:anchor="_ENREF_10" w:tooltip="Santalad, 2012 #10" w:history="1">
        <w:r w:rsidRPr="00CC1BA6">
          <w:rPr>
            <w:rFonts w:ascii="Times New Roman" w:hAnsi="Times New Roman"/>
            <w:noProof/>
            <w:sz w:val="20"/>
            <w:szCs w:val="20"/>
          </w:rPr>
          <w:t>10</w:t>
        </w:r>
      </w:hyperlink>
      <w:r w:rsidRPr="00CC1BA6">
        <w:rPr>
          <w:rFonts w:ascii="Times New Roman" w:hAnsi="Times New Roman"/>
          <w:noProof/>
          <w:sz w:val="20"/>
          <w:szCs w:val="20"/>
        </w:rPr>
        <w:t>]</w:t>
      </w:r>
      <w:r w:rsidRPr="00CC1BA6">
        <w:rPr>
          <w:rFonts w:ascii="Times New Roman" w:hAnsi="Times New Roman"/>
          <w:sz w:val="20"/>
          <w:szCs w:val="20"/>
        </w:rPr>
        <w:fldChar w:fldCharType="end"/>
      </w:r>
      <w:r w:rsidRPr="00CC1BA6">
        <w:rPr>
          <w:rFonts w:ascii="Times New Roman" w:hAnsi="Times New Roman"/>
          <w:sz w:val="20"/>
          <w:szCs w:val="20"/>
        </w:rPr>
        <w:t xml:space="preserve">. This is because salt will decrease the solubility of surfactant in water and can alter the CPT and facilitate the separation of two phases by altering the density of the bulk aqueous phase </w:t>
      </w:r>
      <w:r w:rsidRPr="00CC1BA6">
        <w:rPr>
          <w:rFonts w:ascii="Times New Roman" w:hAnsi="Times New Roman"/>
          <w:sz w:val="20"/>
          <w:szCs w:val="20"/>
        </w:rPr>
        <w:fldChar w:fldCharType="begin"/>
      </w:r>
      <w:r w:rsidRPr="00CC1BA6">
        <w:rPr>
          <w:rFonts w:ascii="Times New Roman" w:hAnsi="Times New Roman"/>
          <w:sz w:val="20"/>
          <w:szCs w:val="20"/>
        </w:rPr>
        <w:instrText xml:space="preserve"> ADDIN EN.CITE &lt;EndNote&gt;&lt;Cite&gt;&lt;Author&gt;Sato&lt;/Author&gt;&lt;Year&gt;2013&lt;/Year&gt;&lt;RecNum&gt;23&lt;/RecNum&gt;&lt;DisplayText&gt;[23]&lt;/DisplayText&gt;&lt;record&gt;&lt;rec-number&gt;23&lt;/rec-number&gt;&lt;foreign-keys&gt;&lt;key app="EN" db-id="dw9z5dp55fr9r3e9dacvv2dxzsdpfe2evatr"&gt;23&lt;/key&gt;&lt;/foreign-keys&gt;&lt;ref-type name="Journal Article"&gt;17&lt;/ref-type&gt;&lt;contributors&gt;&lt;authors&gt;&lt;author&gt;Sato, Nobuko&lt;/author&gt;&lt;author&gt;Mori, Masanobu&lt;/author&gt;&lt;author&gt;Itabashi, Hideyuki&lt;/author&gt;&lt;/authors&gt;&lt;/contributors&gt;&lt;titles&gt;&lt;title&gt;Cloud point extraction of Cu (II) using a mixture of triton X-100 and dithizone with a salting-out effect and its application to visual determination&lt;/title&gt;&lt;secondary-title&gt;Talanta&lt;/secondary-title&gt;&lt;/titles&gt;&lt;periodical&gt;&lt;full-title&gt;Talanta&lt;/full-title&gt;&lt;/periodical&gt;&lt;pages&gt;376-381&lt;/pages&gt;&lt;volume&gt;117&lt;/volume&gt;&lt;dates&gt;&lt;year&gt;2013&lt;/year&gt;&lt;/dates&gt;&lt;isbn&gt;0039-9140&lt;/isbn&gt;&lt;urls&gt;&lt;/urls&gt;&lt;/record&gt;&lt;/Cite&gt;&lt;/EndNote&gt;</w:instrText>
      </w:r>
      <w:r w:rsidRPr="00CC1BA6">
        <w:rPr>
          <w:rFonts w:ascii="Times New Roman" w:hAnsi="Times New Roman"/>
          <w:sz w:val="20"/>
          <w:szCs w:val="20"/>
        </w:rPr>
        <w:fldChar w:fldCharType="separate"/>
      </w:r>
      <w:r w:rsidRPr="00CC1BA6">
        <w:rPr>
          <w:rFonts w:ascii="Times New Roman" w:hAnsi="Times New Roman"/>
          <w:noProof/>
          <w:sz w:val="20"/>
          <w:szCs w:val="20"/>
        </w:rPr>
        <w:t>[</w:t>
      </w:r>
      <w:hyperlink w:anchor="_ENREF_23" w:tooltip="Sato, 2013 #23" w:history="1">
        <w:r w:rsidRPr="00CC1BA6">
          <w:rPr>
            <w:rFonts w:ascii="Times New Roman" w:hAnsi="Times New Roman"/>
            <w:noProof/>
            <w:sz w:val="20"/>
            <w:szCs w:val="20"/>
          </w:rPr>
          <w:t>23</w:t>
        </w:r>
      </w:hyperlink>
      <w:r w:rsidRPr="00CC1BA6">
        <w:rPr>
          <w:rFonts w:ascii="Times New Roman" w:hAnsi="Times New Roman"/>
          <w:noProof/>
          <w:sz w:val="20"/>
          <w:szCs w:val="20"/>
        </w:rPr>
        <w:t>]</w:t>
      </w:r>
      <w:r w:rsidRPr="00CC1BA6">
        <w:rPr>
          <w:rFonts w:ascii="Times New Roman" w:hAnsi="Times New Roman"/>
          <w:sz w:val="20"/>
          <w:szCs w:val="20"/>
        </w:rPr>
        <w:fldChar w:fldCharType="end"/>
      </w:r>
      <w:r w:rsidRPr="00CC1BA6">
        <w:rPr>
          <w:rFonts w:ascii="Times New Roman" w:hAnsi="Times New Roman"/>
          <w:sz w:val="20"/>
          <w:szCs w:val="20"/>
        </w:rPr>
        <w:t>. This will then lead to the easier formation of two phases, which are surfactant rich phase and aqueous phase. Based on Table 1, only sodium sulphate (Na</w:t>
      </w:r>
      <w:r w:rsidRPr="00CC1BA6">
        <w:rPr>
          <w:rFonts w:ascii="Times New Roman" w:hAnsi="Times New Roman"/>
          <w:sz w:val="20"/>
          <w:szCs w:val="20"/>
          <w:vertAlign w:val="subscript"/>
        </w:rPr>
        <w:t>2</w:t>
      </w:r>
      <w:r w:rsidRPr="00CC1BA6">
        <w:rPr>
          <w:rFonts w:ascii="Times New Roman" w:hAnsi="Times New Roman"/>
          <w:sz w:val="20"/>
          <w:szCs w:val="20"/>
        </w:rPr>
        <w:t>SO</w:t>
      </w:r>
      <w:r w:rsidRPr="00CC1BA6">
        <w:rPr>
          <w:rFonts w:ascii="Times New Roman" w:hAnsi="Times New Roman"/>
          <w:sz w:val="20"/>
          <w:szCs w:val="20"/>
          <w:vertAlign w:val="subscript"/>
        </w:rPr>
        <w:t>4</w:t>
      </w:r>
      <w:r w:rsidRPr="00CC1BA6">
        <w:rPr>
          <w:rFonts w:ascii="Times New Roman" w:hAnsi="Times New Roman"/>
          <w:sz w:val="20"/>
          <w:szCs w:val="20"/>
        </w:rPr>
        <w:t>)</w:t>
      </w:r>
      <w:r w:rsidRPr="00CC1BA6">
        <w:rPr>
          <w:rFonts w:ascii="Times New Roman" w:hAnsi="Times New Roman"/>
          <w:sz w:val="20"/>
          <w:szCs w:val="20"/>
          <w:vertAlign w:val="subscript"/>
        </w:rPr>
        <w:t xml:space="preserve"> </w:t>
      </w:r>
      <w:r w:rsidRPr="00CC1BA6">
        <w:rPr>
          <w:rFonts w:ascii="Times New Roman" w:hAnsi="Times New Roman"/>
          <w:sz w:val="20"/>
          <w:szCs w:val="20"/>
        </w:rPr>
        <w:t xml:space="preserve">helped in transferring the selected phthalates and formed surfactant rich phase while there </w:t>
      </w:r>
      <w:r w:rsidRPr="00CC1BA6">
        <w:rPr>
          <w:rFonts w:ascii="Times New Roman" w:hAnsi="Times New Roman"/>
          <w:sz w:val="20"/>
          <w:szCs w:val="20"/>
        </w:rPr>
        <w:lastRenderedPageBreak/>
        <w:t>is no phase formation when other salts were employed. This finding is in agreement with other study which also reported that Na</w:t>
      </w:r>
      <w:r w:rsidRPr="00CC1BA6">
        <w:rPr>
          <w:rFonts w:ascii="Times New Roman" w:hAnsi="Times New Roman"/>
          <w:sz w:val="20"/>
          <w:szCs w:val="20"/>
          <w:vertAlign w:val="subscript"/>
        </w:rPr>
        <w:t>2</w:t>
      </w:r>
      <w:r w:rsidRPr="00CC1BA6">
        <w:rPr>
          <w:rFonts w:ascii="Times New Roman" w:hAnsi="Times New Roman"/>
          <w:sz w:val="20"/>
          <w:szCs w:val="20"/>
        </w:rPr>
        <w:t>SO</w:t>
      </w:r>
      <w:r w:rsidRPr="00CC1BA6">
        <w:rPr>
          <w:rFonts w:ascii="Times New Roman" w:hAnsi="Times New Roman"/>
          <w:sz w:val="20"/>
          <w:szCs w:val="20"/>
          <w:vertAlign w:val="subscript"/>
        </w:rPr>
        <w:t>4</w:t>
      </w:r>
      <w:r w:rsidRPr="00CC1BA6">
        <w:rPr>
          <w:rFonts w:ascii="Times New Roman" w:hAnsi="Times New Roman"/>
          <w:sz w:val="20"/>
          <w:szCs w:val="20"/>
        </w:rPr>
        <w:t xml:space="preserve"> salt may enhance the solubility of analytes in the surfactant rich phase through increasing the size of the micelles and aggregation number </w:t>
      </w:r>
      <w:r w:rsidRPr="00CC1BA6">
        <w:rPr>
          <w:rFonts w:ascii="Times New Roman" w:hAnsi="Times New Roman"/>
          <w:sz w:val="20"/>
          <w:szCs w:val="20"/>
        </w:rPr>
        <w:fldChar w:fldCharType="begin"/>
      </w:r>
      <w:r w:rsidRPr="00CC1BA6">
        <w:rPr>
          <w:rFonts w:ascii="Times New Roman" w:hAnsi="Times New Roman"/>
          <w:sz w:val="20"/>
          <w:szCs w:val="20"/>
        </w:rPr>
        <w:instrText xml:space="preserve"> ADDIN EN.CITE &lt;EndNote&gt;&lt;Cite&gt;&lt;Author&gt;Purkait&lt;/Author&gt;&lt;Year&gt;2006&lt;/Year&gt;&lt;RecNum&gt;24&lt;/RecNum&gt;&lt;DisplayText&gt;[24]&lt;/DisplayText&gt;&lt;record&gt;&lt;rec-number&gt;24&lt;/rec-number&gt;&lt;foreign-keys&gt;&lt;key app="EN" db-id="dw9z5dp55fr9r3e9dacvv2dxzsdpfe2evatr"&gt;24&lt;/key&gt;&lt;/foreign-keys&gt;&lt;ref-type name="Journal Article"&gt;17&lt;/ref-type&gt;&lt;contributors&gt;&lt;authors&gt;&lt;author&gt;Purkait, MK&lt;/author&gt;&lt;author&gt;DasGupta, S&lt;/author&gt;&lt;author&gt;De, S&lt;/author&gt;&lt;/authors&gt;&lt;/contributors&gt;&lt;titles&gt;&lt;title&gt;Performance of TX-100 and TX-114 for the separation of chrysoidine dye using cloud point extraction&lt;/title&gt;&lt;secondary-title&gt;Journal of Hazardous materials&lt;/secondary-title&gt;&lt;/titles&gt;&lt;periodical&gt;&lt;full-title&gt;Journal of Hazardous materials&lt;/full-title&gt;&lt;/periodical&gt;&lt;pages&gt;827-835&lt;/pages&gt;&lt;volume&gt;137&lt;/volume&gt;&lt;number&gt;2&lt;/number&gt;&lt;dates&gt;&lt;year&gt;2006&lt;/year&gt;&lt;/dates&gt;&lt;isbn&gt;0304-3894&lt;/isbn&gt;&lt;urls&gt;&lt;/urls&gt;&lt;/record&gt;&lt;/Cite&gt;&lt;/EndNote&gt;</w:instrText>
      </w:r>
      <w:r w:rsidRPr="00CC1BA6">
        <w:rPr>
          <w:rFonts w:ascii="Times New Roman" w:hAnsi="Times New Roman"/>
          <w:sz w:val="20"/>
          <w:szCs w:val="20"/>
        </w:rPr>
        <w:fldChar w:fldCharType="separate"/>
      </w:r>
      <w:r w:rsidRPr="00CC1BA6">
        <w:rPr>
          <w:rFonts w:ascii="Times New Roman" w:hAnsi="Times New Roman"/>
          <w:noProof/>
          <w:sz w:val="20"/>
          <w:szCs w:val="20"/>
        </w:rPr>
        <w:t>[</w:t>
      </w:r>
      <w:hyperlink w:anchor="_ENREF_24" w:tooltip="Purkait, 2006 #24" w:history="1">
        <w:r w:rsidRPr="00CC1BA6">
          <w:rPr>
            <w:rFonts w:ascii="Times New Roman" w:hAnsi="Times New Roman"/>
            <w:noProof/>
            <w:sz w:val="20"/>
            <w:szCs w:val="20"/>
          </w:rPr>
          <w:t>24</w:t>
        </w:r>
      </w:hyperlink>
      <w:r w:rsidRPr="00CC1BA6">
        <w:rPr>
          <w:rFonts w:ascii="Times New Roman" w:hAnsi="Times New Roman"/>
          <w:noProof/>
          <w:sz w:val="20"/>
          <w:szCs w:val="20"/>
        </w:rPr>
        <w:t>]</w:t>
      </w:r>
      <w:r w:rsidRPr="00CC1BA6">
        <w:rPr>
          <w:rFonts w:ascii="Times New Roman" w:hAnsi="Times New Roman"/>
          <w:sz w:val="20"/>
          <w:szCs w:val="20"/>
        </w:rPr>
        <w:fldChar w:fldCharType="end"/>
      </w:r>
      <w:r w:rsidRPr="00CC1BA6">
        <w:rPr>
          <w:rFonts w:ascii="Times New Roman" w:hAnsi="Times New Roman"/>
          <w:sz w:val="20"/>
          <w:szCs w:val="20"/>
        </w:rPr>
        <w:t xml:space="preserve">. Enhanced solubility will result in higher extraction efficiency since there will be lesser water in the surfactant rich phase. </w:t>
      </w:r>
      <w:r w:rsidRPr="00CC1BA6">
        <w:rPr>
          <w:rFonts w:ascii="Times New Roman" w:eastAsia="SimSun" w:hAnsi="Times New Roman"/>
          <w:sz w:val="20"/>
          <w:szCs w:val="20"/>
          <w:lang w:val="en-GB"/>
        </w:rPr>
        <w:t>The enhanced solubility is due to the ability of kosmotropic ions such as carbonate (CO</w:t>
      </w:r>
      <w:r w:rsidRPr="00CC1BA6">
        <w:rPr>
          <w:rFonts w:ascii="Times New Roman" w:eastAsia="SimSun" w:hAnsi="Times New Roman"/>
          <w:sz w:val="20"/>
          <w:szCs w:val="20"/>
          <w:vertAlign w:val="subscript"/>
          <w:lang w:val="en-GB"/>
        </w:rPr>
        <w:t>3</w:t>
      </w:r>
      <w:r w:rsidRPr="00CC1BA6">
        <w:rPr>
          <w:rFonts w:ascii="Times New Roman" w:eastAsia="SimSun" w:hAnsi="Times New Roman"/>
          <w:sz w:val="20"/>
          <w:szCs w:val="20"/>
          <w:vertAlign w:val="superscript"/>
          <w:lang w:val="en-GB"/>
        </w:rPr>
        <w:t>2-</w:t>
      </w:r>
      <w:r w:rsidRPr="00CC1BA6">
        <w:rPr>
          <w:rFonts w:ascii="Times New Roman" w:eastAsia="SimSun" w:hAnsi="Times New Roman"/>
          <w:sz w:val="20"/>
          <w:szCs w:val="20"/>
          <w:lang w:val="en-GB"/>
        </w:rPr>
        <w:t>) and sulphate (SO</w:t>
      </w:r>
      <w:r w:rsidRPr="00CC1BA6">
        <w:rPr>
          <w:rFonts w:ascii="Times New Roman" w:eastAsia="SimSun" w:hAnsi="Times New Roman"/>
          <w:sz w:val="20"/>
          <w:szCs w:val="20"/>
          <w:vertAlign w:val="subscript"/>
          <w:lang w:val="en-GB"/>
        </w:rPr>
        <w:t>4</w:t>
      </w:r>
      <w:r w:rsidRPr="00CC1BA6">
        <w:rPr>
          <w:rFonts w:ascii="Times New Roman" w:eastAsia="SimSun" w:hAnsi="Times New Roman"/>
          <w:sz w:val="20"/>
          <w:szCs w:val="20"/>
          <w:vertAlign w:val="superscript"/>
          <w:lang w:val="en-GB"/>
        </w:rPr>
        <w:t>2-</w:t>
      </w:r>
      <w:r w:rsidRPr="00CC1BA6">
        <w:rPr>
          <w:rFonts w:ascii="Times New Roman" w:eastAsia="SimSun" w:hAnsi="Times New Roman"/>
          <w:sz w:val="20"/>
          <w:szCs w:val="20"/>
          <w:lang w:val="en-GB"/>
        </w:rPr>
        <w:t xml:space="preserve">) in interacting with water molecules </w:t>
      </w:r>
      <w:r w:rsidRPr="00CC1BA6">
        <w:rPr>
          <w:rFonts w:ascii="Times New Roman" w:eastAsia="SimSun" w:hAnsi="Times New Roman"/>
          <w:sz w:val="20"/>
          <w:szCs w:val="20"/>
          <w:lang w:val="en-GB"/>
        </w:rPr>
        <w:fldChar w:fldCharType="begin"/>
      </w:r>
      <w:r w:rsidRPr="00CC1BA6">
        <w:rPr>
          <w:rFonts w:ascii="Times New Roman" w:eastAsia="SimSun" w:hAnsi="Times New Roman"/>
          <w:sz w:val="20"/>
          <w:szCs w:val="20"/>
          <w:lang w:val="en-GB"/>
        </w:rPr>
        <w:instrText xml:space="preserve"> ADDIN EN.CITE &lt;EndNote&gt;&lt;Cite&gt;&lt;Author&gt;Hunger&lt;/Author&gt;&lt;Year&gt;2013&lt;/Year&gt;&lt;RecNum&gt;25&lt;/RecNum&gt;&lt;DisplayText&gt;[25]&lt;/DisplayText&gt;&lt;record&gt;&lt;rec-number&gt;25&lt;/rec-number&gt;&lt;foreign-keys&gt;&lt;key app="EN" db-id="dw9z5dp55fr9r3e9dacvv2dxzsdpfe2evatr"&gt;25&lt;/key&gt;&lt;/foreign-keys&gt;&lt;ref-type name="Journal Article"&gt;17&lt;/ref-type&gt;&lt;contributors&gt;&lt;authors&gt;&lt;author&gt;Hunger, Johannes&lt;/author&gt;&lt;author&gt;Neueder, Roland&lt;/author&gt;&lt;author&gt;Buchner, Richard&lt;/author&gt;&lt;author&gt;Apelblat, Alexander&lt;/author&gt;&lt;/authors&gt;&lt;/contributors&gt;&lt;titles&gt;&lt;title&gt;A Conductance Study of Guanidinium Chloride, Thiocyanate, Sulfate, and Carbonate in Dilute Aqueous Solutions: Ion-Association and Carbonate Hydrolysis Effects&lt;/title&gt;&lt;secondary-title&gt;The Journal of Physical Chemistry B&lt;/secondary-title&gt;&lt;/titles&gt;&lt;periodical&gt;&lt;full-title&gt;The Journal of Physical Chemistry B&lt;/full-title&gt;&lt;/periodical&gt;&lt;pages&gt;615-622&lt;/pages&gt;&lt;volume&gt;117&lt;/volume&gt;&lt;number&gt;2&lt;/number&gt;&lt;dates&gt;&lt;year&gt;2013&lt;/year&gt;&lt;pub-dates&gt;&lt;date&gt;2013/01/17&lt;/date&gt;&lt;/pub-dates&gt;&lt;/dates&gt;&lt;publisher&gt;American Chemical Society&lt;/publisher&gt;&lt;isbn&gt;1520-6106&lt;/isbn&gt;&lt;urls&gt;&lt;related-urls&gt;&lt;url&gt;http://dx.doi.org/10.1021/jp311425v&lt;/url&gt;&lt;/related-urls&gt;&lt;/urls&gt;&lt;electronic-resource-num&gt;10.1021/jp311425v&lt;/electronic-resource-num&gt;&lt;/record&gt;&lt;/Cite&gt;&lt;/EndNote&gt;</w:instrText>
      </w:r>
      <w:r w:rsidRPr="00CC1BA6">
        <w:rPr>
          <w:rFonts w:ascii="Times New Roman" w:eastAsia="SimSun" w:hAnsi="Times New Roman"/>
          <w:sz w:val="20"/>
          <w:szCs w:val="20"/>
          <w:lang w:val="en-GB"/>
        </w:rPr>
        <w:fldChar w:fldCharType="separate"/>
      </w:r>
      <w:r w:rsidRPr="00CC1BA6">
        <w:rPr>
          <w:rFonts w:ascii="Times New Roman" w:eastAsia="SimSun" w:hAnsi="Times New Roman"/>
          <w:noProof/>
          <w:sz w:val="20"/>
          <w:szCs w:val="20"/>
          <w:lang w:val="en-GB"/>
        </w:rPr>
        <w:t>[</w:t>
      </w:r>
      <w:hyperlink w:anchor="_ENREF_25" w:tooltip="Hunger, 2013 #25" w:history="1">
        <w:r w:rsidRPr="00CC1BA6">
          <w:rPr>
            <w:rFonts w:ascii="Times New Roman" w:eastAsia="SimSun" w:hAnsi="Times New Roman"/>
            <w:noProof/>
            <w:sz w:val="20"/>
            <w:szCs w:val="20"/>
            <w:lang w:val="en-GB"/>
          </w:rPr>
          <w:t>25</w:t>
        </w:r>
      </w:hyperlink>
      <w:r w:rsidRPr="00CC1BA6">
        <w:rPr>
          <w:rFonts w:ascii="Times New Roman" w:eastAsia="SimSun" w:hAnsi="Times New Roman"/>
          <w:noProof/>
          <w:sz w:val="20"/>
          <w:szCs w:val="20"/>
          <w:lang w:val="en-GB"/>
        </w:rPr>
        <w:t>]</w:t>
      </w:r>
      <w:r w:rsidRPr="00CC1BA6">
        <w:rPr>
          <w:rFonts w:ascii="Times New Roman" w:eastAsia="SimSun" w:hAnsi="Times New Roman"/>
          <w:sz w:val="20"/>
          <w:szCs w:val="20"/>
          <w:lang w:val="en-GB"/>
        </w:rPr>
        <w:fldChar w:fldCharType="end"/>
      </w:r>
      <w:r w:rsidRPr="00CC1BA6">
        <w:rPr>
          <w:rFonts w:ascii="Times New Roman" w:eastAsia="SimSun" w:hAnsi="Times New Roman"/>
          <w:sz w:val="20"/>
          <w:szCs w:val="20"/>
          <w:lang w:val="en-GB"/>
        </w:rPr>
        <w:t>. The unique characteristics of sodium sulphate which is comprised of Na</w:t>
      </w:r>
      <w:r w:rsidRPr="00CC1BA6">
        <w:rPr>
          <w:rFonts w:ascii="Times New Roman" w:eastAsia="SimSun" w:hAnsi="Times New Roman"/>
          <w:sz w:val="20"/>
          <w:szCs w:val="20"/>
          <w:vertAlign w:val="superscript"/>
          <w:lang w:val="en-GB"/>
        </w:rPr>
        <w:t>+</w:t>
      </w:r>
      <w:r w:rsidRPr="00CC1BA6">
        <w:rPr>
          <w:rFonts w:ascii="Times New Roman" w:eastAsia="SimSun" w:hAnsi="Times New Roman"/>
          <w:sz w:val="20"/>
          <w:szCs w:val="20"/>
          <w:lang w:val="en-GB"/>
        </w:rPr>
        <w:t xml:space="preserve"> cation and SO</w:t>
      </w:r>
      <w:r w:rsidRPr="00CC1BA6">
        <w:rPr>
          <w:rFonts w:ascii="Times New Roman" w:eastAsia="SimSun" w:hAnsi="Times New Roman"/>
          <w:sz w:val="20"/>
          <w:szCs w:val="20"/>
          <w:vertAlign w:val="subscript"/>
          <w:lang w:val="en-GB"/>
        </w:rPr>
        <w:t>4</w:t>
      </w:r>
      <w:r w:rsidRPr="00CC1BA6">
        <w:rPr>
          <w:rFonts w:ascii="Times New Roman" w:eastAsia="SimSun" w:hAnsi="Times New Roman"/>
          <w:sz w:val="20"/>
          <w:szCs w:val="20"/>
          <w:vertAlign w:val="superscript"/>
          <w:lang w:val="en-GB"/>
        </w:rPr>
        <w:t>2-</w:t>
      </w:r>
      <w:r w:rsidRPr="00CC1BA6">
        <w:rPr>
          <w:rFonts w:ascii="Times New Roman" w:eastAsia="SimSun" w:hAnsi="Times New Roman"/>
          <w:sz w:val="20"/>
          <w:szCs w:val="20"/>
          <w:lang w:val="en-GB"/>
        </w:rPr>
        <w:t xml:space="preserve"> anion play some roles </w:t>
      </w:r>
      <w:r w:rsidRPr="00CC1BA6">
        <w:rPr>
          <w:rFonts w:ascii="Times New Roman" w:eastAsia="SimSun" w:hAnsi="Times New Roman"/>
          <w:sz w:val="20"/>
          <w:szCs w:val="20"/>
          <w:lang w:val="en-GB"/>
        </w:rPr>
        <w:fldChar w:fldCharType="begin"/>
      </w:r>
      <w:r w:rsidRPr="00CC1BA6">
        <w:rPr>
          <w:rFonts w:ascii="Times New Roman" w:eastAsia="SimSun" w:hAnsi="Times New Roman"/>
          <w:sz w:val="20"/>
          <w:szCs w:val="20"/>
          <w:lang w:val="en-GB"/>
        </w:rPr>
        <w:instrText xml:space="preserve"> ADDIN EN.CITE &lt;EndNote&gt;&lt;Cite&gt;&lt;Author&gt;Purkait&lt;/Author&gt;&lt;Year&gt;2009&lt;/Year&gt;&lt;RecNum&gt;26&lt;/RecNum&gt;&lt;DisplayText&gt;[26]&lt;/DisplayText&gt;&lt;record&gt;&lt;rec-number&gt;26&lt;/rec-number&gt;&lt;foreign-keys&gt;&lt;key app="EN" db-id="dw9z5dp55fr9r3e9dacvv2dxzsdpfe2evatr"&gt;26&lt;/key&gt;&lt;/foreign-keys&gt;&lt;ref-type name="Journal Article"&gt;17&lt;/ref-type&gt;&lt;contributors&gt;&lt;authors&gt;&lt;author&gt;Purkait, MK&lt;/author&gt;&lt;author&gt;DasGupta, S&lt;/author&gt;&lt;author&gt;De, S&lt;/author&gt;&lt;/authors&gt;&lt;/contributors&gt;&lt;titles&gt;&lt;title&gt;Determination of thermodynamic parameters for the cloud point extraction of different dyes using TX-100 and TX-114&lt;/title&gt;&lt;secondary-title&gt;Desalination&lt;/secondary-title&gt;&lt;/titles&gt;&lt;periodical&gt;&lt;full-title&gt;Desalination&lt;/full-title&gt;&lt;/periodical&gt;&lt;pages&gt;130-138&lt;/pages&gt;&lt;volume&gt;244&lt;/volume&gt;&lt;number&gt;1-3&lt;/number&gt;&lt;dates&gt;&lt;year&gt;2009&lt;/year&gt;&lt;/dates&gt;&lt;isbn&gt;0011-9164&lt;/isbn&gt;&lt;urls&gt;&lt;/urls&gt;&lt;/record&gt;&lt;/Cite&gt;&lt;/EndNote&gt;</w:instrText>
      </w:r>
      <w:r w:rsidRPr="00CC1BA6">
        <w:rPr>
          <w:rFonts w:ascii="Times New Roman" w:eastAsia="SimSun" w:hAnsi="Times New Roman"/>
          <w:sz w:val="20"/>
          <w:szCs w:val="20"/>
          <w:lang w:val="en-GB"/>
        </w:rPr>
        <w:fldChar w:fldCharType="separate"/>
      </w:r>
      <w:r w:rsidRPr="00CC1BA6">
        <w:rPr>
          <w:rFonts w:ascii="Times New Roman" w:eastAsia="SimSun" w:hAnsi="Times New Roman"/>
          <w:noProof/>
          <w:sz w:val="20"/>
          <w:szCs w:val="20"/>
          <w:lang w:val="en-GB"/>
        </w:rPr>
        <w:t>[</w:t>
      </w:r>
      <w:hyperlink w:anchor="_ENREF_26" w:tooltip="Purkait, 2009 #26" w:history="1">
        <w:r w:rsidRPr="00CC1BA6">
          <w:rPr>
            <w:rFonts w:ascii="Times New Roman" w:eastAsia="SimSun" w:hAnsi="Times New Roman"/>
            <w:noProof/>
            <w:sz w:val="20"/>
            <w:szCs w:val="20"/>
            <w:lang w:val="en-GB"/>
          </w:rPr>
          <w:t>26</w:t>
        </w:r>
      </w:hyperlink>
      <w:r w:rsidRPr="00CC1BA6">
        <w:rPr>
          <w:rFonts w:ascii="Times New Roman" w:eastAsia="SimSun" w:hAnsi="Times New Roman"/>
          <w:noProof/>
          <w:sz w:val="20"/>
          <w:szCs w:val="20"/>
          <w:lang w:val="en-GB"/>
        </w:rPr>
        <w:t>]</w:t>
      </w:r>
      <w:r w:rsidRPr="00CC1BA6">
        <w:rPr>
          <w:rFonts w:ascii="Times New Roman" w:eastAsia="SimSun" w:hAnsi="Times New Roman"/>
          <w:sz w:val="20"/>
          <w:szCs w:val="20"/>
          <w:lang w:val="en-GB"/>
        </w:rPr>
        <w:fldChar w:fldCharType="end"/>
      </w:r>
      <w:r w:rsidRPr="00CC1BA6">
        <w:rPr>
          <w:rFonts w:ascii="Times New Roman" w:eastAsia="SimSun" w:hAnsi="Times New Roman"/>
          <w:sz w:val="20"/>
          <w:szCs w:val="20"/>
          <w:lang w:val="en-GB"/>
        </w:rPr>
        <w:t>. Na</w:t>
      </w:r>
      <w:r w:rsidRPr="00CC1BA6">
        <w:rPr>
          <w:rFonts w:ascii="Times New Roman" w:eastAsia="SimSun" w:hAnsi="Times New Roman"/>
          <w:sz w:val="20"/>
          <w:szCs w:val="20"/>
          <w:vertAlign w:val="superscript"/>
          <w:lang w:val="en-GB"/>
        </w:rPr>
        <w:t>+</w:t>
      </w:r>
      <w:r w:rsidRPr="00CC1BA6">
        <w:rPr>
          <w:rFonts w:ascii="Times New Roman" w:eastAsia="SimSun" w:hAnsi="Times New Roman"/>
          <w:sz w:val="20"/>
          <w:szCs w:val="20"/>
          <w:lang w:val="en-GB"/>
        </w:rPr>
        <w:t xml:space="preserve"> cation is found to have the ability to reduce the cloud point temperature while SO</w:t>
      </w:r>
      <w:r w:rsidRPr="00CC1BA6">
        <w:rPr>
          <w:rFonts w:ascii="Times New Roman" w:eastAsia="SimSun" w:hAnsi="Times New Roman"/>
          <w:sz w:val="20"/>
          <w:szCs w:val="20"/>
          <w:vertAlign w:val="subscript"/>
          <w:lang w:val="en-GB"/>
        </w:rPr>
        <w:t>4</w:t>
      </w:r>
      <w:r w:rsidRPr="00CC1BA6">
        <w:rPr>
          <w:rFonts w:ascii="Times New Roman" w:eastAsia="SimSun" w:hAnsi="Times New Roman"/>
          <w:sz w:val="20"/>
          <w:szCs w:val="20"/>
          <w:vertAlign w:val="superscript"/>
          <w:lang w:val="en-GB"/>
        </w:rPr>
        <w:t>2-</w:t>
      </w:r>
      <w:r w:rsidRPr="00CC1BA6">
        <w:rPr>
          <w:rFonts w:ascii="Times New Roman" w:eastAsia="SimSun" w:hAnsi="Times New Roman"/>
          <w:sz w:val="20"/>
          <w:szCs w:val="20"/>
          <w:lang w:val="en-GB"/>
        </w:rPr>
        <w:t xml:space="preserve"> anion can speed up the dehydration of the micelle since it is a polyvalent ion. </w:t>
      </w:r>
    </w:p>
    <w:p w:rsidR="00CC1BA6" w:rsidRPr="00CC1BA6" w:rsidRDefault="00CC1BA6" w:rsidP="00CC1BA6">
      <w:pPr>
        <w:pStyle w:val="ListParagraph"/>
        <w:spacing w:after="120" w:line="240" w:lineRule="auto"/>
        <w:ind w:left="0"/>
        <w:contextualSpacing w:val="0"/>
        <w:jc w:val="both"/>
        <w:rPr>
          <w:rFonts w:ascii="Times New Roman" w:eastAsia="SimSun" w:hAnsi="Times New Roman"/>
          <w:sz w:val="20"/>
          <w:szCs w:val="20"/>
          <w:lang w:val="en-GB"/>
        </w:rPr>
      </w:pPr>
    </w:p>
    <w:p w:rsidR="00CC1BA6" w:rsidRPr="00CC1BA6" w:rsidRDefault="00CC1BA6" w:rsidP="00CC1BA6">
      <w:pPr>
        <w:spacing w:after="120" w:line="240" w:lineRule="auto"/>
        <w:jc w:val="center"/>
        <w:rPr>
          <w:rFonts w:ascii="Times New Roman" w:hAnsi="Times New Roman"/>
          <w:sz w:val="20"/>
          <w:szCs w:val="20"/>
        </w:rPr>
      </w:pPr>
      <w:r w:rsidRPr="00CC1BA6">
        <w:rPr>
          <w:rFonts w:ascii="Times New Roman" w:hAnsi="Times New Roman"/>
          <w:sz w:val="20"/>
          <w:szCs w:val="20"/>
        </w:rPr>
        <w:t xml:space="preserve">Table 1. </w:t>
      </w:r>
      <w:r>
        <w:rPr>
          <w:rFonts w:ascii="Times New Roman" w:hAnsi="Times New Roman"/>
          <w:sz w:val="20"/>
          <w:szCs w:val="20"/>
        </w:rPr>
        <w:t xml:space="preserve"> </w:t>
      </w:r>
      <w:r w:rsidRPr="00CC1BA6">
        <w:rPr>
          <w:rFonts w:ascii="Times New Roman" w:hAnsi="Times New Roman"/>
          <w:sz w:val="20"/>
          <w:szCs w:val="20"/>
        </w:rPr>
        <w:t>Effect of Salt (% Extraction efficiency ± RSD)</w:t>
      </w:r>
    </w:p>
    <w:tbl>
      <w:tblPr>
        <w:tblStyle w:val="PlainTable1"/>
        <w:tblW w:w="0" w:type="auto"/>
        <w:jc w:val="center"/>
        <w:tblInd w:w="-27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9"/>
        <w:gridCol w:w="2416"/>
        <w:gridCol w:w="3150"/>
      </w:tblGrid>
      <w:tr w:rsidR="00CC1BA6" w:rsidRPr="00CC1BA6" w:rsidTr="009D5EE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9" w:type="dxa"/>
            <w:tcBorders>
              <w:top w:val="single" w:sz="4" w:space="0" w:color="auto"/>
              <w:bottom w:val="single" w:sz="4" w:space="0" w:color="auto"/>
            </w:tcBorders>
          </w:tcPr>
          <w:p w:rsidR="00CC1BA6" w:rsidRPr="00CC1BA6" w:rsidRDefault="00CC1BA6" w:rsidP="009D5EE9">
            <w:pPr>
              <w:spacing w:before="60" w:after="60" w:line="240" w:lineRule="auto"/>
              <w:rPr>
                <w:rFonts w:ascii="Times New Roman" w:hAnsi="Times New Roman" w:cs="Times New Roman"/>
                <w:sz w:val="20"/>
                <w:szCs w:val="20"/>
                <w:lang w:val="en-GB"/>
              </w:rPr>
            </w:pPr>
            <w:r w:rsidRPr="00CC1BA6">
              <w:rPr>
                <w:rFonts w:ascii="Times New Roman" w:hAnsi="Times New Roman" w:cs="Times New Roman"/>
                <w:sz w:val="20"/>
                <w:szCs w:val="20"/>
                <w:lang w:val="en-GB"/>
              </w:rPr>
              <w:t>Salts</w:t>
            </w:r>
          </w:p>
        </w:tc>
        <w:tc>
          <w:tcPr>
            <w:tcW w:w="2416" w:type="dxa"/>
            <w:tcBorders>
              <w:top w:val="single" w:sz="4" w:space="0" w:color="auto"/>
              <w:bottom w:val="single" w:sz="4" w:space="0" w:color="auto"/>
            </w:tcBorders>
          </w:tcPr>
          <w:p w:rsidR="00CC1BA6" w:rsidRPr="00CC1BA6" w:rsidRDefault="00CC1BA6" w:rsidP="002A2363">
            <w:pPr>
              <w:spacing w:before="60" w:after="6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C1BA6">
              <w:rPr>
                <w:rFonts w:ascii="Times New Roman" w:hAnsi="Times New Roman" w:cs="Times New Roman"/>
                <w:sz w:val="20"/>
                <w:szCs w:val="20"/>
                <w:lang w:val="en-GB"/>
              </w:rPr>
              <w:t>Dibutyl Phthalate (DBP)</w:t>
            </w:r>
          </w:p>
        </w:tc>
        <w:tc>
          <w:tcPr>
            <w:tcW w:w="3150" w:type="dxa"/>
            <w:tcBorders>
              <w:top w:val="single" w:sz="4" w:space="0" w:color="auto"/>
              <w:bottom w:val="single" w:sz="4" w:space="0" w:color="auto"/>
            </w:tcBorders>
          </w:tcPr>
          <w:p w:rsidR="00CC1BA6" w:rsidRPr="00CC1BA6" w:rsidRDefault="00CC1BA6" w:rsidP="002A2363">
            <w:pPr>
              <w:spacing w:before="60" w:after="6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C1BA6">
              <w:rPr>
                <w:rFonts w:ascii="Times New Roman" w:hAnsi="Times New Roman" w:cs="Times New Roman"/>
                <w:sz w:val="20"/>
                <w:szCs w:val="20"/>
                <w:lang w:val="en-GB"/>
              </w:rPr>
              <w:t>Diethylhexyl Phthalate (DEHP)</w:t>
            </w:r>
          </w:p>
        </w:tc>
      </w:tr>
      <w:tr w:rsidR="00CC1BA6" w:rsidRPr="00CC1BA6" w:rsidTr="009D5E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9" w:type="dxa"/>
            <w:tcBorders>
              <w:top w:val="single" w:sz="4" w:space="0" w:color="auto"/>
            </w:tcBorders>
            <w:shd w:val="clear" w:color="auto" w:fill="FFFFFF" w:themeFill="background1"/>
          </w:tcPr>
          <w:p w:rsidR="00CC1BA6" w:rsidRPr="00CC1BA6" w:rsidRDefault="00CC1BA6" w:rsidP="002A2363">
            <w:pPr>
              <w:spacing w:before="60" w:after="0" w:line="240" w:lineRule="auto"/>
              <w:rPr>
                <w:rFonts w:ascii="Times New Roman" w:hAnsi="Times New Roman" w:cs="Times New Roman"/>
                <w:b w:val="0"/>
                <w:sz w:val="20"/>
                <w:szCs w:val="20"/>
                <w:lang w:val="en-GB"/>
              </w:rPr>
            </w:pPr>
            <w:r w:rsidRPr="00CC1BA6">
              <w:rPr>
                <w:rFonts w:ascii="Times New Roman" w:hAnsi="Times New Roman" w:cs="Times New Roman"/>
                <w:b w:val="0"/>
                <w:sz w:val="20"/>
                <w:szCs w:val="20"/>
                <w:lang w:val="en-GB"/>
              </w:rPr>
              <w:t>Na</w:t>
            </w:r>
            <w:r w:rsidRPr="00CC1BA6">
              <w:rPr>
                <w:rFonts w:ascii="Times New Roman" w:hAnsi="Times New Roman" w:cs="Times New Roman"/>
                <w:b w:val="0"/>
                <w:sz w:val="20"/>
                <w:szCs w:val="20"/>
                <w:vertAlign w:val="subscript"/>
                <w:lang w:val="en-GB"/>
              </w:rPr>
              <w:t>2</w:t>
            </w:r>
            <w:r w:rsidRPr="00CC1BA6">
              <w:rPr>
                <w:rFonts w:ascii="Times New Roman" w:hAnsi="Times New Roman" w:cs="Times New Roman"/>
                <w:b w:val="0"/>
                <w:sz w:val="20"/>
                <w:szCs w:val="20"/>
                <w:lang w:val="en-GB"/>
              </w:rPr>
              <w:t>NO</w:t>
            </w:r>
            <w:r w:rsidRPr="00CC1BA6">
              <w:rPr>
                <w:rFonts w:ascii="Times New Roman" w:hAnsi="Times New Roman" w:cs="Times New Roman"/>
                <w:b w:val="0"/>
                <w:sz w:val="20"/>
                <w:szCs w:val="20"/>
                <w:vertAlign w:val="subscript"/>
                <w:lang w:val="en-GB"/>
              </w:rPr>
              <w:t>3</w:t>
            </w:r>
          </w:p>
        </w:tc>
        <w:tc>
          <w:tcPr>
            <w:tcW w:w="2416" w:type="dxa"/>
            <w:tcBorders>
              <w:top w:val="single" w:sz="4" w:space="0" w:color="auto"/>
            </w:tcBorders>
            <w:shd w:val="clear" w:color="auto" w:fill="FFFFFF" w:themeFill="background1"/>
          </w:tcPr>
          <w:p w:rsidR="00CC1BA6" w:rsidRPr="00CC1BA6" w:rsidRDefault="00CC1BA6" w:rsidP="002A2363">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C1BA6">
              <w:rPr>
                <w:rFonts w:ascii="Times New Roman" w:hAnsi="Times New Roman" w:cs="Times New Roman"/>
                <w:sz w:val="20"/>
                <w:szCs w:val="20"/>
                <w:lang w:val="en-GB"/>
              </w:rPr>
              <w:t>No phase formation</w:t>
            </w:r>
          </w:p>
        </w:tc>
        <w:tc>
          <w:tcPr>
            <w:tcW w:w="3150" w:type="dxa"/>
            <w:tcBorders>
              <w:top w:val="single" w:sz="4" w:space="0" w:color="auto"/>
            </w:tcBorders>
            <w:shd w:val="clear" w:color="auto" w:fill="FFFFFF" w:themeFill="background1"/>
          </w:tcPr>
          <w:p w:rsidR="00CC1BA6" w:rsidRPr="00CC1BA6" w:rsidRDefault="00CC1BA6" w:rsidP="002A2363">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C1BA6">
              <w:rPr>
                <w:rFonts w:ascii="Times New Roman" w:hAnsi="Times New Roman" w:cs="Times New Roman"/>
                <w:sz w:val="20"/>
                <w:szCs w:val="20"/>
                <w:lang w:val="en-GB"/>
              </w:rPr>
              <w:t>No phase formation</w:t>
            </w:r>
          </w:p>
        </w:tc>
      </w:tr>
      <w:tr w:rsidR="00CC1BA6" w:rsidRPr="00CC1BA6" w:rsidTr="009D5EE9">
        <w:trPr>
          <w:jc w:val="center"/>
        </w:trPr>
        <w:tc>
          <w:tcPr>
            <w:cnfStyle w:val="001000000000" w:firstRow="0" w:lastRow="0" w:firstColumn="1" w:lastColumn="0" w:oddVBand="0" w:evenVBand="0" w:oddHBand="0" w:evenHBand="0" w:firstRowFirstColumn="0" w:firstRowLastColumn="0" w:lastRowFirstColumn="0" w:lastRowLastColumn="0"/>
            <w:tcW w:w="1139" w:type="dxa"/>
            <w:shd w:val="clear" w:color="auto" w:fill="FFFFFF" w:themeFill="background1"/>
          </w:tcPr>
          <w:p w:rsidR="00CC1BA6" w:rsidRPr="00CC1BA6" w:rsidRDefault="00CC1BA6" w:rsidP="002A2363">
            <w:pPr>
              <w:spacing w:before="60" w:after="0" w:line="240" w:lineRule="auto"/>
              <w:rPr>
                <w:rFonts w:ascii="Times New Roman" w:hAnsi="Times New Roman" w:cs="Times New Roman"/>
                <w:b w:val="0"/>
                <w:sz w:val="20"/>
                <w:szCs w:val="20"/>
                <w:lang w:val="en-GB"/>
              </w:rPr>
            </w:pPr>
            <w:r w:rsidRPr="00CC1BA6">
              <w:rPr>
                <w:rFonts w:ascii="Times New Roman" w:hAnsi="Times New Roman" w:cs="Times New Roman"/>
                <w:b w:val="0"/>
                <w:sz w:val="20"/>
                <w:szCs w:val="20"/>
                <w:lang w:val="en-GB"/>
              </w:rPr>
              <w:t>KCl</w:t>
            </w:r>
          </w:p>
        </w:tc>
        <w:tc>
          <w:tcPr>
            <w:tcW w:w="2416" w:type="dxa"/>
            <w:shd w:val="clear" w:color="auto" w:fill="FFFFFF" w:themeFill="background1"/>
          </w:tcPr>
          <w:p w:rsidR="00CC1BA6" w:rsidRPr="00CC1BA6" w:rsidRDefault="00CC1BA6" w:rsidP="002A2363">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C1BA6">
              <w:rPr>
                <w:rFonts w:ascii="Times New Roman" w:hAnsi="Times New Roman" w:cs="Times New Roman"/>
                <w:sz w:val="20"/>
                <w:szCs w:val="20"/>
                <w:lang w:val="en-GB"/>
              </w:rPr>
              <w:t>No phase formation</w:t>
            </w:r>
          </w:p>
        </w:tc>
        <w:tc>
          <w:tcPr>
            <w:tcW w:w="3150" w:type="dxa"/>
            <w:shd w:val="clear" w:color="auto" w:fill="FFFFFF" w:themeFill="background1"/>
          </w:tcPr>
          <w:p w:rsidR="00CC1BA6" w:rsidRPr="00CC1BA6" w:rsidRDefault="00CC1BA6" w:rsidP="002A2363">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C1BA6">
              <w:rPr>
                <w:rFonts w:ascii="Times New Roman" w:hAnsi="Times New Roman" w:cs="Times New Roman"/>
                <w:sz w:val="20"/>
                <w:szCs w:val="20"/>
                <w:lang w:val="en-GB"/>
              </w:rPr>
              <w:t>No phase formation</w:t>
            </w:r>
          </w:p>
        </w:tc>
      </w:tr>
      <w:tr w:rsidR="00CC1BA6" w:rsidRPr="00CC1BA6" w:rsidTr="009D5E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9" w:type="dxa"/>
            <w:shd w:val="clear" w:color="auto" w:fill="FFFFFF" w:themeFill="background1"/>
          </w:tcPr>
          <w:p w:rsidR="00CC1BA6" w:rsidRPr="00CC1BA6" w:rsidRDefault="00CC1BA6" w:rsidP="002A2363">
            <w:pPr>
              <w:spacing w:before="60" w:after="0" w:line="240" w:lineRule="auto"/>
              <w:rPr>
                <w:rFonts w:ascii="Times New Roman" w:hAnsi="Times New Roman" w:cs="Times New Roman"/>
                <w:b w:val="0"/>
                <w:sz w:val="20"/>
                <w:szCs w:val="20"/>
                <w:lang w:val="en-GB"/>
              </w:rPr>
            </w:pPr>
            <w:r w:rsidRPr="00CC1BA6">
              <w:rPr>
                <w:rFonts w:ascii="Times New Roman" w:hAnsi="Times New Roman" w:cs="Times New Roman"/>
                <w:b w:val="0"/>
                <w:sz w:val="20"/>
                <w:szCs w:val="20"/>
                <w:lang w:val="en-GB"/>
              </w:rPr>
              <w:t>NaCl</w:t>
            </w:r>
          </w:p>
        </w:tc>
        <w:tc>
          <w:tcPr>
            <w:tcW w:w="2416" w:type="dxa"/>
            <w:shd w:val="clear" w:color="auto" w:fill="FFFFFF" w:themeFill="background1"/>
          </w:tcPr>
          <w:p w:rsidR="00CC1BA6" w:rsidRPr="00CC1BA6" w:rsidRDefault="00CC1BA6" w:rsidP="002A2363">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C1BA6">
              <w:rPr>
                <w:rFonts w:ascii="Times New Roman" w:hAnsi="Times New Roman" w:cs="Times New Roman"/>
                <w:sz w:val="20"/>
                <w:szCs w:val="20"/>
                <w:lang w:val="en-GB"/>
              </w:rPr>
              <w:t>No phase formation</w:t>
            </w:r>
          </w:p>
        </w:tc>
        <w:tc>
          <w:tcPr>
            <w:tcW w:w="3150" w:type="dxa"/>
            <w:shd w:val="clear" w:color="auto" w:fill="FFFFFF" w:themeFill="background1"/>
          </w:tcPr>
          <w:p w:rsidR="00CC1BA6" w:rsidRPr="00CC1BA6" w:rsidRDefault="00CC1BA6" w:rsidP="002A2363">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C1BA6">
              <w:rPr>
                <w:rFonts w:ascii="Times New Roman" w:hAnsi="Times New Roman" w:cs="Times New Roman"/>
                <w:sz w:val="20"/>
                <w:szCs w:val="20"/>
                <w:lang w:val="en-GB"/>
              </w:rPr>
              <w:t>No phase formation</w:t>
            </w:r>
          </w:p>
        </w:tc>
      </w:tr>
      <w:tr w:rsidR="00CC1BA6" w:rsidRPr="00CC1BA6" w:rsidTr="002A2363">
        <w:trPr>
          <w:jc w:val="center"/>
        </w:trPr>
        <w:tc>
          <w:tcPr>
            <w:cnfStyle w:val="001000000000" w:firstRow="0" w:lastRow="0" w:firstColumn="1" w:lastColumn="0" w:oddVBand="0" w:evenVBand="0" w:oddHBand="0" w:evenHBand="0" w:firstRowFirstColumn="0" w:firstRowLastColumn="0" w:lastRowFirstColumn="0" w:lastRowLastColumn="0"/>
            <w:tcW w:w="1139" w:type="dxa"/>
            <w:tcBorders>
              <w:bottom w:val="nil"/>
            </w:tcBorders>
            <w:shd w:val="clear" w:color="auto" w:fill="FFFFFF" w:themeFill="background1"/>
          </w:tcPr>
          <w:p w:rsidR="00CC1BA6" w:rsidRPr="00CC1BA6" w:rsidRDefault="00CC1BA6" w:rsidP="002A2363">
            <w:pPr>
              <w:spacing w:before="60" w:after="0" w:line="240" w:lineRule="auto"/>
              <w:rPr>
                <w:rFonts w:ascii="Times New Roman" w:hAnsi="Times New Roman" w:cs="Times New Roman"/>
                <w:b w:val="0"/>
                <w:sz w:val="20"/>
                <w:szCs w:val="20"/>
                <w:lang w:val="en-GB"/>
              </w:rPr>
            </w:pPr>
            <w:r w:rsidRPr="00CC1BA6">
              <w:rPr>
                <w:rFonts w:ascii="Times New Roman" w:hAnsi="Times New Roman" w:cs="Times New Roman"/>
                <w:b w:val="0"/>
                <w:sz w:val="20"/>
                <w:szCs w:val="20"/>
                <w:lang w:val="en-GB"/>
              </w:rPr>
              <w:t>KOH</w:t>
            </w:r>
          </w:p>
        </w:tc>
        <w:tc>
          <w:tcPr>
            <w:tcW w:w="2416" w:type="dxa"/>
            <w:tcBorders>
              <w:bottom w:val="nil"/>
            </w:tcBorders>
            <w:shd w:val="clear" w:color="auto" w:fill="FFFFFF" w:themeFill="background1"/>
          </w:tcPr>
          <w:p w:rsidR="00CC1BA6" w:rsidRPr="00CC1BA6" w:rsidRDefault="00CC1BA6" w:rsidP="002A2363">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C1BA6">
              <w:rPr>
                <w:rFonts w:ascii="Times New Roman" w:hAnsi="Times New Roman" w:cs="Times New Roman"/>
                <w:sz w:val="20"/>
                <w:szCs w:val="20"/>
                <w:lang w:val="en-GB"/>
              </w:rPr>
              <w:t>No phase formation</w:t>
            </w:r>
          </w:p>
        </w:tc>
        <w:tc>
          <w:tcPr>
            <w:tcW w:w="3150" w:type="dxa"/>
            <w:tcBorders>
              <w:bottom w:val="nil"/>
            </w:tcBorders>
            <w:shd w:val="clear" w:color="auto" w:fill="FFFFFF" w:themeFill="background1"/>
          </w:tcPr>
          <w:p w:rsidR="00CC1BA6" w:rsidRPr="00CC1BA6" w:rsidRDefault="00CC1BA6" w:rsidP="002A2363">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C1BA6">
              <w:rPr>
                <w:rFonts w:ascii="Times New Roman" w:hAnsi="Times New Roman" w:cs="Times New Roman"/>
                <w:sz w:val="20"/>
                <w:szCs w:val="20"/>
                <w:lang w:val="en-GB"/>
              </w:rPr>
              <w:t>No phase formation</w:t>
            </w:r>
          </w:p>
        </w:tc>
      </w:tr>
      <w:tr w:rsidR="00CC1BA6" w:rsidRPr="00CC1BA6" w:rsidTr="002A23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9" w:type="dxa"/>
            <w:tcBorders>
              <w:top w:val="nil"/>
              <w:bottom w:val="single" w:sz="4" w:space="0" w:color="auto"/>
            </w:tcBorders>
            <w:shd w:val="clear" w:color="auto" w:fill="FFFFFF" w:themeFill="background1"/>
          </w:tcPr>
          <w:p w:rsidR="00CC1BA6" w:rsidRPr="00CC1BA6" w:rsidRDefault="00CC1BA6" w:rsidP="002A2363">
            <w:pPr>
              <w:spacing w:before="60" w:after="60" w:line="240" w:lineRule="auto"/>
              <w:rPr>
                <w:rFonts w:ascii="Times New Roman" w:hAnsi="Times New Roman" w:cs="Times New Roman"/>
                <w:b w:val="0"/>
                <w:sz w:val="20"/>
                <w:szCs w:val="20"/>
                <w:lang w:val="en-GB"/>
              </w:rPr>
            </w:pPr>
            <w:r w:rsidRPr="00CC1BA6">
              <w:rPr>
                <w:rFonts w:ascii="Times New Roman" w:hAnsi="Times New Roman" w:cs="Times New Roman"/>
                <w:b w:val="0"/>
                <w:sz w:val="20"/>
                <w:szCs w:val="20"/>
                <w:lang w:val="en-GB"/>
              </w:rPr>
              <w:t>Na</w:t>
            </w:r>
            <w:r w:rsidRPr="00CC1BA6">
              <w:rPr>
                <w:rFonts w:ascii="Times New Roman" w:hAnsi="Times New Roman" w:cs="Times New Roman"/>
                <w:b w:val="0"/>
                <w:sz w:val="20"/>
                <w:szCs w:val="20"/>
                <w:vertAlign w:val="subscript"/>
                <w:lang w:val="en-GB"/>
              </w:rPr>
              <w:t>2</w:t>
            </w:r>
            <w:r w:rsidRPr="00CC1BA6">
              <w:rPr>
                <w:rFonts w:ascii="Times New Roman" w:hAnsi="Times New Roman" w:cs="Times New Roman"/>
                <w:b w:val="0"/>
                <w:sz w:val="20"/>
                <w:szCs w:val="20"/>
                <w:lang w:val="en-GB"/>
              </w:rPr>
              <w:t>SO</w:t>
            </w:r>
            <w:r w:rsidRPr="00CC1BA6">
              <w:rPr>
                <w:rFonts w:ascii="Times New Roman" w:hAnsi="Times New Roman" w:cs="Times New Roman"/>
                <w:b w:val="0"/>
                <w:sz w:val="20"/>
                <w:szCs w:val="20"/>
                <w:vertAlign w:val="subscript"/>
                <w:lang w:val="en-GB"/>
              </w:rPr>
              <w:t>4</w:t>
            </w:r>
          </w:p>
        </w:tc>
        <w:tc>
          <w:tcPr>
            <w:tcW w:w="2416" w:type="dxa"/>
            <w:tcBorders>
              <w:top w:val="nil"/>
              <w:bottom w:val="single" w:sz="4" w:space="0" w:color="auto"/>
            </w:tcBorders>
            <w:shd w:val="clear" w:color="auto" w:fill="FFFFFF" w:themeFill="background1"/>
          </w:tcPr>
          <w:p w:rsidR="00CC1BA6" w:rsidRPr="00CC1BA6" w:rsidRDefault="00CC1BA6" w:rsidP="002A2363">
            <w:pPr>
              <w:spacing w:before="60" w:after="6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C1BA6">
              <w:rPr>
                <w:rFonts w:ascii="Times New Roman" w:hAnsi="Times New Roman" w:cs="Times New Roman"/>
                <w:sz w:val="20"/>
                <w:szCs w:val="20"/>
                <w:lang w:val="en-GB"/>
              </w:rPr>
              <w:t>83.64 ± 0.21</w:t>
            </w:r>
          </w:p>
        </w:tc>
        <w:tc>
          <w:tcPr>
            <w:tcW w:w="3150" w:type="dxa"/>
            <w:tcBorders>
              <w:top w:val="nil"/>
              <w:bottom w:val="single" w:sz="4" w:space="0" w:color="auto"/>
            </w:tcBorders>
            <w:shd w:val="clear" w:color="auto" w:fill="FFFFFF" w:themeFill="background1"/>
          </w:tcPr>
          <w:p w:rsidR="00CC1BA6" w:rsidRPr="00CC1BA6" w:rsidRDefault="00CC1BA6" w:rsidP="002A2363">
            <w:pPr>
              <w:spacing w:before="60" w:after="6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C1BA6">
              <w:rPr>
                <w:rFonts w:ascii="Times New Roman" w:hAnsi="Times New Roman" w:cs="Times New Roman"/>
                <w:sz w:val="20"/>
                <w:szCs w:val="20"/>
                <w:lang w:val="en-GB"/>
              </w:rPr>
              <w:t>87.83 ± 0.41</w:t>
            </w:r>
          </w:p>
        </w:tc>
      </w:tr>
    </w:tbl>
    <w:p w:rsidR="00CC1BA6" w:rsidRPr="00CC1BA6" w:rsidRDefault="00CC1BA6" w:rsidP="002A2363">
      <w:pPr>
        <w:pStyle w:val="ListParagraph"/>
        <w:spacing w:after="120" w:line="240" w:lineRule="auto"/>
        <w:ind w:left="0"/>
        <w:contextualSpacing w:val="0"/>
        <w:jc w:val="both"/>
        <w:rPr>
          <w:rFonts w:ascii="Times New Roman" w:hAnsi="Times New Roman"/>
          <w:b/>
          <w:sz w:val="20"/>
          <w:szCs w:val="20"/>
        </w:rPr>
      </w:pPr>
    </w:p>
    <w:p w:rsidR="00CC1BA6" w:rsidRPr="00CC1BA6" w:rsidRDefault="00CC1BA6" w:rsidP="00CC1BA6">
      <w:pPr>
        <w:pStyle w:val="ListParagraph"/>
        <w:spacing w:after="0" w:line="240" w:lineRule="auto"/>
        <w:ind w:left="0"/>
        <w:contextualSpacing w:val="0"/>
        <w:jc w:val="both"/>
        <w:rPr>
          <w:rFonts w:ascii="Times New Roman" w:hAnsi="Times New Roman"/>
          <w:b/>
          <w:sz w:val="20"/>
          <w:szCs w:val="20"/>
        </w:rPr>
      </w:pPr>
      <w:r w:rsidRPr="00CC1BA6">
        <w:rPr>
          <w:rFonts w:ascii="Times New Roman" w:hAnsi="Times New Roman"/>
          <w:b/>
          <w:sz w:val="20"/>
          <w:szCs w:val="20"/>
        </w:rPr>
        <w:t>Effect of salt concentration</w:t>
      </w:r>
    </w:p>
    <w:p w:rsidR="00CC1BA6" w:rsidRDefault="00CC1BA6" w:rsidP="00CC1BA6">
      <w:pPr>
        <w:pStyle w:val="ListParagraph"/>
        <w:spacing w:after="0" w:line="240" w:lineRule="auto"/>
        <w:ind w:left="0"/>
        <w:contextualSpacing w:val="0"/>
        <w:jc w:val="both"/>
        <w:rPr>
          <w:rFonts w:ascii="Times New Roman" w:hAnsi="Times New Roman"/>
          <w:sz w:val="20"/>
          <w:szCs w:val="20"/>
        </w:rPr>
      </w:pPr>
      <w:r w:rsidRPr="00CC1BA6">
        <w:rPr>
          <w:rFonts w:ascii="Times New Roman" w:hAnsi="Times New Roman"/>
          <w:sz w:val="20"/>
          <w:szCs w:val="20"/>
        </w:rPr>
        <w:t xml:space="preserve">Ghasemi and Kaykhaii reported that salt concentration can change the ionic strength of the sample solution which then helped in reducing the cloud point </w:t>
      </w:r>
      <w:r w:rsidRPr="00CC1BA6">
        <w:rPr>
          <w:rFonts w:ascii="Times New Roman" w:hAnsi="Times New Roman"/>
          <w:sz w:val="20"/>
          <w:szCs w:val="20"/>
        </w:rPr>
        <w:fldChar w:fldCharType="begin"/>
      </w:r>
      <w:r w:rsidRPr="00CC1BA6">
        <w:rPr>
          <w:rFonts w:ascii="Times New Roman" w:hAnsi="Times New Roman"/>
          <w:sz w:val="20"/>
          <w:szCs w:val="20"/>
        </w:rPr>
        <w:instrText xml:space="preserve"> ADDIN EN.CITE &lt;EndNote&gt;&lt;Cite&gt;&lt;Author&gt;Ghasemi&lt;/Author&gt;&lt;Year&gt;2016&lt;/Year&gt;&lt;RecNum&gt;13&lt;/RecNum&gt;&lt;DisplayText&gt;[13]&lt;/DisplayText&gt;&lt;record&gt;&lt;rec-number&gt;13&lt;/rec-number&gt;&lt;foreign-keys&gt;&lt;key app="EN" db-id="dw9z5dp55fr9r3e9dacvv2dxzsdpfe2evatr"&gt;13&lt;/key&gt;&lt;/foreign-keys&gt;&lt;ref-type name="Journal Article"&gt;17&lt;/ref-type&gt;&lt;contributors&gt;&lt;authors&gt;&lt;author&gt;Ghasemi, Elham&lt;/author&gt;&lt;author&gt;Kaykhaii, Massoud&lt;/author&gt;&lt;/authors&gt;&lt;/contributors&gt;&lt;titles&gt;&lt;title&gt;Application of Micro-cloud point extraction for spectrophotometric determination of Malachite green, Crystal violet and Rhodamine B in aqueous samples&lt;/title&gt;&lt;secondary-title&gt;Spectrochimica Acta Part A: Molecular and Biomolecular Spectroscopy&lt;/secondary-title&gt;&lt;/titles&gt;&lt;periodical&gt;&lt;full-title&gt;Spectrochimica Acta Part A: Molecular and Biomolecular Spectroscopy&lt;/full-title&gt;&lt;/periodical&gt;&lt;pages&gt;93-97&lt;/pages&gt;&lt;volume&gt;164&lt;/volume&gt;&lt;dates&gt;&lt;year&gt;2016&lt;/year&gt;&lt;/dates&gt;&lt;isbn&gt;1386-1425&lt;/isbn&gt;&lt;urls&gt;&lt;/urls&gt;&lt;/record&gt;&lt;/Cite&gt;&lt;/EndNote&gt;</w:instrText>
      </w:r>
      <w:r w:rsidRPr="00CC1BA6">
        <w:rPr>
          <w:rFonts w:ascii="Times New Roman" w:hAnsi="Times New Roman"/>
          <w:sz w:val="20"/>
          <w:szCs w:val="20"/>
        </w:rPr>
        <w:fldChar w:fldCharType="separate"/>
      </w:r>
      <w:r w:rsidRPr="00CC1BA6">
        <w:rPr>
          <w:rFonts w:ascii="Times New Roman" w:hAnsi="Times New Roman"/>
          <w:noProof/>
          <w:sz w:val="20"/>
          <w:szCs w:val="20"/>
        </w:rPr>
        <w:t>[</w:t>
      </w:r>
      <w:hyperlink w:anchor="_ENREF_13" w:tooltip="Ghasemi, 2016 #13" w:history="1">
        <w:r w:rsidRPr="00CC1BA6">
          <w:rPr>
            <w:rFonts w:ascii="Times New Roman" w:hAnsi="Times New Roman"/>
            <w:noProof/>
            <w:sz w:val="20"/>
            <w:szCs w:val="20"/>
          </w:rPr>
          <w:t>13</w:t>
        </w:r>
      </w:hyperlink>
      <w:r w:rsidRPr="00CC1BA6">
        <w:rPr>
          <w:rFonts w:ascii="Times New Roman" w:hAnsi="Times New Roman"/>
          <w:noProof/>
          <w:sz w:val="20"/>
          <w:szCs w:val="20"/>
        </w:rPr>
        <w:t>]</w:t>
      </w:r>
      <w:r w:rsidRPr="00CC1BA6">
        <w:rPr>
          <w:rFonts w:ascii="Times New Roman" w:hAnsi="Times New Roman"/>
          <w:sz w:val="20"/>
          <w:szCs w:val="20"/>
        </w:rPr>
        <w:fldChar w:fldCharType="end"/>
      </w:r>
      <w:r w:rsidRPr="00CC1BA6">
        <w:rPr>
          <w:rFonts w:ascii="Times New Roman" w:hAnsi="Times New Roman"/>
          <w:sz w:val="20"/>
          <w:szCs w:val="20"/>
        </w:rPr>
        <w:t>. Thus, different concentration of Na</w:t>
      </w:r>
      <w:r w:rsidRPr="00CC1BA6">
        <w:rPr>
          <w:rFonts w:ascii="Times New Roman" w:hAnsi="Times New Roman"/>
          <w:sz w:val="20"/>
          <w:szCs w:val="20"/>
          <w:vertAlign w:val="subscript"/>
        </w:rPr>
        <w:t>2</w:t>
      </w:r>
      <w:r w:rsidRPr="00CC1BA6">
        <w:rPr>
          <w:rFonts w:ascii="Times New Roman" w:hAnsi="Times New Roman"/>
          <w:sz w:val="20"/>
          <w:szCs w:val="20"/>
        </w:rPr>
        <w:t>SO</w:t>
      </w:r>
      <w:r w:rsidRPr="00CC1BA6">
        <w:rPr>
          <w:rFonts w:ascii="Times New Roman" w:hAnsi="Times New Roman"/>
          <w:sz w:val="20"/>
          <w:szCs w:val="20"/>
          <w:vertAlign w:val="subscript"/>
        </w:rPr>
        <w:t>4</w:t>
      </w:r>
      <w:r w:rsidRPr="00CC1BA6">
        <w:rPr>
          <w:rFonts w:ascii="Times New Roman" w:hAnsi="Times New Roman"/>
          <w:sz w:val="20"/>
          <w:szCs w:val="20"/>
        </w:rPr>
        <w:t xml:space="preserve">, ranging from 0.5 M to 3.0 M, were studied. However, phase separation did not occur when 0.5 M and 1.0 M of salt were employed (not shown in Figure 5).  Based on the result obtained, 1.5 M of salt gave the greatest extraction efficiency among all concentrations. However, the percentage of recovery decreased as the concentration of salt employed increased. This result agreed with other study </w:t>
      </w:r>
      <w:r w:rsidRPr="00CC1BA6">
        <w:rPr>
          <w:rFonts w:ascii="Times New Roman" w:hAnsi="Times New Roman"/>
          <w:sz w:val="20"/>
          <w:szCs w:val="20"/>
        </w:rPr>
        <w:fldChar w:fldCharType="begin"/>
      </w:r>
      <w:r w:rsidRPr="00CC1BA6">
        <w:rPr>
          <w:rFonts w:ascii="Times New Roman" w:hAnsi="Times New Roman"/>
          <w:sz w:val="20"/>
          <w:szCs w:val="20"/>
        </w:rPr>
        <w:instrText xml:space="preserve"> ADDIN EN.CITE &lt;EndNote&gt;&lt;Cite&gt;&lt;Author&gt;Purkait&lt;/Author&gt;&lt;Year&gt;2004&lt;/Year&gt;&lt;RecNum&gt;28&lt;/RecNum&gt;&lt;DisplayText&gt;[27]&lt;/DisplayText&gt;&lt;record&gt;&lt;rec-number&gt;28&lt;/rec-number&gt;&lt;foreign-keys&gt;&lt;key app="EN" db-id="dw9z5dp55fr9r3e9dacvv2dxzsdpfe2evatr"&gt;28&lt;/key&gt;&lt;/foreign-keys&gt;&lt;ref-type name="Journal Article"&gt;17&lt;/ref-type&gt;&lt;contributors&gt;&lt;authors&gt;&lt;author&gt;Purkait, M. K.&lt;/author&gt;&lt;author&gt;Vijay, S. S.&lt;/author&gt;&lt;author&gt;DasGupta, S.&lt;/author&gt;&lt;author&gt;De, S.&lt;/author&gt;&lt;/authors&gt;&lt;/contributors&gt;&lt;titles&gt;&lt;title&gt;Separation of congo red by surfactant mediated cloud point extraction&lt;/title&gt;&lt;secondary-title&gt;Dyes and Pigments&lt;/secondary-title&gt;&lt;/titles&gt;&lt;periodical&gt;&lt;full-title&gt;Dyes and Pigments&lt;/full-title&gt;&lt;/periodical&gt;&lt;pages&gt;151-159&lt;/pages&gt;&lt;volume&gt;63&lt;/volume&gt;&lt;number&gt;2&lt;/number&gt;&lt;keywords&gt;&lt;keyword&gt;Congo red&lt;/keyword&gt;&lt;keyword&gt;Cloud point extraction&lt;/keyword&gt;&lt;keyword&gt;Non-ionic surfactant&lt;/keyword&gt;&lt;keyword&gt;Coacervate phase&lt;/keyword&gt;&lt;keyword&gt;Solvent extraction&lt;/keyword&gt;&lt;/keywords&gt;&lt;dates&gt;&lt;year&gt;2004&lt;/year&gt;&lt;pub-dates&gt;&lt;date&gt;2004/11/01/&lt;/date&gt;&lt;/pub-dates&gt;&lt;/dates&gt;&lt;isbn&gt;0143-7208&lt;/isbn&gt;&lt;urls&gt;&lt;related-urls&gt;&lt;url&gt;http://www.sciencedirect.com/science/article/pii/S0143720804000142&lt;/url&gt;&lt;/related-urls&gt;&lt;/urls&gt;&lt;electronic-resource-num&gt;https://doi.org/10.1016/j.dyepig.2004.01.010&lt;/electronic-resource-num&gt;&lt;/record&gt;&lt;/Cite&gt;&lt;/EndNote&gt;</w:instrText>
      </w:r>
      <w:r w:rsidRPr="00CC1BA6">
        <w:rPr>
          <w:rFonts w:ascii="Times New Roman" w:hAnsi="Times New Roman"/>
          <w:sz w:val="20"/>
          <w:szCs w:val="20"/>
        </w:rPr>
        <w:fldChar w:fldCharType="separate"/>
      </w:r>
      <w:r w:rsidRPr="00CC1BA6">
        <w:rPr>
          <w:rFonts w:ascii="Times New Roman" w:hAnsi="Times New Roman"/>
          <w:noProof/>
          <w:sz w:val="20"/>
          <w:szCs w:val="20"/>
        </w:rPr>
        <w:t>[</w:t>
      </w:r>
      <w:hyperlink w:anchor="_ENREF_27" w:tooltip="Purkait, 2004 #28" w:history="1">
        <w:r w:rsidRPr="00CC1BA6">
          <w:rPr>
            <w:rFonts w:ascii="Times New Roman" w:hAnsi="Times New Roman"/>
            <w:noProof/>
            <w:sz w:val="20"/>
            <w:szCs w:val="20"/>
          </w:rPr>
          <w:t>27</w:t>
        </w:r>
      </w:hyperlink>
      <w:r w:rsidRPr="00CC1BA6">
        <w:rPr>
          <w:rFonts w:ascii="Times New Roman" w:hAnsi="Times New Roman"/>
          <w:noProof/>
          <w:sz w:val="20"/>
          <w:szCs w:val="20"/>
        </w:rPr>
        <w:t>]</w:t>
      </w:r>
      <w:r w:rsidRPr="00CC1BA6">
        <w:rPr>
          <w:rFonts w:ascii="Times New Roman" w:hAnsi="Times New Roman"/>
          <w:sz w:val="20"/>
          <w:szCs w:val="20"/>
        </w:rPr>
        <w:fldChar w:fldCharType="end"/>
      </w:r>
      <w:r w:rsidRPr="00CC1BA6">
        <w:rPr>
          <w:rFonts w:ascii="Times New Roman" w:hAnsi="Times New Roman"/>
          <w:sz w:val="20"/>
          <w:szCs w:val="20"/>
        </w:rPr>
        <w:t xml:space="preserve"> which reported on the usage of calcium chloride to facilitate the extraction of congo red. The addition of excessive Na</w:t>
      </w:r>
      <w:r w:rsidRPr="00CC1BA6">
        <w:rPr>
          <w:rFonts w:ascii="Times New Roman" w:hAnsi="Times New Roman"/>
          <w:sz w:val="20"/>
          <w:szCs w:val="20"/>
          <w:vertAlign w:val="subscript"/>
        </w:rPr>
        <w:t>2</w:t>
      </w:r>
      <w:r w:rsidRPr="00CC1BA6">
        <w:rPr>
          <w:rFonts w:ascii="Times New Roman" w:hAnsi="Times New Roman"/>
          <w:sz w:val="20"/>
          <w:szCs w:val="20"/>
        </w:rPr>
        <w:t>SO</w:t>
      </w:r>
      <w:r w:rsidRPr="00CC1BA6">
        <w:rPr>
          <w:rFonts w:ascii="Times New Roman" w:hAnsi="Times New Roman"/>
          <w:sz w:val="20"/>
          <w:szCs w:val="20"/>
          <w:vertAlign w:val="subscript"/>
        </w:rPr>
        <w:t>4</w:t>
      </w:r>
      <w:r w:rsidRPr="00CC1BA6">
        <w:rPr>
          <w:rFonts w:ascii="Times New Roman" w:hAnsi="Times New Roman"/>
          <w:sz w:val="20"/>
          <w:szCs w:val="20"/>
        </w:rPr>
        <w:t xml:space="preserve"> (</w:t>
      </w:r>
      <w:r w:rsidR="002A2363">
        <w:rPr>
          <w:rFonts w:ascii="Times New Roman" w:hAnsi="Times New Roman"/>
          <w:sz w:val="20"/>
          <w:szCs w:val="20"/>
        </w:rPr>
        <w:t xml:space="preserve"> </w:t>
      </w:r>
      <w:r w:rsidRPr="00CC1BA6">
        <w:rPr>
          <w:rFonts w:ascii="Times New Roman" w:hAnsi="Times New Roman"/>
          <w:sz w:val="20"/>
          <w:szCs w:val="20"/>
        </w:rPr>
        <w:t xml:space="preserve">&gt; 1.5 M) to the micellar solution will lead to very low CPT and, thus, render the formation of unwanted and very viscous surfactant rich phase </w:t>
      </w:r>
      <w:r w:rsidRPr="00CC1BA6">
        <w:rPr>
          <w:rFonts w:ascii="Times New Roman" w:hAnsi="Times New Roman"/>
          <w:sz w:val="20"/>
          <w:szCs w:val="20"/>
        </w:rPr>
        <w:fldChar w:fldCharType="begin"/>
      </w:r>
      <w:r w:rsidRPr="00CC1BA6">
        <w:rPr>
          <w:rFonts w:ascii="Times New Roman" w:hAnsi="Times New Roman"/>
          <w:sz w:val="20"/>
          <w:szCs w:val="20"/>
        </w:rPr>
        <w:instrText xml:space="preserve"> ADDIN EN.CITE &lt;EndNote&gt;&lt;Cite&gt;&lt;Author&gt;Wang&lt;/Author&gt;&lt;Year&gt;2007&lt;/Year&gt;&lt;RecNum&gt;27&lt;/RecNum&gt;&lt;DisplayText&gt;[28]&lt;/DisplayText&gt;&lt;record&gt;&lt;rec-number&gt;27&lt;/rec-number&gt;&lt;foreign-keys&gt;&lt;key app="EN" db-id="dw9z5dp55fr9r3e9dacvv2dxzsdpfe2evatr"&gt;27&lt;/key&gt;&lt;/foreign-keys&gt;&lt;ref-type name="Journal Article"&gt;17&lt;/ref-type&gt;&lt;contributors&gt;&lt;authors&gt;&lt;author&gt;Wang, Ling&lt;/author&gt;&lt;author&gt;Jiang, Gui-bin&lt;/author&gt;&lt;author&gt;Cai, Ya-qi&lt;/author&gt;&lt;author&gt;He, Bin&lt;/author&gt;&lt;author&gt;Wang, Ya-wei&lt;/author&gt;&lt;author&gt;Shen, Da-zhong&lt;/author&gt;&lt;/authors&gt;&lt;/contributors&gt;&lt;titles&gt;&lt;title&gt;Cloud point extraction coupled with HPLC-UV for the determination of phthalate esters in environmental water samples&lt;/title&gt;&lt;secondary-title&gt;Journal of Environmental Sciences&lt;/secondary-title&gt;&lt;/titles&gt;&lt;periodical&gt;&lt;full-title&gt;Journal of Environmental Sciences&lt;/full-title&gt;&lt;/periodical&gt;&lt;pages&gt;874-878&lt;/pages&gt;&lt;volume&gt;19&lt;/volume&gt;&lt;number&gt;7&lt;/number&gt;&lt;keywords&gt;&lt;keyword&gt;phthalate esters&lt;/keyword&gt;&lt;keyword&gt;cloud point extraction&lt;/keyword&gt;&lt;keyword&gt;Triton X-114&lt;/keyword&gt;&lt;keyword&gt;non-ionic surfactant&lt;/keyword&gt;&lt;keyword&gt;HPLC-UV&lt;/keyword&gt;&lt;/keywords&gt;&lt;dates&gt;&lt;year&gt;2007&lt;/year&gt;&lt;/dates&gt;&lt;isbn&gt;1001-0742&lt;/isbn&gt;&lt;urls&gt;&lt;related-urls&gt;&lt;url&gt;http://www.sciencedirect.com/science/article/pii/S1001074207601454&lt;/url&gt;&lt;/related-urls&gt;&lt;/urls&gt;&lt;electronic-resource-num&gt;http://dx.doi.org/10.1016/S1001-0742(07)60145-4&lt;/electronic-resource-num&gt;&lt;/record&gt;&lt;/Cite&gt;&lt;/EndNote&gt;</w:instrText>
      </w:r>
      <w:r w:rsidRPr="00CC1BA6">
        <w:rPr>
          <w:rFonts w:ascii="Times New Roman" w:hAnsi="Times New Roman"/>
          <w:sz w:val="20"/>
          <w:szCs w:val="20"/>
        </w:rPr>
        <w:fldChar w:fldCharType="separate"/>
      </w:r>
      <w:r w:rsidRPr="00CC1BA6">
        <w:rPr>
          <w:rFonts w:ascii="Times New Roman" w:hAnsi="Times New Roman"/>
          <w:noProof/>
          <w:sz w:val="20"/>
          <w:szCs w:val="20"/>
        </w:rPr>
        <w:t>[</w:t>
      </w:r>
      <w:hyperlink w:anchor="_ENREF_28" w:tooltip="Wang, 2007 #27" w:history="1">
        <w:r w:rsidRPr="00CC1BA6">
          <w:rPr>
            <w:rFonts w:ascii="Times New Roman" w:hAnsi="Times New Roman"/>
            <w:noProof/>
            <w:sz w:val="20"/>
            <w:szCs w:val="20"/>
          </w:rPr>
          <w:t>28</w:t>
        </w:r>
      </w:hyperlink>
      <w:r w:rsidRPr="00CC1BA6">
        <w:rPr>
          <w:rFonts w:ascii="Times New Roman" w:hAnsi="Times New Roman"/>
          <w:noProof/>
          <w:sz w:val="20"/>
          <w:szCs w:val="20"/>
        </w:rPr>
        <w:t>]</w:t>
      </w:r>
      <w:r w:rsidRPr="00CC1BA6">
        <w:rPr>
          <w:rFonts w:ascii="Times New Roman" w:hAnsi="Times New Roman"/>
          <w:sz w:val="20"/>
          <w:szCs w:val="20"/>
        </w:rPr>
        <w:fldChar w:fldCharType="end"/>
      </w:r>
      <w:r w:rsidRPr="00CC1BA6">
        <w:rPr>
          <w:rFonts w:ascii="Times New Roman" w:hAnsi="Times New Roman"/>
          <w:sz w:val="20"/>
          <w:szCs w:val="20"/>
        </w:rPr>
        <w:t xml:space="preserve">. Therefore, 1.5 M has been chosen as the concentration of salt to be employed for this study. </w:t>
      </w:r>
      <w:r w:rsidR="002A2363">
        <w:rPr>
          <w:rFonts w:ascii="Times New Roman" w:hAnsi="Times New Roman"/>
          <w:sz w:val="20"/>
          <w:szCs w:val="20"/>
        </w:rPr>
        <w:t xml:space="preserve"> </w:t>
      </w:r>
      <w:r w:rsidRPr="00CC1BA6">
        <w:rPr>
          <w:rFonts w:ascii="Times New Roman" w:hAnsi="Times New Roman"/>
          <w:sz w:val="20"/>
          <w:szCs w:val="20"/>
        </w:rPr>
        <w:t>Figure 6 shows the proposed mechanism between non-ionic silicone surfactant of DC193C and DBP.</w:t>
      </w:r>
    </w:p>
    <w:p w:rsidR="002A2363" w:rsidRPr="00CC1BA6" w:rsidRDefault="002A2363" w:rsidP="002A2363">
      <w:pPr>
        <w:pStyle w:val="ListParagraph"/>
        <w:spacing w:after="120" w:line="240" w:lineRule="auto"/>
        <w:ind w:left="0"/>
        <w:contextualSpacing w:val="0"/>
        <w:jc w:val="both"/>
        <w:rPr>
          <w:rFonts w:ascii="Times New Roman" w:hAnsi="Times New Roman"/>
          <w:sz w:val="20"/>
          <w:szCs w:val="20"/>
        </w:rPr>
      </w:pPr>
    </w:p>
    <w:p w:rsidR="00CC1BA6" w:rsidRPr="00CC1BA6" w:rsidRDefault="00CC1BA6" w:rsidP="002A2363">
      <w:pPr>
        <w:spacing w:after="120" w:line="240" w:lineRule="auto"/>
        <w:jc w:val="center"/>
        <w:rPr>
          <w:rFonts w:ascii="Times New Roman" w:hAnsi="Times New Roman"/>
          <w:sz w:val="20"/>
          <w:szCs w:val="20"/>
        </w:rPr>
      </w:pPr>
      <w:r w:rsidRPr="00CC1BA6">
        <w:rPr>
          <w:rFonts w:ascii="Times New Roman" w:hAnsi="Times New Roman"/>
          <w:noProof/>
          <w:sz w:val="20"/>
          <w:szCs w:val="20"/>
          <w:lang w:bidi="ar-SA"/>
        </w:rPr>
        <w:drawing>
          <wp:inline distT="0" distB="0" distL="0" distR="0" wp14:anchorId="6130B8EF" wp14:editId="253395D9">
            <wp:extent cx="4320000" cy="2448000"/>
            <wp:effectExtent l="0" t="0" r="4445" b="952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CC1BA6" w:rsidRPr="00CC1BA6" w:rsidRDefault="00CC1BA6" w:rsidP="00CC1BA6">
      <w:pPr>
        <w:spacing w:after="0" w:line="240" w:lineRule="auto"/>
        <w:ind w:left="851" w:hanging="851"/>
        <w:jc w:val="both"/>
        <w:rPr>
          <w:rFonts w:ascii="Times New Roman" w:hAnsi="Times New Roman"/>
          <w:sz w:val="20"/>
          <w:szCs w:val="20"/>
        </w:rPr>
      </w:pPr>
      <w:r w:rsidRPr="00CC1BA6">
        <w:rPr>
          <w:rFonts w:ascii="Times New Roman" w:hAnsi="Times New Roman"/>
          <w:sz w:val="20"/>
          <w:szCs w:val="20"/>
        </w:rPr>
        <w:t xml:space="preserve">Figure 5. </w:t>
      </w:r>
      <w:r w:rsidR="002A2363">
        <w:rPr>
          <w:rFonts w:ascii="Times New Roman" w:hAnsi="Times New Roman"/>
          <w:sz w:val="20"/>
          <w:szCs w:val="20"/>
        </w:rPr>
        <w:tab/>
      </w:r>
      <w:r w:rsidRPr="00CC1BA6">
        <w:rPr>
          <w:rFonts w:ascii="Times New Roman" w:hAnsi="Times New Roman"/>
          <w:sz w:val="20"/>
          <w:szCs w:val="20"/>
        </w:rPr>
        <w:t>Effect of salt concentration on extraction efficiency of phthalates in CPE. Condition: 10 mg L</w:t>
      </w:r>
      <w:r w:rsidRPr="00CC1BA6">
        <w:rPr>
          <w:rFonts w:ascii="Times New Roman" w:hAnsi="Times New Roman"/>
          <w:sz w:val="20"/>
          <w:szCs w:val="20"/>
          <w:vertAlign w:val="superscript"/>
        </w:rPr>
        <w:t>-1</w:t>
      </w:r>
      <w:r w:rsidRPr="00CC1BA6">
        <w:rPr>
          <w:rFonts w:ascii="Times New Roman" w:hAnsi="Times New Roman"/>
          <w:sz w:val="20"/>
          <w:szCs w:val="20"/>
        </w:rPr>
        <w:t xml:space="preserve"> of phthalates, 0.1 %v/v of DC193C, 50 </w:t>
      </w:r>
      <w:r w:rsidRPr="00CC1BA6">
        <w:rPr>
          <w:rFonts w:ascii="Times New Roman" w:hAnsi="Times New Roman"/>
          <w:sz w:val="20"/>
          <w:szCs w:val="20"/>
          <w:vertAlign w:val="superscript"/>
        </w:rPr>
        <w:t>o</w:t>
      </w:r>
      <w:r w:rsidRPr="00CC1BA6">
        <w:rPr>
          <w:rFonts w:ascii="Times New Roman" w:hAnsi="Times New Roman"/>
          <w:sz w:val="20"/>
          <w:szCs w:val="20"/>
        </w:rPr>
        <w:t>C</w:t>
      </w:r>
    </w:p>
    <w:p w:rsidR="00CC1BA6" w:rsidRDefault="00CC1BA6" w:rsidP="00CC1BA6">
      <w:pPr>
        <w:spacing w:after="0" w:line="240" w:lineRule="auto"/>
        <w:jc w:val="both"/>
        <w:rPr>
          <w:rFonts w:ascii="Times New Roman" w:hAnsi="Times New Roman"/>
          <w:sz w:val="20"/>
          <w:szCs w:val="20"/>
        </w:rPr>
      </w:pPr>
    </w:p>
    <w:p w:rsidR="001C3FD7" w:rsidRDefault="001C3FD7" w:rsidP="00CC1BA6">
      <w:pPr>
        <w:spacing w:after="0" w:line="240" w:lineRule="auto"/>
        <w:jc w:val="both"/>
        <w:rPr>
          <w:rFonts w:ascii="Times New Roman" w:hAnsi="Times New Roman"/>
          <w:sz w:val="20"/>
          <w:szCs w:val="20"/>
        </w:rPr>
      </w:pPr>
    </w:p>
    <w:p w:rsidR="001C3FD7" w:rsidRPr="00CC1BA6" w:rsidRDefault="001C3FD7" w:rsidP="00CC1BA6">
      <w:pPr>
        <w:spacing w:after="0" w:line="240" w:lineRule="auto"/>
        <w:jc w:val="both"/>
        <w:rPr>
          <w:rFonts w:ascii="Times New Roman" w:hAnsi="Times New Roman"/>
          <w:sz w:val="20"/>
          <w:szCs w:val="20"/>
        </w:rPr>
      </w:pPr>
    </w:p>
    <w:p w:rsidR="00CC1BA6" w:rsidRPr="00CC1BA6" w:rsidRDefault="00CC1BA6" w:rsidP="002A2363">
      <w:pPr>
        <w:pStyle w:val="ListParagraph"/>
        <w:spacing w:after="120" w:line="240" w:lineRule="auto"/>
        <w:ind w:left="0"/>
        <w:contextualSpacing w:val="0"/>
        <w:jc w:val="center"/>
        <w:rPr>
          <w:rFonts w:ascii="Times New Roman" w:hAnsi="Times New Roman"/>
          <w:b/>
          <w:sz w:val="20"/>
          <w:szCs w:val="20"/>
        </w:rPr>
      </w:pPr>
      <w:r w:rsidRPr="00CC1BA6">
        <w:rPr>
          <w:rFonts w:ascii="Times New Roman" w:hAnsi="Times New Roman"/>
          <w:noProof/>
          <w:sz w:val="20"/>
          <w:szCs w:val="20"/>
          <w:lang w:bidi="ar-SA"/>
        </w:rPr>
        <w:drawing>
          <wp:inline distT="0" distB="0" distL="0" distR="0" wp14:anchorId="43387AB3" wp14:editId="68C7F8DF">
            <wp:extent cx="4295775" cy="2494552"/>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03696" cy="2499152"/>
                    </a:xfrm>
                    <a:prstGeom prst="rect">
                      <a:avLst/>
                    </a:prstGeom>
                    <a:noFill/>
                    <a:ln>
                      <a:noFill/>
                    </a:ln>
                  </pic:spPr>
                </pic:pic>
              </a:graphicData>
            </a:graphic>
          </wp:inline>
        </w:drawing>
      </w:r>
    </w:p>
    <w:p w:rsidR="00CC1BA6" w:rsidRPr="00CC1BA6" w:rsidRDefault="00CC1BA6" w:rsidP="002A2363">
      <w:pPr>
        <w:spacing w:after="0" w:line="240" w:lineRule="auto"/>
        <w:jc w:val="center"/>
        <w:rPr>
          <w:rFonts w:ascii="Times New Roman" w:eastAsia="SimSun" w:hAnsi="Times New Roman"/>
          <w:sz w:val="20"/>
          <w:szCs w:val="20"/>
          <w:lang w:val="en-GB"/>
        </w:rPr>
      </w:pPr>
      <w:r w:rsidRPr="00CC1BA6">
        <w:rPr>
          <w:rFonts w:ascii="Times New Roman" w:eastAsia="SimSun" w:hAnsi="Times New Roman"/>
          <w:sz w:val="20"/>
          <w:szCs w:val="20"/>
          <w:lang w:val="en-GB"/>
        </w:rPr>
        <w:t xml:space="preserve">Figure 6. </w:t>
      </w:r>
      <w:r w:rsidR="001C3FD7">
        <w:rPr>
          <w:rFonts w:ascii="Times New Roman" w:eastAsia="SimSun" w:hAnsi="Times New Roman"/>
          <w:sz w:val="20"/>
          <w:szCs w:val="20"/>
          <w:lang w:val="en-GB"/>
        </w:rPr>
        <w:t xml:space="preserve"> </w:t>
      </w:r>
      <w:r w:rsidRPr="00CC1BA6">
        <w:rPr>
          <w:rFonts w:ascii="Times New Roman" w:eastAsia="SimSun" w:hAnsi="Times New Roman"/>
          <w:sz w:val="20"/>
          <w:szCs w:val="20"/>
          <w:lang w:val="en-GB"/>
        </w:rPr>
        <w:t>Proposed mechanism between non-ionic silicone surfactant and DBP</w:t>
      </w:r>
    </w:p>
    <w:p w:rsidR="00CC1BA6" w:rsidRPr="00CC1BA6" w:rsidRDefault="00CC1BA6" w:rsidP="002A2363">
      <w:pPr>
        <w:spacing w:after="120" w:line="240" w:lineRule="auto"/>
        <w:jc w:val="both"/>
        <w:rPr>
          <w:rFonts w:ascii="Times New Roman" w:eastAsia="SimSun" w:hAnsi="Times New Roman"/>
          <w:sz w:val="20"/>
          <w:szCs w:val="20"/>
          <w:lang w:val="en-GB"/>
        </w:rPr>
      </w:pPr>
    </w:p>
    <w:p w:rsidR="00CC1BA6" w:rsidRPr="00CC1BA6" w:rsidRDefault="00CC1BA6" w:rsidP="00CC1BA6">
      <w:pPr>
        <w:pStyle w:val="ListParagraph"/>
        <w:spacing w:after="0" w:line="240" w:lineRule="auto"/>
        <w:ind w:left="0"/>
        <w:contextualSpacing w:val="0"/>
        <w:jc w:val="both"/>
        <w:rPr>
          <w:rFonts w:ascii="Times New Roman" w:hAnsi="Times New Roman"/>
          <w:b/>
          <w:sz w:val="20"/>
          <w:szCs w:val="20"/>
        </w:rPr>
      </w:pPr>
      <w:r w:rsidRPr="00CC1BA6">
        <w:rPr>
          <w:rFonts w:ascii="Times New Roman" w:hAnsi="Times New Roman"/>
          <w:b/>
          <w:sz w:val="20"/>
          <w:szCs w:val="20"/>
        </w:rPr>
        <w:t>Method validation</w:t>
      </w:r>
    </w:p>
    <w:p w:rsidR="00CC1BA6" w:rsidRDefault="00CC1BA6" w:rsidP="00CC1BA6">
      <w:pPr>
        <w:pStyle w:val="ListParagraph"/>
        <w:spacing w:after="0" w:line="240" w:lineRule="auto"/>
        <w:ind w:left="0"/>
        <w:contextualSpacing w:val="0"/>
        <w:jc w:val="both"/>
        <w:rPr>
          <w:rFonts w:ascii="Times New Roman" w:hAnsi="Times New Roman"/>
          <w:sz w:val="20"/>
          <w:szCs w:val="20"/>
        </w:rPr>
      </w:pPr>
      <w:r w:rsidRPr="00CC1BA6">
        <w:rPr>
          <w:rFonts w:ascii="Times New Roman" w:hAnsi="Times New Roman"/>
          <w:sz w:val="20"/>
          <w:szCs w:val="20"/>
        </w:rPr>
        <w:t>Under the optimized conditions, the calibration graphs were constructed by plotting the absorbance signal against the concentrations of each analyte according to the general procedure for the CPE. The measurement of each analyte spectrophotometrically at the respective absorption maxima against a reagent blank were prepared under similar conditions. The calibration data are summarized in Table 2.</w:t>
      </w:r>
    </w:p>
    <w:p w:rsidR="002A2363" w:rsidRPr="00CC1BA6" w:rsidRDefault="002A2363" w:rsidP="002A2363">
      <w:pPr>
        <w:pStyle w:val="ListParagraph"/>
        <w:spacing w:after="120" w:line="240" w:lineRule="auto"/>
        <w:ind w:left="0"/>
        <w:contextualSpacing w:val="0"/>
        <w:jc w:val="both"/>
        <w:rPr>
          <w:rFonts w:ascii="Times New Roman" w:hAnsi="Times New Roman"/>
          <w:sz w:val="20"/>
          <w:szCs w:val="20"/>
        </w:rPr>
      </w:pPr>
    </w:p>
    <w:p w:rsidR="00CC1BA6" w:rsidRPr="00CC1BA6" w:rsidRDefault="00CC1BA6" w:rsidP="002A2363">
      <w:pPr>
        <w:spacing w:after="120" w:line="240" w:lineRule="auto"/>
        <w:jc w:val="center"/>
        <w:rPr>
          <w:rFonts w:ascii="Times New Roman" w:hAnsi="Times New Roman"/>
          <w:sz w:val="20"/>
          <w:szCs w:val="20"/>
        </w:rPr>
      </w:pPr>
      <w:r w:rsidRPr="00CC1BA6">
        <w:rPr>
          <w:rFonts w:ascii="Times New Roman" w:hAnsi="Times New Roman"/>
          <w:sz w:val="20"/>
          <w:szCs w:val="20"/>
        </w:rPr>
        <w:t xml:space="preserve">Table 2. </w:t>
      </w:r>
      <w:r w:rsidR="002A2363">
        <w:rPr>
          <w:rFonts w:ascii="Times New Roman" w:hAnsi="Times New Roman"/>
          <w:sz w:val="20"/>
          <w:szCs w:val="20"/>
        </w:rPr>
        <w:t xml:space="preserve"> </w:t>
      </w:r>
      <w:r w:rsidRPr="00CC1BA6">
        <w:rPr>
          <w:rFonts w:ascii="Times New Roman" w:hAnsi="Times New Roman"/>
          <w:sz w:val="20"/>
          <w:szCs w:val="20"/>
        </w:rPr>
        <w:t>Method validation of spectrophotometric of phthalates species using CPE</w:t>
      </w:r>
    </w:p>
    <w:tbl>
      <w:tblPr>
        <w:tblStyle w:val="PlainTable5"/>
        <w:tblW w:w="0" w:type="auto"/>
        <w:jc w:val="center"/>
        <w:tblBorders>
          <w:top w:val="single" w:sz="12" w:space="0" w:color="auto"/>
          <w:bottom w:val="single" w:sz="12" w:space="0" w:color="auto"/>
        </w:tblBorders>
        <w:tblLook w:val="04A0" w:firstRow="1" w:lastRow="0" w:firstColumn="1" w:lastColumn="0" w:noHBand="0" w:noVBand="1"/>
      </w:tblPr>
      <w:tblGrid>
        <w:gridCol w:w="961"/>
        <w:gridCol w:w="1992"/>
        <w:gridCol w:w="1389"/>
        <w:gridCol w:w="766"/>
      </w:tblGrid>
      <w:tr w:rsidR="00CC1BA6" w:rsidRPr="00CC1BA6" w:rsidTr="002A2363">
        <w:trPr>
          <w:cnfStyle w:val="100000000000" w:firstRow="1" w:lastRow="0" w:firstColumn="0" w:lastColumn="0" w:oddVBand="0" w:evenVBand="0" w:oddHBand="0" w:evenHBand="0" w:firstRowFirstColumn="0" w:firstRowLastColumn="0" w:lastRowFirstColumn="0" w:lastRowLastColumn="0"/>
          <w:trHeight w:val="143"/>
          <w:jc w:val="center"/>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bottom w:val="single" w:sz="4" w:space="0" w:color="auto"/>
            </w:tcBorders>
          </w:tcPr>
          <w:p w:rsidR="00CC1BA6" w:rsidRPr="00CC1BA6" w:rsidRDefault="00CC1BA6" w:rsidP="002A2363">
            <w:pPr>
              <w:spacing w:before="60" w:after="0" w:line="240" w:lineRule="auto"/>
              <w:jc w:val="left"/>
              <w:rPr>
                <w:rFonts w:ascii="Times New Roman" w:hAnsi="Times New Roman" w:cs="Times New Roman"/>
                <w:b/>
                <w:i w:val="0"/>
                <w:sz w:val="20"/>
                <w:szCs w:val="20"/>
                <w:lang w:val="en-GB"/>
              </w:rPr>
            </w:pPr>
            <w:r w:rsidRPr="00CC1BA6">
              <w:rPr>
                <w:rFonts w:ascii="Times New Roman" w:hAnsi="Times New Roman" w:cs="Times New Roman"/>
                <w:b/>
                <w:i w:val="0"/>
                <w:sz w:val="20"/>
                <w:szCs w:val="20"/>
                <w:lang w:val="en-GB"/>
              </w:rPr>
              <w:t>Analytes</w:t>
            </w:r>
          </w:p>
        </w:tc>
        <w:tc>
          <w:tcPr>
            <w:tcW w:w="0" w:type="auto"/>
            <w:tcBorders>
              <w:top w:val="single" w:sz="4" w:space="0" w:color="auto"/>
              <w:bottom w:val="single" w:sz="4" w:space="0" w:color="auto"/>
            </w:tcBorders>
          </w:tcPr>
          <w:p w:rsidR="00CC1BA6" w:rsidRPr="00CC1BA6" w:rsidRDefault="00CC1BA6" w:rsidP="002A2363">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20"/>
                <w:szCs w:val="20"/>
                <w:lang w:val="en-GB"/>
              </w:rPr>
            </w:pPr>
            <w:r w:rsidRPr="00CC1BA6">
              <w:rPr>
                <w:rFonts w:ascii="Times New Roman" w:hAnsi="Times New Roman" w:cs="Times New Roman"/>
                <w:b/>
                <w:i w:val="0"/>
                <w:sz w:val="20"/>
                <w:szCs w:val="20"/>
                <w:lang w:val="en-GB"/>
              </w:rPr>
              <w:t>Linear Equation</w:t>
            </w:r>
          </w:p>
        </w:tc>
        <w:tc>
          <w:tcPr>
            <w:tcW w:w="0" w:type="auto"/>
            <w:tcBorders>
              <w:top w:val="single" w:sz="4" w:space="0" w:color="auto"/>
              <w:bottom w:val="single" w:sz="4" w:space="0" w:color="auto"/>
            </w:tcBorders>
          </w:tcPr>
          <w:p w:rsidR="00CC1BA6" w:rsidRPr="00CC1BA6" w:rsidRDefault="00CC1BA6" w:rsidP="002A2363">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Cs w:val="0"/>
                <w:sz w:val="20"/>
                <w:szCs w:val="20"/>
                <w:lang w:val="en-GB"/>
              </w:rPr>
            </w:pPr>
            <w:r w:rsidRPr="00CC1BA6">
              <w:rPr>
                <w:rFonts w:ascii="Times New Roman" w:hAnsi="Times New Roman" w:cs="Times New Roman"/>
                <w:b/>
                <w:i w:val="0"/>
                <w:sz w:val="20"/>
                <w:szCs w:val="20"/>
                <w:lang w:val="en-GB"/>
              </w:rPr>
              <w:t>Linear Range</w:t>
            </w:r>
          </w:p>
          <w:p w:rsidR="00CC1BA6" w:rsidRPr="00CC1BA6" w:rsidRDefault="00CC1BA6" w:rsidP="002A2363">
            <w:pPr>
              <w:spacing w:after="6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20"/>
                <w:szCs w:val="20"/>
                <w:lang w:val="en-GB"/>
              </w:rPr>
            </w:pPr>
            <w:r w:rsidRPr="00CC1BA6">
              <w:rPr>
                <w:rFonts w:ascii="Times New Roman" w:hAnsi="Times New Roman" w:cs="Times New Roman"/>
                <w:b/>
                <w:i w:val="0"/>
                <w:sz w:val="20"/>
                <w:szCs w:val="20"/>
                <w:lang w:val="en-GB"/>
              </w:rPr>
              <w:t>(μg L</w:t>
            </w:r>
            <w:r w:rsidRPr="00CC1BA6">
              <w:rPr>
                <w:rFonts w:ascii="Times New Roman" w:hAnsi="Times New Roman" w:cs="Times New Roman"/>
                <w:b/>
                <w:i w:val="0"/>
                <w:sz w:val="20"/>
                <w:szCs w:val="20"/>
                <w:vertAlign w:val="superscript"/>
                <w:lang w:val="en-GB"/>
              </w:rPr>
              <w:t>-1</w:t>
            </w:r>
            <w:r w:rsidRPr="00CC1BA6">
              <w:rPr>
                <w:rFonts w:ascii="Times New Roman" w:hAnsi="Times New Roman" w:cs="Times New Roman"/>
                <w:b/>
                <w:i w:val="0"/>
                <w:sz w:val="20"/>
                <w:szCs w:val="20"/>
                <w:lang w:val="en-GB"/>
              </w:rPr>
              <w:t>)</w:t>
            </w:r>
          </w:p>
        </w:tc>
        <w:tc>
          <w:tcPr>
            <w:tcW w:w="0" w:type="auto"/>
            <w:tcBorders>
              <w:top w:val="single" w:sz="4" w:space="0" w:color="auto"/>
              <w:bottom w:val="single" w:sz="4" w:space="0" w:color="auto"/>
            </w:tcBorders>
          </w:tcPr>
          <w:p w:rsidR="00CC1BA6" w:rsidRPr="00CC1BA6" w:rsidRDefault="00CC1BA6" w:rsidP="002A2363">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20"/>
                <w:szCs w:val="20"/>
                <w:lang w:val="en-GB"/>
              </w:rPr>
            </w:pPr>
            <w:r w:rsidRPr="00CC1BA6">
              <w:rPr>
                <w:rFonts w:ascii="Times New Roman" w:hAnsi="Times New Roman" w:cs="Times New Roman"/>
                <w:b/>
                <w:i w:val="0"/>
                <w:sz w:val="20"/>
                <w:szCs w:val="20"/>
                <w:lang w:val="en-GB"/>
              </w:rPr>
              <w:t>R</w:t>
            </w:r>
            <w:r w:rsidRPr="00CC1BA6">
              <w:rPr>
                <w:rFonts w:ascii="Times New Roman" w:hAnsi="Times New Roman" w:cs="Times New Roman"/>
                <w:b/>
                <w:i w:val="0"/>
                <w:sz w:val="20"/>
                <w:szCs w:val="20"/>
                <w:vertAlign w:val="superscript"/>
                <w:lang w:val="en-GB"/>
              </w:rPr>
              <w:t>2</w:t>
            </w:r>
          </w:p>
        </w:tc>
      </w:tr>
      <w:tr w:rsidR="00CC1BA6" w:rsidRPr="00CC1BA6" w:rsidTr="002A2363">
        <w:trPr>
          <w:cnfStyle w:val="000000100000" w:firstRow="0" w:lastRow="0" w:firstColumn="0" w:lastColumn="0" w:oddVBand="0" w:evenVBand="0" w:oddHBand="1" w:evenHBand="0" w:firstRowFirstColumn="0" w:firstRowLastColumn="0" w:lastRowFirstColumn="0" w:lastRowLastColumn="0"/>
          <w:trHeight w:val="161"/>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right w:val="nil"/>
            </w:tcBorders>
            <w:shd w:val="clear" w:color="auto" w:fill="auto"/>
          </w:tcPr>
          <w:p w:rsidR="00CC1BA6" w:rsidRPr="00CC1BA6" w:rsidRDefault="00CC1BA6" w:rsidP="002A2363">
            <w:pPr>
              <w:spacing w:before="60" w:after="0" w:line="240" w:lineRule="auto"/>
              <w:jc w:val="left"/>
              <w:rPr>
                <w:rFonts w:ascii="Times New Roman" w:hAnsi="Times New Roman" w:cs="Times New Roman"/>
                <w:i w:val="0"/>
                <w:sz w:val="20"/>
                <w:szCs w:val="20"/>
                <w:lang w:val="en-GB"/>
              </w:rPr>
            </w:pPr>
            <w:r w:rsidRPr="00CC1BA6">
              <w:rPr>
                <w:rFonts w:ascii="Times New Roman" w:hAnsi="Times New Roman" w:cs="Times New Roman"/>
                <w:i w:val="0"/>
                <w:sz w:val="20"/>
                <w:szCs w:val="20"/>
                <w:lang w:val="en-GB"/>
              </w:rPr>
              <w:t>DEHP</w:t>
            </w:r>
          </w:p>
        </w:tc>
        <w:tc>
          <w:tcPr>
            <w:tcW w:w="0" w:type="auto"/>
            <w:tcBorders>
              <w:top w:val="single" w:sz="4" w:space="0" w:color="auto"/>
              <w:left w:val="nil"/>
              <w:bottom w:val="nil"/>
              <w:right w:val="nil"/>
            </w:tcBorders>
            <w:shd w:val="clear" w:color="auto" w:fill="auto"/>
          </w:tcPr>
          <w:p w:rsidR="00CC1BA6" w:rsidRPr="00CC1BA6" w:rsidRDefault="00CC1BA6" w:rsidP="002A2363">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C1BA6">
              <w:rPr>
                <w:rFonts w:ascii="Times New Roman" w:hAnsi="Times New Roman" w:cs="Times New Roman"/>
                <w:sz w:val="20"/>
                <w:szCs w:val="20"/>
                <w:lang w:val="en-GB"/>
              </w:rPr>
              <w:t>y = 0.0001 x + 0.0065</w:t>
            </w:r>
          </w:p>
        </w:tc>
        <w:tc>
          <w:tcPr>
            <w:tcW w:w="0" w:type="auto"/>
            <w:tcBorders>
              <w:top w:val="single" w:sz="4" w:space="0" w:color="auto"/>
              <w:left w:val="nil"/>
              <w:bottom w:val="nil"/>
              <w:right w:val="nil"/>
            </w:tcBorders>
            <w:shd w:val="clear" w:color="auto" w:fill="auto"/>
          </w:tcPr>
          <w:p w:rsidR="00CC1BA6" w:rsidRPr="00CC1BA6" w:rsidRDefault="00CC1BA6" w:rsidP="002A2363">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C1BA6">
              <w:rPr>
                <w:rFonts w:ascii="Times New Roman" w:hAnsi="Times New Roman" w:cs="Times New Roman"/>
                <w:sz w:val="20"/>
                <w:szCs w:val="20"/>
                <w:lang w:val="en-GB"/>
              </w:rPr>
              <w:t>1 – 500</w:t>
            </w:r>
          </w:p>
        </w:tc>
        <w:tc>
          <w:tcPr>
            <w:tcW w:w="0" w:type="auto"/>
            <w:tcBorders>
              <w:top w:val="single" w:sz="4" w:space="0" w:color="auto"/>
              <w:left w:val="nil"/>
              <w:bottom w:val="nil"/>
            </w:tcBorders>
            <w:shd w:val="clear" w:color="auto" w:fill="auto"/>
          </w:tcPr>
          <w:p w:rsidR="00CC1BA6" w:rsidRPr="00CC1BA6" w:rsidRDefault="00CC1BA6" w:rsidP="002A2363">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C1BA6">
              <w:rPr>
                <w:rFonts w:ascii="Times New Roman" w:hAnsi="Times New Roman" w:cs="Times New Roman"/>
                <w:sz w:val="20"/>
                <w:szCs w:val="20"/>
                <w:lang w:val="en-GB"/>
              </w:rPr>
              <w:t>0.9963</w:t>
            </w:r>
          </w:p>
        </w:tc>
      </w:tr>
      <w:tr w:rsidR="00CC1BA6" w:rsidRPr="00CC1BA6" w:rsidTr="002A2363">
        <w:trPr>
          <w:trHeight w:val="193"/>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right w:val="nil"/>
            </w:tcBorders>
          </w:tcPr>
          <w:p w:rsidR="00CC1BA6" w:rsidRPr="00CC1BA6" w:rsidRDefault="00CC1BA6" w:rsidP="002A2363">
            <w:pPr>
              <w:spacing w:before="60" w:after="60" w:line="240" w:lineRule="auto"/>
              <w:jc w:val="left"/>
              <w:rPr>
                <w:rFonts w:ascii="Times New Roman" w:hAnsi="Times New Roman" w:cs="Times New Roman"/>
                <w:i w:val="0"/>
                <w:sz w:val="20"/>
                <w:szCs w:val="20"/>
                <w:lang w:val="en-GB"/>
              </w:rPr>
            </w:pPr>
            <w:r w:rsidRPr="00CC1BA6">
              <w:rPr>
                <w:rFonts w:ascii="Times New Roman" w:hAnsi="Times New Roman" w:cs="Times New Roman"/>
                <w:i w:val="0"/>
                <w:sz w:val="20"/>
                <w:szCs w:val="20"/>
                <w:lang w:val="en-GB"/>
              </w:rPr>
              <w:t>DBP</w:t>
            </w:r>
          </w:p>
        </w:tc>
        <w:tc>
          <w:tcPr>
            <w:tcW w:w="0" w:type="auto"/>
            <w:tcBorders>
              <w:top w:val="nil"/>
              <w:left w:val="nil"/>
              <w:bottom w:val="single" w:sz="4" w:space="0" w:color="auto"/>
              <w:right w:val="nil"/>
            </w:tcBorders>
          </w:tcPr>
          <w:p w:rsidR="00CC1BA6" w:rsidRPr="00CC1BA6" w:rsidRDefault="00CC1BA6" w:rsidP="002A2363">
            <w:pPr>
              <w:spacing w:before="60" w:after="6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C1BA6">
              <w:rPr>
                <w:rFonts w:ascii="Times New Roman" w:hAnsi="Times New Roman" w:cs="Times New Roman"/>
                <w:sz w:val="20"/>
                <w:szCs w:val="20"/>
                <w:lang w:val="en-GB"/>
              </w:rPr>
              <w:t>y = 0.0002 x + 0.0029</w:t>
            </w:r>
          </w:p>
        </w:tc>
        <w:tc>
          <w:tcPr>
            <w:tcW w:w="0" w:type="auto"/>
            <w:tcBorders>
              <w:top w:val="nil"/>
              <w:left w:val="nil"/>
              <w:bottom w:val="single" w:sz="4" w:space="0" w:color="auto"/>
              <w:right w:val="nil"/>
            </w:tcBorders>
          </w:tcPr>
          <w:p w:rsidR="00CC1BA6" w:rsidRPr="00CC1BA6" w:rsidRDefault="00CC1BA6" w:rsidP="002A2363">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C1BA6">
              <w:rPr>
                <w:rFonts w:ascii="Times New Roman" w:hAnsi="Times New Roman" w:cs="Times New Roman"/>
                <w:sz w:val="20"/>
                <w:szCs w:val="20"/>
                <w:lang w:val="en-GB"/>
              </w:rPr>
              <w:t>1 – 500</w:t>
            </w:r>
          </w:p>
        </w:tc>
        <w:tc>
          <w:tcPr>
            <w:tcW w:w="0" w:type="auto"/>
            <w:tcBorders>
              <w:top w:val="nil"/>
              <w:left w:val="nil"/>
              <w:bottom w:val="single" w:sz="4" w:space="0" w:color="auto"/>
            </w:tcBorders>
          </w:tcPr>
          <w:p w:rsidR="00CC1BA6" w:rsidRPr="00CC1BA6" w:rsidRDefault="00CC1BA6" w:rsidP="002A2363">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C1BA6">
              <w:rPr>
                <w:rFonts w:ascii="Times New Roman" w:hAnsi="Times New Roman" w:cs="Times New Roman"/>
                <w:sz w:val="20"/>
                <w:szCs w:val="20"/>
                <w:lang w:val="en-GB"/>
              </w:rPr>
              <w:t>0.9988</w:t>
            </w:r>
          </w:p>
        </w:tc>
      </w:tr>
    </w:tbl>
    <w:p w:rsidR="006768E9" w:rsidRDefault="006768E9" w:rsidP="002A2363">
      <w:pPr>
        <w:spacing w:after="120" w:line="240" w:lineRule="auto"/>
        <w:jc w:val="both"/>
        <w:rPr>
          <w:rFonts w:ascii="Times New Roman" w:hAnsi="Times New Roman"/>
          <w:noProof/>
          <w:sz w:val="20"/>
          <w:szCs w:val="20"/>
          <w:lang w:bidi="ar-SA"/>
        </w:rPr>
      </w:pPr>
    </w:p>
    <w:p w:rsidR="00CC1BA6" w:rsidRPr="00CC1BA6" w:rsidRDefault="00CC1BA6" w:rsidP="00CC1BA6">
      <w:pPr>
        <w:pStyle w:val="ListParagraph"/>
        <w:spacing w:after="0" w:line="240" w:lineRule="auto"/>
        <w:ind w:left="0"/>
        <w:contextualSpacing w:val="0"/>
        <w:jc w:val="both"/>
        <w:rPr>
          <w:rFonts w:ascii="Times New Roman" w:hAnsi="Times New Roman"/>
          <w:b/>
          <w:sz w:val="20"/>
          <w:szCs w:val="20"/>
        </w:rPr>
      </w:pPr>
      <w:r w:rsidRPr="00CC1BA6">
        <w:rPr>
          <w:rFonts w:ascii="Times New Roman" w:hAnsi="Times New Roman"/>
          <w:b/>
          <w:sz w:val="20"/>
          <w:szCs w:val="20"/>
        </w:rPr>
        <w:t xml:space="preserve">Application in real samples </w:t>
      </w:r>
    </w:p>
    <w:p w:rsidR="00CC1BA6" w:rsidRDefault="00CC1BA6" w:rsidP="00CC1BA6">
      <w:pPr>
        <w:pStyle w:val="ListParagraph"/>
        <w:spacing w:after="0" w:line="240" w:lineRule="auto"/>
        <w:ind w:left="0"/>
        <w:contextualSpacing w:val="0"/>
        <w:jc w:val="both"/>
        <w:rPr>
          <w:rFonts w:ascii="Times New Roman" w:hAnsi="Times New Roman"/>
          <w:sz w:val="20"/>
          <w:szCs w:val="20"/>
        </w:rPr>
      </w:pPr>
      <w:r w:rsidRPr="00CC1BA6">
        <w:rPr>
          <w:rFonts w:ascii="Times New Roman" w:hAnsi="Times New Roman"/>
          <w:sz w:val="20"/>
          <w:szCs w:val="20"/>
        </w:rPr>
        <w:t>The calibration graphs in the range of 1 – 500 μg L</w:t>
      </w:r>
      <w:r w:rsidRPr="00CC1BA6">
        <w:rPr>
          <w:rFonts w:ascii="Times New Roman" w:hAnsi="Times New Roman"/>
          <w:sz w:val="20"/>
          <w:szCs w:val="20"/>
          <w:vertAlign w:val="superscript"/>
        </w:rPr>
        <w:t>-1</w:t>
      </w:r>
      <w:r w:rsidRPr="00CC1BA6">
        <w:rPr>
          <w:rFonts w:ascii="Times New Roman" w:hAnsi="Times New Roman"/>
          <w:sz w:val="20"/>
          <w:szCs w:val="20"/>
        </w:rPr>
        <w:t xml:space="preserve"> were constructed by plotting the absorbance signal against the concentration of each phthalate sample according to the general procedure under the optimized conditions. The developed method was applied to evaluate its feasibility by spiking each phthalate to the water sample. The results were summarized in Table 3 and the recoveries for all phthalates were calculated to be in the range of 82 – 98%. Therefore, the method can be considered as a reliable method for the removal of phthalates in water samples.</w:t>
      </w:r>
    </w:p>
    <w:p w:rsidR="002A2363" w:rsidRDefault="002A2363" w:rsidP="002A2363">
      <w:pPr>
        <w:pStyle w:val="ListParagraph"/>
        <w:spacing w:after="120" w:line="240" w:lineRule="auto"/>
        <w:ind w:left="0"/>
        <w:contextualSpacing w:val="0"/>
        <w:jc w:val="both"/>
        <w:rPr>
          <w:rFonts w:ascii="Times New Roman" w:hAnsi="Times New Roman"/>
          <w:sz w:val="20"/>
          <w:szCs w:val="20"/>
        </w:rPr>
      </w:pPr>
    </w:p>
    <w:p w:rsidR="001C3FD7" w:rsidRDefault="001C3FD7" w:rsidP="002A2363">
      <w:pPr>
        <w:pStyle w:val="ListParagraph"/>
        <w:spacing w:after="120" w:line="240" w:lineRule="auto"/>
        <w:ind w:left="0"/>
        <w:contextualSpacing w:val="0"/>
        <w:jc w:val="both"/>
        <w:rPr>
          <w:rFonts w:ascii="Times New Roman" w:hAnsi="Times New Roman"/>
          <w:sz w:val="20"/>
          <w:szCs w:val="20"/>
        </w:rPr>
      </w:pPr>
    </w:p>
    <w:p w:rsidR="001C3FD7" w:rsidRDefault="001C3FD7" w:rsidP="002A2363">
      <w:pPr>
        <w:pStyle w:val="ListParagraph"/>
        <w:spacing w:after="120" w:line="240" w:lineRule="auto"/>
        <w:ind w:left="0"/>
        <w:contextualSpacing w:val="0"/>
        <w:jc w:val="both"/>
        <w:rPr>
          <w:rFonts w:ascii="Times New Roman" w:hAnsi="Times New Roman"/>
          <w:sz w:val="20"/>
          <w:szCs w:val="20"/>
        </w:rPr>
      </w:pPr>
    </w:p>
    <w:p w:rsidR="001C3FD7" w:rsidRDefault="001C3FD7" w:rsidP="002A2363">
      <w:pPr>
        <w:pStyle w:val="ListParagraph"/>
        <w:spacing w:after="120" w:line="240" w:lineRule="auto"/>
        <w:ind w:left="0"/>
        <w:contextualSpacing w:val="0"/>
        <w:jc w:val="both"/>
        <w:rPr>
          <w:rFonts w:ascii="Times New Roman" w:hAnsi="Times New Roman"/>
          <w:sz w:val="20"/>
          <w:szCs w:val="20"/>
        </w:rPr>
      </w:pPr>
    </w:p>
    <w:p w:rsidR="001C3FD7" w:rsidRDefault="001C3FD7" w:rsidP="002A2363">
      <w:pPr>
        <w:pStyle w:val="ListParagraph"/>
        <w:spacing w:after="120" w:line="240" w:lineRule="auto"/>
        <w:ind w:left="0"/>
        <w:contextualSpacing w:val="0"/>
        <w:jc w:val="both"/>
        <w:rPr>
          <w:rFonts w:ascii="Times New Roman" w:hAnsi="Times New Roman"/>
          <w:sz w:val="20"/>
          <w:szCs w:val="20"/>
        </w:rPr>
      </w:pPr>
    </w:p>
    <w:p w:rsidR="001C3FD7" w:rsidRDefault="001C3FD7" w:rsidP="002A2363">
      <w:pPr>
        <w:pStyle w:val="ListParagraph"/>
        <w:spacing w:after="120" w:line="240" w:lineRule="auto"/>
        <w:ind w:left="0"/>
        <w:contextualSpacing w:val="0"/>
        <w:jc w:val="both"/>
        <w:rPr>
          <w:rFonts w:ascii="Times New Roman" w:hAnsi="Times New Roman"/>
          <w:sz w:val="20"/>
          <w:szCs w:val="20"/>
        </w:rPr>
      </w:pPr>
    </w:p>
    <w:p w:rsidR="001C3FD7" w:rsidRPr="00CC1BA6" w:rsidRDefault="001C3FD7" w:rsidP="002A2363">
      <w:pPr>
        <w:pStyle w:val="ListParagraph"/>
        <w:spacing w:after="120" w:line="240" w:lineRule="auto"/>
        <w:ind w:left="0"/>
        <w:contextualSpacing w:val="0"/>
        <w:jc w:val="both"/>
        <w:rPr>
          <w:rFonts w:ascii="Times New Roman" w:hAnsi="Times New Roman"/>
          <w:sz w:val="20"/>
          <w:szCs w:val="20"/>
        </w:rPr>
      </w:pPr>
    </w:p>
    <w:p w:rsidR="00CC1BA6" w:rsidRPr="00CC1BA6" w:rsidRDefault="00CC1BA6" w:rsidP="002A2363">
      <w:pPr>
        <w:spacing w:after="120" w:line="240" w:lineRule="auto"/>
        <w:jc w:val="center"/>
        <w:rPr>
          <w:rFonts w:ascii="Times New Roman" w:hAnsi="Times New Roman"/>
          <w:sz w:val="20"/>
          <w:szCs w:val="20"/>
        </w:rPr>
      </w:pPr>
      <w:r w:rsidRPr="00CC1BA6">
        <w:rPr>
          <w:rFonts w:ascii="Times New Roman" w:hAnsi="Times New Roman"/>
          <w:sz w:val="20"/>
          <w:szCs w:val="20"/>
        </w:rPr>
        <w:lastRenderedPageBreak/>
        <w:t xml:space="preserve">Table 3. </w:t>
      </w:r>
      <w:r w:rsidR="001C3FD7">
        <w:rPr>
          <w:rFonts w:ascii="Times New Roman" w:hAnsi="Times New Roman"/>
          <w:sz w:val="20"/>
          <w:szCs w:val="20"/>
        </w:rPr>
        <w:t xml:space="preserve"> </w:t>
      </w:r>
      <w:r w:rsidRPr="00CC1BA6">
        <w:rPr>
          <w:rFonts w:ascii="Times New Roman" w:hAnsi="Times New Roman"/>
          <w:sz w:val="20"/>
          <w:szCs w:val="20"/>
        </w:rPr>
        <w:t>Recovery of phthalates species in spiked environmental waters</w:t>
      </w:r>
    </w:p>
    <w:tbl>
      <w:tblPr>
        <w:tblStyle w:val="TableGrid"/>
        <w:tblW w:w="0" w:type="auto"/>
        <w:jc w:val="center"/>
        <w:tblBorders>
          <w:top w:val="single" w:sz="12"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175"/>
        <w:gridCol w:w="1285"/>
        <w:gridCol w:w="961"/>
        <w:gridCol w:w="1095"/>
        <w:gridCol w:w="1118"/>
        <w:gridCol w:w="1109"/>
        <w:gridCol w:w="1097"/>
      </w:tblGrid>
      <w:tr w:rsidR="00CC1BA6" w:rsidRPr="00CC1BA6" w:rsidTr="002A2363">
        <w:trPr>
          <w:trHeight w:val="234"/>
          <w:jc w:val="center"/>
        </w:trPr>
        <w:tc>
          <w:tcPr>
            <w:tcW w:w="1175" w:type="dxa"/>
            <w:tcBorders>
              <w:top w:val="single" w:sz="4" w:space="0" w:color="auto"/>
              <w:bottom w:val="nil"/>
            </w:tcBorders>
          </w:tcPr>
          <w:p w:rsidR="00CC1BA6" w:rsidRPr="00CC1BA6" w:rsidRDefault="00CC1BA6" w:rsidP="001C3FD7">
            <w:pPr>
              <w:spacing w:before="240" w:after="0" w:line="240" w:lineRule="auto"/>
              <w:rPr>
                <w:rFonts w:ascii="Times New Roman" w:hAnsi="Times New Roman" w:cs="Times New Roman"/>
                <w:b/>
                <w:sz w:val="20"/>
                <w:szCs w:val="20"/>
              </w:rPr>
            </w:pPr>
            <w:r w:rsidRPr="00CC1BA6">
              <w:rPr>
                <w:rFonts w:ascii="Times New Roman" w:hAnsi="Times New Roman" w:cs="Times New Roman"/>
                <w:b/>
                <w:sz w:val="20"/>
                <w:szCs w:val="20"/>
              </w:rPr>
              <w:t>Analytes</w:t>
            </w:r>
          </w:p>
        </w:tc>
        <w:tc>
          <w:tcPr>
            <w:tcW w:w="1285" w:type="dxa"/>
            <w:tcBorders>
              <w:top w:val="single" w:sz="4" w:space="0" w:color="auto"/>
              <w:bottom w:val="nil"/>
            </w:tcBorders>
          </w:tcPr>
          <w:p w:rsidR="00CC1BA6" w:rsidRPr="00CC1BA6" w:rsidRDefault="00CC1BA6" w:rsidP="002A2363">
            <w:pPr>
              <w:spacing w:before="120" w:after="0" w:line="240" w:lineRule="auto"/>
              <w:jc w:val="center"/>
              <w:rPr>
                <w:rFonts w:ascii="Times New Roman" w:hAnsi="Times New Roman" w:cs="Times New Roman"/>
                <w:b/>
                <w:sz w:val="20"/>
                <w:szCs w:val="20"/>
              </w:rPr>
            </w:pPr>
            <w:r w:rsidRPr="00CC1BA6">
              <w:rPr>
                <w:rFonts w:ascii="Times New Roman" w:hAnsi="Times New Roman" w:cs="Times New Roman"/>
                <w:b/>
                <w:sz w:val="20"/>
                <w:szCs w:val="20"/>
              </w:rPr>
              <w:t>Added</w:t>
            </w:r>
          </w:p>
          <w:p w:rsidR="00CC1BA6" w:rsidRPr="00CC1BA6" w:rsidRDefault="00CC1BA6" w:rsidP="002A2363">
            <w:pPr>
              <w:spacing w:after="0" w:line="240" w:lineRule="auto"/>
              <w:jc w:val="center"/>
              <w:rPr>
                <w:rFonts w:ascii="Times New Roman" w:hAnsi="Times New Roman" w:cs="Times New Roman"/>
                <w:b/>
                <w:sz w:val="20"/>
                <w:szCs w:val="20"/>
              </w:rPr>
            </w:pPr>
            <w:r w:rsidRPr="00CC1BA6">
              <w:rPr>
                <w:rFonts w:ascii="Times New Roman" w:hAnsi="Times New Roman" w:cs="Times New Roman"/>
                <w:b/>
                <w:sz w:val="20"/>
                <w:szCs w:val="20"/>
              </w:rPr>
              <w:t>(μg L</w:t>
            </w:r>
            <w:r w:rsidRPr="00CC1BA6">
              <w:rPr>
                <w:rFonts w:ascii="Times New Roman" w:hAnsi="Times New Roman" w:cs="Times New Roman"/>
                <w:b/>
                <w:sz w:val="20"/>
                <w:szCs w:val="20"/>
                <w:vertAlign w:val="superscript"/>
              </w:rPr>
              <w:t>-1</w:t>
            </w:r>
            <w:r w:rsidRPr="00CC1BA6">
              <w:rPr>
                <w:rFonts w:ascii="Times New Roman" w:hAnsi="Times New Roman" w:cs="Times New Roman"/>
                <w:b/>
                <w:sz w:val="20"/>
                <w:szCs w:val="20"/>
              </w:rPr>
              <w:t>)</w:t>
            </w:r>
          </w:p>
        </w:tc>
        <w:tc>
          <w:tcPr>
            <w:tcW w:w="5374" w:type="dxa"/>
            <w:gridSpan w:val="5"/>
            <w:tcBorders>
              <w:top w:val="single" w:sz="4" w:space="0" w:color="000000"/>
              <w:bottom w:val="single" w:sz="4" w:space="0" w:color="000000"/>
            </w:tcBorders>
          </w:tcPr>
          <w:p w:rsidR="00CC1BA6" w:rsidRPr="00CC1BA6" w:rsidRDefault="00CC1BA6" w:rsidP="002A2363">
            <w:pPr>
              <w:spacing w:before="60" w:after="0" w:line="240" w:lineRule="auto"/>
              <w:jc w:val="center"/>
              <w:rPr>
                <w:rFonts w:ascii="Times New Roman" w:hAnsi="Times New Roman" w:cs="Times New Roman"/>
                <w:b/>
                <w:sz w:val="20"/>
                <w:szCs w:val="20"/>
              </w:rPr>
            </w:pPr>
            <w:r w:rsidRPr="00CC1BA6">
              <w:rPr>
                <w:rFonts w:ascii="Times New Roman" w:hAnsi="Times New Roman" w:cs="Times New Roman"/>
                <w:b/>
                <w:sz w:val="20"/>
                <w:szCs w:val="20"/>
              </w:rPr>
              <w:t>% Recovery</w:t>
            </w:r>
          </w:p>
          <w:p w:rsidR="00CC1BA6" w:rsidRPr="00CC1BA6" w:rsidRDefault="00CC1BA6" w:rsidP="002A2363">
            <w:pPr>
              <w:spacing w:after="0" w:line="240" w:lineRule="auto"/>
              <w:jc w:val="center"/>
              <w:rPr>
                <w:rFonts w:ascii="Times New Roman" w:hAnsi="Times New Roman" w:cs="Times New Roman"/>
                <w:b/>
                <w:sz w:val="20"/>
                <w:szCs w:val="20"/>
              </w:rPr>
            </w:pPr>
            <w:r w:rsidRPr="00CC1BA6">
              <w:rPr>
                <w:rFonts w:ascii="Times New Roman" w:hAnsi="Times New Roman" w:cs="Times New Roman"/>
                <w:b/>
                <w:sz w:val="20"/>
                <w:szCs w:val="20"/>
              </w:rPr>
              <w:t xml:space="preserve">(% RSD, </w:t>
            </w:r>
            <w:r w:rsidRPr="00CC1BA6">
              <w:rPr>
                <w:rFonts w:ascii="Times New Roman" w:hAnsi="Times New Roman" w:cs="Times New Roman"/>
                <w:b/>
                <w:i/>
                <w:sz w:val="20"/>
                <w:szCs w:val="20"/>
              </w:rPr>
              <w:t>n</w:t>
            </w:r>
            <w:r w:rsidRPr="00CC1BA6">
              <w:rPr>
                <w:rFonts w:ascii="Times New Roman" w:hAnsi="Times New Roman" w:cs="Times New Roman"/>
                <w:b/>
                <w:sz w:val="20"/>
                <w:szCs w:val="20"/>
              </w:rPr>
              <w:t>=3)</w:t>
            </w:r>
          </w:p>
        </w:tc>
      </w:tr>
      <w:tr w:rsidR="00CC1BA6" w:rsidRPr="00CC1BA6" w:rsidTr="002A2363">
        <w:trPr>
          <w:trHeight w:val="704"/>
          <w:jc w:val="center"/>
        </w:trPr>
        <w:tc>
          <w:tcPr>
            <w:tcW w:w="1175" w:type="dxa"/>
            <w:tcBorders>
              <w:top w:val="nil"/>
              <w:bottom w:val="single" w:sz="4" w:space="0" w:color="000000"/>
              <w:right w:val="nil"/>
            </w:tcBorders>
          </w:tcPr>
          <w:p w:rsidR="00CC1BA6" w:rsidRPr="00CC1BA6" w:rsidRDefault="00CC1BA6" w:rsidP="002A2363">
            <w:pPr>
              <w:spacing w:after="0" w:line="240" w:lineRule="auto"/>
              <w:rPr>
                <w:rFonts w:ascii="Times New Roman" w:hAnsi="Times New Roman" w:cs="Times New Roman"/>
                <w:b/>
                <w:sz w:val="20"/>
                <w:szCs w:val="20"/>
              </w:rPr>
            </w:pPr>
          </w:p>
        </w:tc>
        <w:tc>
          <w:tcPr>
            <w:tcW w:w="1285" w:type="dxa"/>
            <w:tcBorders>
              <w:top w:val="nil"/>
              <w:left w:val="nil"/>
              <w:bottom w:val="single" w:sz="4" w:space="0" w:color="000000"/>
              <w:right w:val="nil"/>
            </w:tcBorders>
          </w:tcPr>
          <w:p w:rsidR="00CC1BA6" w:rsidRPr="00CC1BA6" w:rsidRDefault="00CC1BA6" w:rsidP="002A2363">
            <w:pPr>
              <w:spacing w:after="0" w:line="240" w:lineRule="auto"/>
              <w:jc w:val="center"/>
              <w:rPr>
                <w:rFonts w:ascii="Times New Roman" w:hAnsi="Times New Roman" w:cs="Times New Roman"/>
                <w:b/>
                <w:sz w:val="20"/>
                <w:szCs w:val="20"/>
              </w:rPr>
            </w:pPr>
          </w:p>
        </w:tc>
        <w:tc>
          <w:tcPr>
            <w:tcW w:w="955" w:type="dxa"/>
            <w:tcBorders>
              <w:top w:val="single" w:sz="4" w:space="0" w:color="000000"/>
              <w:left w:val="nil"/>
              <w:bottom w:val="single" w:sz="4" w:space="0" w:color="000000"/>
              <w:right w:val="nil"/>
            </w:tcBorders>
          </w:tcPr>
          <w:p w:rsidR="00CC1BA6" w:rsidRPr="00CC1BA6" w:rsidRDefault="00CC1BA6" w:rsidP="002A2363">
            <w:pPr>
              <w:spacing w:after="0" w:line="240" w:lineRule="auto"/>
              <w:jc w:val="center"/>
              <w:rPr>
                <w:rFonts w:ascii="Times New Roman" w:hAnsi="Times New Roman" w:cs="Times New Roman"/>
                <w:b/>
                <w:sz w:val="20"/>
                <w:szCs w:val="20"/>
              </w:rPr>
            </w:pPr>
            <w:r w:rsidRPr="00CC1BA6">
              <w:rPr>
                <w:rFonts w:ascii="Times New Roman" w:hAnsi="Times New Roman" w:cs="Times New Roman"/>
                <w:b/>
                <w:sz w:val="20"/>
                <w:szCs w:val="20"/>
              </w:rPr>
              <w:t>Sungai Derhaka Juru</w:t>
            </w:r>
          </w:p>
        </w:tc>
        <w:tc>
          <w:tcPr>
            <w:tcW w:w="1095" w:type="dxa"/>
            <w:tcBorders>
              <w:top w:val="single" w:sz="4" w:space="0" w:color="000000"/>
              <w:left w:val="nil"/>
              <w:bottom w:val="single" w:sz="4" w:space="0" w:color="000000"/>
              <w:right w:val="nil"/>
            </w:tcBorders>
          </w:tcPr>
          <w:p w:rsidR="00CC1BA6" w:rsidRPr="00CC1BA6" w:rsidRDefault="00CC1BA6" w:rsidP="001C3FD7">
            <w:pPr>
              <w:spacing w:after="0" w:line="240" w:lineRule="auto"/>
              <w:jc w:val="center"/>
              <w:rPr>
                <w:rFonts w:ascii="Times New Roman" w:hAnsi="Times New Roman" w:cs="Times New Roman"/>
                <w:b/>
                <w:sz w:val="20"/>
                <w:szCs w:val="20"/>
              </w:rPr>
            </w:pPr>
            <w:r w:rsidRPr="00CC1BA6">
              <w:rPr>
                <w:rFonts w:ascii="Times New Roman" w:hAnsi="Times New Roman" w:cs="Times New Roman"/>
                <w:b/>
                <w:sz w:val="20"/>
                <w:szCs w:val="20"/>
              </w:rPr>
              <w:t>Sungai Juru</w:t>
            </w:r>
          </w:p>
        </w:tc>
        <w:tc>
          <w:tcPr>
            <w:tcW w:w="1118" w:type="dxa"/>
            <w:tcBorders>
              <w:top w:val="single" w:sz="4" w:space="0" w:color="000000"/>
              <w:left w:val="nil"/>
              <w:bottom w:val="single" w:sz="4" w:space="0" w:color="000000"/>
              <w:right w:val="nil"/>
            </w:tcBorders>
          </w:tcPr>
          <w:p w:rsidR="00CC1BA6" w:rsidRPr="00CC1BA6" w:rsidRDefault="00CC1BA6" w:rsidP="001C3FD7">
            <w:pPr>
              <w:spacing w:after="60" w:line="240" w:lineRule="auto"/>
              <w:jc w:val="center"/>
              <w:rPr>
                <w:rFonts w:ascii="Times New Roman" w:hAnsi="Times New Roman" w:cs="Times New Roman"/>
                <w:b/>
                <w:sz w:val="20"/>
                <w:szCs w:val="20"/>
              </w:rPr>
            </w:pPr>
            <w:r w:rsidRPr="00CC1BA6">
              <w:rPr>
                <w:rFonts w:ascii="Times New Roman" w:hAnsi="Times New Roman" w:cs="Times New Roman"/>
                <w:b/>
                <w:sz w:val="20"/>
                <w:szCs w:val="20"/>
              </w:rPr>
              <w:t>Sungai Nibong Kecil</w:t>
            </w:r>
          </w:p>
        </w:tc>
        <w:tc>
          <w:tcPr>
            <w:tcW w:w="1109" w:type="dxa"/>
            <w:tcBorders>
              <w:top w:val="single" w:sz="4" w:space="0" w:color="000000"/>
              <w:left w:val="nil"/>
              <w:bottom w:val="single" w:sz="4" w:space="0" w:color="000000"/>
              <w:right w:val="nil"/>
            </w:tcBorders>
          </w:tcPr>
          <w:p w:rsidR="00CC1BA6" w:rsidRPr="00CC1BA6" w:rsidRDefault="00CC1BA6" w:rsidP="001C3FD7">
            <w:pPr>
              <w:spacing w:after="0" w:line="240" w:lineRule="auto"/>
              <w:jc w:val="center"/>
              <w:rPr>
                <w:rFonts w:ascii="Times New Roman" w:hAnsi="Times New Roman" w:cs="Times New Roman"/>
                <w:b/>
                <w:sz w:val="20"/>
                <w:szCs w:val="20"/>
              </w:rPr>
            </w:pPr>
            <w:r w:rsidRPr="00CC1BA6">
              <w:rPr>
                <w:rFonts w:ascii="Times New Roman" w:hAnsi="Times New Roman" w:cs="Times New Roman"/>
                <w:b/>
                <w:sz w:val="20"/>
                <w:szCs w:val="20"/>
              </w:rPr>
              <w:t>Sungai Ara</w:t>
            </w:r>
          </w:p>
        </w:tc>
        <w:tc>
          <w:tcPr>
            <w:tcW w:w="1095" w:type="dxa"/>
            <w:tcBorders>
              <w:top w:val="single" w:sz="4" w:space="0" w:color="000000"/>
              <w:left w:val="nil"/>
              <w:bottom w:val="single" w:sz="4" w:space="0" w:color="000000"/>
            </w:tcBorders>
          </w:tcPr>
          <w:p w:rsidR="00CC1BA6" w:rsidRPr="00CC1BA6" w:rsidRDefault="00CC1BA6" w:rsidP="001C3FD7">
            <w:pPr>
              <w:spacing w:after="0" w:line="240" w:lineRule="auto"/>
              <w:jc w:val="center"/>
              <w:rPr>
                <w:rFonts w:ascii="Times New Roman" w:hAnsi="Times New Roman" w:cs="Times New Roman"/>
                <w:b/>
                <w:sz w:val="20"/>
                <w:szCs w:val="20"/>
              </w:rPr>
            </w:pPr>
            <w:r w:rsidRPr="00CC1BA6">
              <w:rPr>
                <w:rFonts w:ascii="Times New Roman" w:hAnsi="Times New Roman" w:cs="Times New Roman"/>
                <w:b/>
                <w:sz w:val="20"/>
                <w:szCs w:val="20"/>
              </w:rPr>
              <w:t>Sungai Perai</w:t>
            </w:r>
          </w:p>
        </w:tc>
      </w:tr>
      <w:tr w:rsidR="00CC1BA6" w:rsidRPr="00CC1BA6" w:rsidTr="00A46D3A">
        <w:trPr>
          <w:trHeight w:val="234"/>
          <w:jc w:val="center"/>
        </w:trPr>
        <w:tc>
          <w:tcPr>
            <w:tcW w:w="1175" w:type="dxa"/>
            <w:tcBorders>
              <w:top w:val="single" w:sz="4" w:space="0" w:color="000000"/>
              <w:bottom w:val="nil"/>
              <w:right w:val="nil"/>
            </w:tcBorders>
          </w:tcPr>
          <w:p w:rsidR="00CC1BA6" w:rsidRPr="00CC1BA6" w:rsidRDefault="00CC1BA6" w:rsidP="001C3FD7">
            <w:pPr>
              <w:spacing w:before="60" w:after="0" w:line="240" w:lineRule="auto"/>
              <w:rPr>
                <w:rFonts w:ascii="Times New Roman" w:hAnsi="Times New Roman" w:cs="Times New Roman"/>
                <w:b/>
                <w:sz w:val="20"/>
                <w:szCs w:val="20"/>
              </w:rPr>
            </w:pPr>
          </w:p>
        </w:tc>
        <w:tc>
          <w:tcPr>
            <w:tcW w:w="1285" w:type="dxa"/>
            <w:tcBorders>
              <w:top w:val="single" w:sz="4" w:space="0" w:color="000000"/>
              <w:left w:val="nil"/>
              <w:bottom w:val="nil"/>
              <w:right w:val="nil"/>
            </w:tcBorders>
          </w:tcPr>
          <w:p w:rsidR="00CC1BA6" w:rsidRPr="00CC1BA6" w:rsidRDefault="00CC1BA6" w:rsidP="001C3FD7">
            <w:pPr>
              <w:spacing w:before="60" w:after="0" w:line="240" w:lineRule="auto"/>
              <w:jc w:val="center"/>
              <w:rPr>
                <w:rFonts w:ascii="Times New Roman" w:hAnsi="Times New Roman" w:cs="Times New Roman"/>
                <w:sz w:val="20"/>
                <w:szCs w:val="20"/>
              </w:rPr>
            </w:pPr>
            <w:r w:rsidRPr="00CC1BA6">
              <w:rPr>
                <w:rFonts w:ascii="Times New Roman" w:hAnsi="Times New Roman" w:cs="Times New Roman"/>
                <w:sz w:val="20"/>
                <w:szCs w:val="20"/>
              </w:rPr>
              <w:t>5</w:t>
            </w:r>
          </w:p>
        </w:tc>
        <w:tc>
          <w:tcPr>
            <w:tcW w:w="955" w:type="dxa"/>
            <w:tcBorders>
              <w:top w:val="single" w:sz="4" w:space="0" w:color="000000"/>
              <w:left w:val="nil"/>
              <w:bottom w:val="nil"/>
              <w:right w:val="nil"/>
            </w:tcBorders>
          </w:tcPr>
          <w:p w:rsidR="00CC1BA6" w:rsidRPr="00CC1BA6" w:rsidRDefault="00CC1BA6" w:rsidP="001C3FD7">
            <w:pPr>
              <w:spacing w:before="60" w:after="0" w:line="240" w:lineRule="auto"/>
              <w:jc w:val="center"/>
              <w:rPr>
                <w:rFonts w:ascii="Times New Roman" w:hAnsi="Times New Roman" w:cs="Times New Roman"/>
                <w:sz w:val="20"/>
                <w:szCs w:val="20"/>
              </w:rPr>
            </w:pPr>
            <w:r w:rsidRPr="00CC1BA6">
              <w:rPr>
                <w:rFonts w:ascii="Times New Roman" w:hAnsi="Times New Roman" w:cs="Times New Roman"/>
                <w:sz w:val="20"/>
                <w:szCs w:val="20"/>
              </w:rPr>
              <w:t>83 (7.18)</w:t>
            </w:r>
          </w:p>
        </w:tc>
        <w:tc>
          <w:tcPr>
            <w:tcW w:w="1095" w:type="dxa"/>
            <w:tcBorders>
              <w:top w:val="single" w:sz="4" w:space="0" w:color="000000"/>
              <w:left w:val="nil"/>
              <w:bottom w:val="nil"/>
              <w:right w:val="nil"/>
            </w:tcBorders>
          </w:tcPr>
          <w:p w:rsidR="00CC1BA6" w:rsidRPr="00CC1BA6" w:rsidRDefault="00CC1BA6" w:rsidP="001C3FD7">
            <w:pPr>
              <w:spacing w:before="60" w:after="0" w:line="240" w:lineRule="auto"/>
              <w:jc w:val="center"/>
              <w:rPr>
                <w:rFonts w:ascii="Times New Roman" w:hAnsi="Times New Roman" w:cs="Times New Roman"/>
                <w:sz w:val="20"/>
                <w:szCs w:val="20"/>
              </w:rPr>
            </w:pPr>
            <w:r w:rsidRPr="00CC1BA6">
              <w:rPr>
                <w:rFonts w:ascii="Times New Roman" w:hAnsi="Times New Roman" w:cs="Times New Roman"/>
                <w:sz w:val="20"/>
                <w:szCs w:val="20"/>
              </w:rPr>
              <w:t>94 (8.65)</w:t>
            </w:r>
          </w:p>
        </w:tc>
        <w:tc>
          <w:tcPr>
            <w:tcW w:w="1118" w:type="dxa"/>
            <w:tcBorders>
              <w:top w:val="single" w:sz="4" w:space="0" w:color="000000"/>
              <w:left w:val="nil"/>
              <w:bottom w:val="nil"/>
              <w:right w:val="nil"/>
            </w:tcBorders>
          </w:tcPr>
          <w:p w:rsidR="00CC1BA6" w:rsidRPr="00CC1BA6" w:rsidRDefault="00CC1BA6" w:rsidP="001C3FD7">
            <w:pPr>
              <w:spacing w:before="60" w:after="0" w:line="240" w:lineRule="auto"/>
              <w:jc w:val="center"/>
              <w:rPr>
                <w:rFonts w:ascii="Times New Roman" w:hAnsi="Times New Roman" w:cs="Times New Roman"/>
                <w:sz w:val="20"/>
                <w:szCs w:val="20"/>
              </w:rPr>
            </w:pPr>
            <w:r w:rsidRPr="00CC1BA6">
              <w:rPr>
                <w:rFonts w:ascii="Times New Roman" w:hAnsi="Times New Roman" w:cs="Times New Roman"/>
                <w:sz w:val="20"/>
                <w:szCs w:val="20"/>
              </w:rPr>
              <w:t>84 (10.39)</w:t>
            </w:r>
          </w:p>
        </w:tc>
        <w:tc>
          <w:tcPr>
            <w:tcW w:w="1109" w:type="dxa"/>
            <w:tcBorders>
              <w:top w:val="single" w:sz="4" w:space="0" w:color="000000"/>
              <w:left w:val="nil"/>
              <w:bottom w:val="nil"/>
              <w:right w:val="nil"/>
            </w:tcBorders>
          </w:tcPr>
          <w:p w:rsidR="00CC1BA6" w:rsidRPr="00CC1BA6" w:rsidRDefault="00CC1BA6" w:rsidP="001C3FD7">
            <w:pPr>
              <w:spacing w:before="60" w:after="0" w:line="240" w:lineRule="auto"/>
              <w:jc w:val="center"/>
              <w:rPr>
                <w:rFonts w:ascii="Times New Roman" w:hAnsi="Times New Roman" w:cs="Times New Roman"/>
                <w:sz w:val="20"/>
                <w:szCs w:val="20"/>
              </w:rPr>
            </w:pPr>
            <w:r w:rsidRPr="00CC1BA6">
              <w:rPr>
                <w:rFonts w:ascii="Times New Roman" w:hAnsi="Times New Roman" w:cs="Times New Roman"/>
                <w:sz w:val="20"/>
                <w:szCs w:val="20"/>
              </w:rPr>
              <w:t>82 (10.16)</w:t>
            </w:r>
          </w:p>
        </w:tc>
        <w:tc>
          <w:tcPr>
            <w:tcW w:w="1095" w:type="dxa"/>
            <w:tcBorders>
              <w:top w:val="single" w:sz="4" w:space="0" w:color="000000"/>
              <w:left w:val="nil"/>
              <w:bottom w:val="nil"/>
            </w:tcBorders>
          </w:tcPr>
          <w:p w:rsidR="00CC1BA6" w:rsidRPr="00CC1BA6" w:rsidRDefault="00CC1BA6" w:rsidP="001C3FD7">
            <w:pPr>
              <w:spacing w:before="60" w:after="0" w:line="240" w:lineRule="auto"/>
              <w:jc w:val="center"/>
              <w:rPr>
                <w:rFonts w:ascii="Times New Roman" w:hAnsi="Times New Roman" w:cs="Times New Roman"/>
                <w:sz w:val="20"/>
                <w:szCs w:val="20"/>
              </w:rPr>
            </w:pPr>
            <w:r w:rsidRPr="00CC1BA6">
              <w:rPr>
                <w:rFonts w:ascii="Times New Roman" w:hAnsi="Times New Roman" w:cs="Times New Roman"/>
                <w:sz w:val="20"/>
                <w:szCs w:val="20"/>
              </w:rPr>
              <w:t>94 (2.74)</w:t>
            </w:r>
          </w:p>
        </w:tc>
      </w:tr>
      <w:tr w:rsidR="00CC1BA6" w:rsidRPr="00CC1BA6" w:rsidTr="00A46D3A">
        <w:trPr>
          <w:trHeight w:val="234"/>
          <w:jc w:val="center"/>
        </w:trPr>
        <w:tc>
          <w:tcPr>
            <w:tcW w:w="1175" w:type="dxa"/>
            <w:tcBorders>
              <w:top w:val="nil"/>
              <w:bottom w:val="nil"/>
              <w:right w:val="nil"/>
            </w:tcBorders>
          </w:tcPr>
          <w:p w:rsidR="00CC1BA6" w:rsidRPr="00CC1BA6" w:rsidRDefault="00CC1BA6" w:rsidP="001C3FD7">
            <w:pPr>
              <w:spacing w:before="60" w:after="0" w:line="240" w:lineRule="auto"/>
              <w:rPr>
                <w:rFonts w:ascii="Times New Roman" w:hAnsi="Times New Roman" w:cs="Times New Roman"/>
                <w:b/>
                <w:sz w:val="20"/>
                <w:szCs w:val="20"/>
              </w:rPr>
            </w:pPr>
            <w:r w:rsidRPr="00CC1BA6">
              <w:rPr>
                <w:rFonts w:ascii="Times New Roman" w:hAnsi="Times New Roman" w:cs="Times New Roman"/>
                <w:sz w:val="20"/>
                <w:szCs w:val="20"/>
              </w:rPr>
              <w:t>DEHP</w:t>
            </w:r>
          </w:p>
        </w:tc>
        <w:tc>
          <w:tcPr>
            <w:tcW w:w="1285" w:type="dxa"/>
            <w:tcBorders>
              <w:top w:val="nil"/>
              <w:left w:val="nil"/>
              <w:bottom w:val="nil"/>
              <w:right w:val="nil"/>
            </w:tcBorders>
          </w:tcPr>
          <w:p w:rsidR="00CC1BA6" w:rsidRPr="00CC1BA6" w:rsidRDefault="00CC1BA6" w:rsidP="001C3FD7">
            <w:pPr>
              <w:spacing w:before="60" w:after="0" w:line="240" w:lineRule="auto"/>
              <w:jc w:val="center"/>
              <w:rPr>
                <w:rFonts w:ascii="Times New Roman" w:hAnsi="Times New Roman" w:cs="Times New Roman"/>
                <w:sz w:val="20"/>
                <w:szCs w:val="20"/>
              </w:rPr>
            </w:pPr>
            <w:r w:rsidRPr="00CC1BA6">
              <w:rPr>
                <w:rFonts w:ascii="Times New Roman" w:hAnsi="Times New Roman" w:cs="Times New Roman"/>
                <w:sz w:val="20"/>
                <w:szCs w:val="20"/>
              </w:rPr>
              <w:t>50</w:t>
            </w:r>
          </w:p>
        </w:tc>
        <w:tc>
          <w:tcPr>
            <w:tcW w:w="955" w:type="dxa"/>
            <w:tcBorders>
              <w:top w:val="nil"/>
              <w:left w:val="nil"/>
              <w:bottom w:val="nil"/>
              <w:right w:val="nil"/>
            </w:tcBorders>
          </w:tcPr>
          <w:p w:rsidR="00CC1BA6" w:rsidRPr="00CC1BA6" w:rsidRDefault="00CC1BA6" w:rsidP="001C3FD7">
            <w:pPr>
              <w:spacing w:before="60" w:after="0" w:line="240" w:lineRule="auto"/>
              <w:jc w:val="center"/>
              <w:rPr>
                <w:rFonts w:ascii="Times New Roman" w:hAnsi="Times New Roman" w:cs="Times New Roman"/>
                <w:sz w:val="20"/>
                <w:szCs w:val="20"/>
              </w:rPr>
            </w:pPr>
            <w:r w:rsidRPr="00CC1BA6">
              <w:rPr>
                <w:rFonts w:ascii="Times New Roman" w:hAnsi="Times New Roman" w:cs="Times New Roman"/>
                <w:sz w:val="20"/>
                <w:szCs w:val="20"/>
              </w:rPr>
              <w:t>86 (1.96)</w:t>
            </w:r>
          </w:p>
        </w:tc>
        <w:tc>
          <w:tcPr>
            <w:tcW w:w="1095" w:type="dxa"/>
            <w:tcBorders>
              <w:top w:val="nil"/>
              <w:left w:val="nil"/>
              <w:bottom w:val="nil"/>
              <w:right w:val="nil"/>
            </w:tcBorders>
          </w:tcPr>
          <w:p w:rsidR="00CC1BA6" w:rsidRPr="00CC1BA6" w:rsidRDefault="00CC1BA6" w:rsidP="001C3FD7">
            <w:pPr>
              <w:spacing w:before="60" w:after="0" w:line="240" w:lineRule="auto"/>
              <w:jc w:val="center"/>
              <w:rPr>
                <w:rFonts w:ascii="Times New Roman" w:hAnsi="Times New Roman" w:cs="Times New Roman"/>
                <w:sz w:val="20"/>
                <w:szCs w:val="20"/>
              </w:rPr>
            </w:pPr>
            <w:r w:rsidRPr="00CC1BA6">
              <w:rPr>
                <w:rFonts w:ascii="Times New Roman" w:hAnsi="Times New Roman" w:cs="Times New Roman"/>
                <w:sz w:val="20"/>
                <w:szCs w:val="20"/>
              </w:rPr>
              <w:t>96 (2.22)</w:t>
            </w:r>
          </w:p>
        </w:tc>
        <w:tc>
          <w:tcPr>
            <w:tcW w:w="1118" w:type="dxa"/>
            <w:tcBorders>
              <w:top w:val="nil"/>
              <w:left w:val="nil"/>
              <w:bottom w:val="nil"/>
              <w:right w:val="nil"/>
            </w:tcBorders>
          </w:tcPr>
          <w:p w:rsidR="00CC1BA6" w:rsidRPr="00CC1BA6" w:rsidRDefault="00CC1BA6" w:rsidP="001C3FD7">
            <w:pPr>
              <w:spacing w:before="60" w:after="0" w:line="240" w:lineRule="auto"/>
              <w:jc w:val="center"/>
              <w:rPr>
                <w:rFonts w:ascii="Times New Roman" w:hAnsi="Times New Roman" w:cs="Times New Roman"/>
                <w:sz w:val="20"/>
                <w:szCs w:val="20"/>
              </w:rPr>
            </w:pPr>
            <w:r w:rsidRPr="00CC1BA6">
              <w:rPr>
                <w:rFonts w:ascii="Times New Roman" w:hAnsi="Times New Roman" w:cs="Times New Roman"/>
                <w:sz w:val="20"/>
                <w:szCs w:val="20"/>
              </w:rPr>
              <w:t>91 (7.18)</w:t>
            </w:r>
          </w:p>
        </w:tc>
        <w:tc>
          <w:tcPr>
            <w:tcW w:w="1109" w:type="dxa"/>
            <w:tcBorders>
              <w:top w:val="nil"/>
              <w:left w:val="nil"/>
              <w:bottom w:val="nil"/>
              <w:right w:val="nil"/>
            </w:tcBorders>
          </w:tcPr>
          <w:p w:rsidR="00CC1BA6" w:rsidRPr="00CC1BA6" w:rsidRDefault="00CC1BA6" w:rsidP="001C3FD7">
            <w:pPr>
              <w:spacing w:before="60" w:after="0" w:line="240" w:lineRule="auto"/>
              <w:jc w:val="center"/>
              <w:rPr>
                <w:rFonts w:ascii="Times New Roman" w:hAnsi="Times New Roman" w:cs="Times New Roman"/>
                <w:sz w:val="20"/>
                <w:szCs w:val="20"/>
              </w:rPr>
            </w:pPr>
            <w:r w:rsidRPr="00CC1BA6">
              <w:rPr>
                <w:rFonts w:ascii="Times New Roman" w:hAnsi="Times New Roman" w:cs="Times New Roman"/>
                <w:sz w:val="20"/>
                <w:szCs w:val="20"/>
              </w:rPr>
              <w:t>91 (6.41)</w:t>
            </w:r>
          </w:p>
        </w:tc>
        <w:tc>
          <w:tcPr>
            <w:tcW w:w="1095" w:type="dxa"/>
            <w:tcBorders>
              <w:top w:val="nil"/>
              <w:left w:val="nil"/>
              <w:bottom w:val="nil"/>
            </w:tcBorders>
          </w:tcPr>
          <w:p w:rsidR="00CC1BA6" w:rsidRPr="00CC1BA6" w:rsidRDefault="00CC1BA6" w:rsidP="001C3FD7">
            <w:pPr>
              <w:spacing w:before="60" w:after="0" w:line="240" w:lineRule="auto"/>
              <w:jc w:val="center"/>
              <w:rPr>
                <w:rFonts w:ascii="Times New Roman" w:hAnsi="Times New Roman" w:cs="Times New Roman"/>
                <w:sz w:val="20"/>
                <w:szCs w:val="20"/>
              </w:rPr>
            </w:pPr>
            <w:r w:rsidRPr="00CC1BA6">
              <w:rPr>
                <w:rFonts w:ascii="Times New Roman" w:hAnsi="Times New Roman" w:cs="Times New Roman"/>
                <w:sz w:val="20"/>
                <w:szCs w:val="20"/>
              </w:rPr>
              <w:t>93 (6.45)</w:t>
            </w:r>
          </w:p>
        </w:tc>
      </w:tr>
      <w:tr w:rsidR="00CC1BA6" w:rsidRPr="00CC1BA6" w:rsidTr="00A46D3A">
        <w:trPr>
          <w:trHeight w:val="234"/>
          <w:jc w:val="center"/>
        </w:trPr>
        <w:tc>
          <w:tcPr>
            <w:tcW w:w="1175" w:type="dxa"/>
            <w:tcBorders>
              <w:top w:val="nil"/>
              <w:bottom w:val="nil"/>
              <w:right w:val="nil"/>
            </w:tcBorders>
          </w:tcPr>
          <w:p w:rsidR="00CC1BA6" w:rsidRPr="00CC1BA6" w:rsidRDefault="00CC1BA6" w:rsidP="001C3FD7">
            <w:pPr>
              <w:spacing w:before="60" w:after="60" w:line="240" w:lineRule="auto"/>
              <w:rPr>
                <w:rFonts w:ascii="Times New Roman" w:hAnsi="Times New Roman" w:cs="Times New Roman"/>
                <w:b/>
                <w:sz w:val="20"/>
                <w:szCs w:val="20"/>
              </w:rPr>
            </w:pPr>
          </w:p>
        </w:tc>
        <w:tc>
          <w:tcPr>
            <w:tcW w:w="1285" w:type="dxa"/>
            <w:tcBorders>
              <w:top w:val="nil"/>
              <w:left w:val="nil"/>
              <w:bottom w:val="nil"/>
              <w:right w:val="nil"/>
            </w:tcBorders>
          </w:tcPr>
          <w:p w:rsidR="00CC1BA6" w:rsidRPr="00CC1BA6" w:rsidRDefault="00CC1BA6" w:rsidP="001C3FD7">
            <w:pPr>
              <w:spacing w:before="60" w:after="60" w:line="240" w:lineRule="auto"/>
              <w:jc w:val="center"/>
              <w:rPr>
                <w:rFonts w:ascii="Times New Roman" w:hAnsi="Times New Roman" w:cs="Times New Roman"/>
                <w:sz w:val="20"/>
                <w:szCs w:val="20"/>
              </w:rPr>
            </w:pPr>
            <w:r w:rsidRPr="00CC1BA6">
              <w:rPr>
                <w:rFonts w:ascii="Times New Roman" w:hAnsi="Times New Roman" w:cs="Times New Roman"/>
                <w:sz w:val="20"/>
                <w:szCs w:val="20"/>
              </w:rPr>
              <w:t>300</w:t>
            </w:r>
          </w:p>
        </w:tc>
        <w:tc>
          <w:tcPr>
            <w:tcW w:w="955" w:type="dxa"/>
            <w:tcBorders>
              <w:top w:val="nil"/>
              <w:left w:val="nil"/>
              <w:bottom w:val="nil"/>
              <w:right w:val="nil"/>
            </w:tcBorders>
          </w:tcPr>
          <w:p w:rsidR="00CC1BA6" w:rsidRPr="00CC1BA6" w:rsidRDefault="00CC1BA6" w:rsidP="001C3FD7">
            <w:pPr>
              <w:spacing w:before="60" w:after="60" w:line="240" w:lineRule="auto"/>
              <w:jc w:val="center"/>
              <w:rPr>
                <w:rFonts w:ascii="Times New Roman" w:hAnsi="Times New Roman" w:cs="Times New Roman"/>
                <w:sz w:val="20"/>
                <w:szCs w:val="20"/>
              </w:rPr>
            </w:pPr>
            <w:r w:rsidRPr="00CC1BA6">
              <w:rPr>
                <w:rFonts w:ascii="Times New Roman" w:hAnsi="Times New Roman" w:cs="Times New Roman"/>
                <w:sz w:val="20"/>
                <w:szCs w:val="20"/>
              </w:rPr>
              <w:t>87 (2.22)</w:t>
            </w:r>
          </w:p>
        </w:tc>
        <w:tc>
          <w:tcPr>
            <w:tcW w:w="1095" w:type="dxa"/>
            <w:tcBorders>
              <w:top w:val="nil"/>
              <w:left w:val="nil"/>
              <w:bottom w:val="nil"/>
              <w:right w:val="nil"/>
            </w:tcBorders>
          </w:tcPr>
          <w:p w:rsidR="00CC1BA6" w:rsidRPr="00CC1BA6" w:rsidRDefault="00CC1BA6" w:rsidP="001C3FD7">
            <w:pPr>
              <w:spacing w:before="60" w:after="60" w:line="240" w:lineRule="auto"/>
              <w:jc w:val="center"/>
              <w:rPr>
                <w:rFonts w:ascii="Times New Roman" w:hAnsi="Times New Roman" w:cs="Times New Roman"/>
                <w:sz w:val="20"/>
                <w:szCs w:val="20"/>
              </w:rPr>
            </w:pPr>
            <w:r w:rsidRPr="00CC1BA6">
              <w:rPr>
                <w:rFonts w:ascii="Times New Roman" w:hAnsi="Times New Roman" w:cs="Times New Roman"/>
                <w:sz w:val="20"/>
                <w:szCs w:val="20"/>
              </w:rPr>
              <w:t>92 (0.87)</w:t>
            </w:r>
          </w:p>
        </w:tc>
        <w:tc>
          <w:tcPr>
            <w:tcW w:w="1118" w:type="dxa"/>
            <w:tcBorders>
              <w:top w:val="nil"/>
              <w:left w:val="nil"/>
              <w:bottom w:val="nil"/>
              <w:right w:val="nil"/>
            </w:tcBorders>
          </w:tcPr>
          <w:p w:rsidR="00CC1BA6" w:rsidRPr="00CC1BA6" w:rsidRDefault="00CC1BA6" w:rsidP="001C3FD7">
            <w:pPr>
              <w:spacing w:before="60" w:after="60" w:line="240" w:lineRule="auto"/>
              <w:jc w:val="center"/>
              <w:rPr>
                <w:rFonts w:ascii="Times New Roman" w:hAnsi="Times New Roman" w:cs="Times New Roman"/>
                <w:sz w:val="20"/>
                <w:szCs w:val="20"/>
              </w:rPr>
            </w:pPr>
            <w:r w:rsidRPr="00CC1BA6">
              <w:rPr>
                <w:rFonts w:ascii="Times New Roman" w:hAnsi="Times New Roman" w:cs="Times New Roman"/>
                <w:sz w:val="20"/>
                <w:szCs w:val="20"/>
              </w:rPr>
              <w:t>98 (1.28)</w:t>
            </w:r>
          </w:p>
        </w:tc>
        <w:tc>
          <w:tcPr>
            <w:tcW w:w="1109" w:type="dxa"/>
            <w:tcBorders>
              <w:top w:val="nil"/>
              <w:left w:val="nil"/>
              <w:bottom w:val="nil"/>
              <w:right w:val="nil"/>
            </w:tcBorders>
          </w:tcPr>
          <w:p w:rsidR="00CC1BA6" w:rsidRPr="00CC1BA6" w:rsidRDefault="00CC1BA6" w:rsidP="001C3FD7">
            <w:pPr>
              <w:spacing w:before="60" w:after="60" w:line="240" w:lineRule="auto"/>
              <w:jc w:val="center"/>
              <w:rPr>
                <w:rFonts w:ascii="Times New Roman" w:hAnsi="Times New Roman" w:cs="Times New Roman"/>
                <w:sz w:val="20"/>
                <w:szCs w:val="20"/>
              </w:rPr>
            </w:pPr>
            <w:r w:rsidRPr="00CC1BA6">
              <w:rPr>
                <w:rFonts w:ascii="Times New Roman" w:hAnsi="Times New Roman" w:cs="Times New Roman"/>
                <w:sz w:val="20"/>
                <w:szCs w:val="20"/>
              </w:rPr>
              <w:t>82 (2.45)</w:t>
            </w:r>
          </w:p>
        </w:tc>
        <w:tc>
          <w:tcPr>
            <w:tcW w:w="1095" w:type="dxa"/>
            <w:tcBorders>
              <w:top w:val="nil"/>
              <w:left w:val="nil"/>
              <w:bottom w:val="nil"/>
            </w:tcBorders>
          </w:tcPr>
          <w:p w:rsidR="00CC1BA6" w:rsidRPr="00CC1BA6" w:rsidRDefault="00CC1BA6" w:rsidP="001C3FD7">
            <w:pPr>
              <w:spacing w:before="60" w:after="60" w:line="240" w:lineRule="auto"/>
              <w:jc w:val="center"/>
              <w:rPr>
                <w:rFonts w:ascii="Times New Roman" w:hAnsi="Times New Roman" w:cs="Times New Roman"/>
                <w:sz w:val="20"/>
                <w:szCs w:val="20"/>
              </w:rPr>
            </w:pPr>
            <w:r w:rsidRPr="00CC1BA6">
              <w:rPr>
                <w:rFonts w:ascii="Times New Roman" w:hAnsi="Times New Roman" w:cs="Times New Roman"/>
                <w:sz w:val="20"/>
                <w:szCs w:val="20"/>
              </w:rPr>
              <w:t>98 (1.30)</w:t>
            </w:r>
          </w:p>
        </w:tc>
      </w:tr>
      <w:tr w:rsidR="00CC1BA6" w:rsidRPr="00CC1BA6" w:rsidTr="001C3FD7">
        <w:trPr>
          <w:trHeight w:val="234"/>
          <w:jc w:val="center"/>
        </w:trPr>
        <w:tc>
          <w:tcPr>
            <w:tcW w:w="1175" w:type="dxa"/>
            <w:tcBorders>
              <w:top w:val="nil"/>
              <w:bottom w:val="nil"/>
              <w:right w:val="nil"/>
            </w:tcBorders>
          </w:tcPr>
          <w:p w:rsidR="00CC1BA6" w:rsidRPr="00CC1BA6" w:rsidRDefault="00CC1BA6" w:rsidP="001C3FD7">
            <w:pPr>
              <w:spacing w:before="60" w:after="0" w:line="240" w:lineRule="auto"/>
              <w:rPr>
                <w:rFonts w:ascii="Times New Roman" w:hAnsi="Times New Roman" w:cs="Times New Roman"/>
                <w:b/>
                <w:sz w:val="20"/>
                <w:szCs w:val="20"/>
              </w:rPr>
            </w:pPr>
          </w:p>
        </w:tc>
        <w:tc>
          <w:tcPr>
            <w:tcW w:w="1285" w:type="dxa"/>
            <w:tcBorders>
              <w:top w:val="nil"/>
              <w:left w:val="nil"/>
              <w:bottom w:val="nil"/>
              <w:right w:val="nil"/>
            </w:tcBorders>
          </w:tcPr>
          <w:p w:rsidR="00CC1BA6" w:rsidRPr="00CC1BA6" w:rsidRDefault="00CC1BA6" w:rsidP="001C3FD7">
            <w:pPr>
              <w:spacing w:before="60" w:after="0" w:line="240" w:lineRule="auto"/>
              <w:jc w:val="center"/>
              <w:rPr>
                <w:rFonts w:ascii="Times New Roman" w:hAnsi="Times New Roman" w:cs="Times New Roman"/>
                <w:sz w:val="20"/>
                <w:szCs w:val="20"/>
              </w:rPr>
            </w:pPr>
            <w:r w:rsidRPr="00CC1BA6">
              <w:rPr>
                <w:rFonts w:ascii="Times New Roman" w:hAnsi="Times New Roman" w:cs="Times New Roman"/>
                <w:sz w:val="20"/>
                <w:szCs w:val="20"/>
              </w:rPr>
              <w:t>5</w:t>
            </w:r>
          </w:p>
        </w:tc>
        <w:tc>
          <w:tcPr>
            <w:tcW w:w="955" w:type="dxa"/>
            <w:tcBorders>
              <w:top w:val="nil"/>
              <w:left w:val="nil"/>
              <w:bottom w:val="nil"/>
              <w:right w:val="nil"/>
            </w:tcBorders>
          </w:tcPr>
          <w:p w:rsidR="00CC1BA6" w:rsidRPr="00CC1BA6" w:rsidRDefault="00CC1BA6" w:rsidP="001C3FD7">
            <w:pPr>
              <w:spacing w:before="60" w:after="0" w:line="240" w:lineRule="auto"/>
              <w:jc w:val="center"/>
              <w:rPr>
                <w:rFonts w:ascii="Times New Roman" w:hAnsi="Times New Roman" w:cs="Times New Roman"/>
                <w:sz w:val="20"/>
                <w:szCs w:val="20"/>
              </w:rPr>
            </w:pPr>
            <w:r w:rsidRPr="00CC1BA6">
              <w:rPr>
                <w:rFonts w:ascii="Times New Roman" w:hAnsi="Times New Roman" w:cs="Times New Roman"/>
                <w:sz w:val="20"/>
                <w:szCs w:val="20"/>
              </w:rPr>
              <w:t>83 (4.51)</w:t>
            </w:r>
          </w:p>
        </w:tc>
        <w:tc>
          <w:tcPr>
            <w:tcW w:w="1095" w:type="dxa"/>
            <w:tcBorders>
              <w:top w:val="nil"/>
              <w:left w:val="nil"/>
              <w:bottom w:val="nil"/>
              <w:right w:val="nil"/>
            </w:tcBorders>
          </w:tcPr>
          <w:p w:rsidR="00CC1BA6" w:rsidRPr="00CC1BA6" w:rsidRDefault="00CC1BA6" w:rsidP="001C3FD7">
            <w:pPr>
              <w:spacing w:before="60" w:after="0" w:line="240" w:lineRule="auto"/>
              <w:jc w:val="center"/>
              <w:rPr>
                <w:rFonts w:ascii="Times New Roman" w:hAnsi="Times New Roman" w:cs="Times New Roman"/>
                <w:sz w:val="20"/>
                <w:szCs w:val="20"/>
              </w:rPr>
            </w:pPr>
            <w:r w:rsidRPr="00CC1BA6">
              <w:rPr>
                <w:rFonts w:ascii="Times New Roman" w:hAnsi="Times New Roman" w:cs="Times New Roman"/>
                <w:sz w:val="20"/>
                <w:szCs w:val="20"/>
              </w:rPr>
              <w:t>85 (4.91)</w:t>
            </w:r>
          </w:p>
        </w:tc>
        <w:tc>
          <w:tcPr>
            <w:tcW w:w="1118" w:type="dxa"/>
            <w:tcBorders>
              <w:top w:val="nil"/>
              <w:left w:val="nil"/>
              <w:bottom w:val="nil"/>
              <w:right w:val="nil"/>
            </w:tcBorders>
          </w:tcPr>
          <w:p w:rsidR="00CC1BA6" w:rsidRPr="00CC1BA6" w:rsidRDefault="00CC1BA6" w:rsidP="001C3FD7">
            <w:pPr>
              <w:spacing w:before="60" w:after="0" w:line="240" w:lineRule="auto"/>
              <w:jc w:val="center"/>
              <w:rPr>
                <w:rFonts w:ascii="Times New Roman" w:hAnsi="Times New Roman" w:cs="Times New Roman"/>
                <w:sz w:val="20"/>
                <w:szCs w:val="20"/>
              </w:rPr>
            </w:pPr>
            <w:r w:rsidRPr="00CC1BA6">
              <w:rPr>
                <w:rFonts w:ascii="Times New Roman" w:hAnsi="Times New Roman" w:cs="Times New Roman"/>
                <w:sz w:val="20"/>
                <w:szCs w:val="20"/>
              </w:rPr>
              <w:t>88 (4.46)</w:t>
            </w:r>
          </w:p>
        </w:tc>
        <w:tc>
          <w:tcPr>
            <w:tcW w:w="1109" w:type="dxa"/>
            <w:tcBorders>
              <w:top w:val="nil"/>
              <w:left w:val="nil"/>
              <w:bottom w:val="nil"/>
              <w:right w:val="nil"/>
            </w:tcBorders>
          </w:tcPr>
          <w:p w:rsidR="00CC1BA6" w:rsidRPr="00CC1BA6" w:rsidRDefault="00CC1BA6" w:rsidP="001C3FD7">
            <w:pPr>
              <w:spacing w:before="60" w:after="0" w:line="240" w:lineRule="auto"/>
              <w:jc w:val="center"/>
              <w:rPr>
                <w:rFonts w:ascii="Times New Roman" w:hAnsi="Times New Roman" w:cs="Times New Roman"/>
                <w:sz w:val="20"/>
                <w:szCs w:val="20"/>
              </w:rPr>
            </w:pPr>
            <w:r w:rsidRPr="00CC1BA6">
              <w:rPr>
                <w:rFonts w:ascii="Times New Roman" w:hAnsi="Times New Roman" w:cs="Times New Roman"/>
                <w:sz w:val="20"/>
                <w:szCs w:val="20"/>
              </w:rPr>
              <w:t>85 (6.11)</w:t>
            </w:r>
          </w:p>
        </w:tc>
        <w:tc>
          <w:tcPr>
            <w:tcW w:w="1095" w:type="dxa"/>
            <w:tcBorders>
              <w:top w:val="nil"/>
              <w:left w:val="nil"/>
              <w:bottom w:val="nil"/>
            </w:tcBorders>
          </w:tcPr>
          <w:p w:rsidR="00CC1BA6" w:rsidRPr="00CC1BA6" w:rsidRDefault="00CC1BA6" w:rsidP="001C3FD7">
            <w:pPr>
              <w:spacing w:before="60" w:after="0" w:line="240" w:lineRule="auto"/>
              <w:jc w:val="center"/>
              <w:rPr>
                <w:rFonts w:ascii="Times New Roman" w:hAnsi="Times New Roman" w:cs="Times New Roman"/>
                <w:sz w:val="20"/>
                <w:szCs w:val="20"/>
              </w:rPr>
            </w:pPr>
            <w:r w:rsidRPr="00CC1BA6">
              <w:rPr>
                <w:rFonts w:ascii="Times New Roman" w:hAnsi="Times New Roman" w:cs="Times New Roman"/>
                <w:sz w:val="20"/>
                <w:szCs w:val="20"/>
              </w:rPr>
              <w:t>91 (5.09)</w:t>
            </w:r>
          </w:p>
        </w:tc>
      </w:tr>
      <w:tr w:rsidR="00CC1BA6" w:rsidRPr="00CC1BA6" w:rsidTr="001C3FD7">
        <w:trPr>
          <w:trHeight w:val="234"/>
          <w:jc w:val="center"/>
        </w:trPr>
        <w:tc>
          <w:tcPr>
            <w:tcW w:w="1175" w:type="dxa"/>
            <w:tcBorders>
              <w:top w:val="nil"/>
              <w:bottom w:val="nil"/>
              <w:right w:val="nil"/>
            </w:tcBorders>
          </w:tcPr>
          <w:p w:rsidR="00CC1BA6" w:rsidRPr="00CC1BA6" w:rsidRDefault="00CC1BA6" w:rsidP="001C3FD7">
            <w:pPr>
              <w:spacing w:before="60" w:after="0" w:line="240" w:lineRule="auto"/>
              <w:rPr>
                <w:rFonts w:ascii="Times New Roman" w:hAnsi="Times New Roman" w:cs="Times New Roman"/>
                <w:b/>
                <w:sz w:val="20"/>
                <w:szCs w:val="20"/>
              </w:rPr>
            </w:pPr>
            <w:r w:rsidRPr="00CC1BA6">
              <w:rPr>
                <w:rFonts w:ascii="Times New Roman" w:hAnsi="Times New Roman" w:cs="Times New Roman"/>
                <w:sz w:val="20"/>
                <w:szCs w:val="20"/>
              </w:rPr>
              <w:t>DBP</w:t>
            </w:r>
          </w:p>
        </w:tc>
        <w:tc>
          <w:tcPr>
            <w:tcW w:w="1285" w:type="dxa"/>
            <w:tcBorders>
              <w:top w:val="nil"/>
              <w:left w:val="nil"/>
              <w:bottom w:val="nil"/>
              <w:right w:val="nil"/>
            </w:tcBorders>
          </w:tcPr>
          <w:p w:rsidR="00CC1BA6" w:rsidRPr="00CC1BA6" w:rsidRDefault="00CC1BA6" w:rsidP="001C3FD7">
            <w:pPr>
              <w:spacing w:before="60" w:after="0" w:line="240" w:lineRule="auto"/>
              <w:jc w:val="center"/>
              <w:rPr>
                <w:rFonts w:ascii="Times New Roman" w:hAnsi="Times New Roman" w:cs="Times New Roman"/>
                <w:sz w:val="20"/>
                <w:szCs w:val="20"/>
              </w:rPr>
            </w:pPr>
            <w:r w:rsidRPr="00CC1BA6">
              <w:rPr>
                <w:rFonts w:ascii="Times New Roman" w:hAnsi="Times New Roman" w:cs="Times New Roman"/>
                <w:sz w:val="20"/>
                <w:szCs w:val="20"/>
              </w:rPr>
              <w:t>50</w:t>
            </w:r>
          </w:p>
        </w:tc>
        <w:tc>
          <w:tcPr>
            <w:tcW w:w="955" w:type="dxa"/>
            <w:tcBorders>
              <w:top w:val="nil"/>
              <w:left w:val="nil"/>
              <w:bottom w:val="nil"/>
              <w:right w:val="nil"/>
            </w:tcBorders>
          </w:tcPr>
          <w:p w:rsidR="00CC1BA6" w:rsidRPr="00CC1BA6" w:rsidRDefault="00CC1BA6" w:rsidP="001C3FD7">
            <w:pPr>
              <w:spacing w:before="60" w:after="0" w:line="240" w:lineRule="auto"/>
              <w:jc w:val="center"/>
              <w:rPr>
                <w:rFonts w:ascii="Times New Roman" w:hAnsi="Times New Roman" w:cs="Times New Roman"/>
                <w:sz w:val="20"/>
                <w:szCs w:val="20"/>
              </w:rPr>
            </w:pPr>
            <w:r w:rsidRPr="00CC1BA6">
              <w:rPr>
                <w:rFonts w:ascii="Times New Roman" w:hAnsi="Times New Roman" w:cs="Times New Roman"/>
                <w:sz w:val="20"/>
                <w:szCs w:val="20"/>
              </w:rPr>
              <w:t>85 (0.96)</w:t>
            </w:r>
          </w:p>
        </w:tc>
        <w:tc>
          <w:tcPr>
            <w:tcW w:w="1095" w:type="dxa"/>
            <w:tcBorders>
              <w:top w:val="nil"/>
              <w:left w:val="nil"/>
              <w:bottom w:val="nil"/>
              <w:right w:val="nil"/>
            </w:tcBorders>
          </w:tcPr>
          <w:p w:rsidR="00CC1BA6" w:rsidRPr="00CC1BA6" w:rsidRDefault="00CC1BA6" w:rsidP="001C3FD7">
            <w:pPr>
              <w:spacing w:before="60" w:after="0" w:line="240" w:lineRule="auto"/>
              <w:jc w:val="center"/>
              <w:rPr>
                <w:rFonts w:ascii="Times New Roman" w:hAnsi="Times New Roman" w:cs="Times New Roman"/>
                <w:sz w:val="20"/>
                <w:szCs w:val="20"/>
              </w:rPr>
            </w:pPr>
            <w:r w:rsidRPr="00CC1BA6">
              <w:rPr>
                <w:rFonts w:ascii="Times New Roman" w:hAnsi="Times New Roman" w:cs="Times New Roman"/>
                <w:sz w:val="20"/>
                <w:szCs w:val="20"/>
              </w:rPr>
              <w:t>85 (1.68)</w:t>
            </w:r>
          </w:p>
        </w:tc>
        <w:tc>
          <w:tcPr>
            <w:tcW w:w="1118" w:type="dxa"/>
            <w:tcBorders>
              <w:top w:val="nil"/>
              <w:left w:val="nil"/>
              <w:bottom w:val="nil"/>
              <w:right w:val="nil"/>
            </w:tcBorders>
          </w:tcPr>
          <w:p w:rsidR="00CC1BA6" w:rsidRPr="00CC1BA6" w:rsidRDefault="00CC1BA6" w:rsidP="001C3FD7">
            <w:pPr>
              <w:spacing w:before="60" w:after="0" w:line="240" w:lineRule="auto"/>
              <w:jc w:val="center"/>
              <w:rPr>
                <w:rFonts w:ascii="Times New Roman" w:hAnsi="Times New Roman" w:cs="Times New Roman"/>
                <w:sz w:val="20"/>
                <w:szCs w:val="20"/>
              </w:rPr>
            </w:pPr>
            <w:r w:rsidRPr="00CC1BA6">
              <w:rPr>
                <w:rFonts w:ascii="Times New Roman" w:hAnsi="Times New Roman" w:cs="Times New Roman"/>
                <w:sz w:val="20"/>
                <w:szCs w:val="20"/>
              </w:rPr>
              <w:t>87 (1.90)</w:t>
            </w:r>
          </w:p>
        </w:tc>
        <w:tc>
          <w:tcPr>
            <w:tcW w:w="1109" w:type="dxa"/>
            <w:tcBorders>
              <w:top w:val="nil"/>
              <w:left w:val="nil"/>
              <w:bottom w:val="nil"/>
              <w:right w:val="nil"/>
            </w:tcBorders>
          </w:tcPr>
          <w:p w:rsidR="00CC1BA6" w:rsidRPr="00CC1BA6" w:rsidRDefault="00CC1BA6" w:rsidP="001C3FD7">
            <w:pPr>
              <w:spacing w:before="60" w:after="0" w:line="240" w:lineRule="auto"/>
              <w:jc w:val="center"/>
              <w:rPr>
                <w:rFonts w:ascii="Times New Roman" w:hAnsi="Times New Roman" w:cs="Times New Roman"/>
                <w:sz w:val="20"/>
                <w:szCs w:val="20"/>
              </w:rPr>
            </w:pPr>
            <w:r w:rsidRPr="00CC1BA6">
              <w:rPr>
                <w:rFonts w:ascii="Times New Roman" w:hAnsi="Times New Roman" w:cs="Times New Roman"/>
                <w:sz w:val="20"/>
                <w:szCs w:val="20"/>
              </w:rPr>
              <w:t>83 (2.56)</w:t>
            </w:r>
          </w:p>
        </w:tc>
        <w:tc>
          <w:tcPr>
            <w:tcW w:w="1095" w:type="dxa"/>
            <w:tcBorders>
              <w:top w:val="nil"/>
              <w:left w:val="nil"/>
              <w:bottom w:val="nil"/>
            </w:tcBorders>
          </w:tcPr>
          <w:p w:rsidR="00CC1BA6" w:rsidRPr="00CC1BA6" w:rsidRDefault="00CC1BA6" w:rsidP="001C3FD7">
            <w:pPr>
              <w:spacing w:before="60" w:after="0" w:line="240" w:lineRule="auto"/>
              <w:jc w:val="center"/>
              <w:rPr>
                <w:rFonts w:ascii="Times New Roman" w:hAnsi="Times New Roman" w:cs="Times New Roman"/>
                <w:sz w:val="20"/>
                <w:szCs w:val="20"/>
              </w:rPr>
            </w:pPr>
            <w:r w:rsidRPr="00CC1BA6">
              <w:rPr>
                <w:rFonts w:ascii="Times New Roman" w:hAnsi="Times New Roman" w:cs="Times New Roman"/>
                <w:sz w:val="20"/>
                <w:szCs w:val="20"/>
              </w:rPr>
              <w:t>84 (4.96)</w:t>
            </w:r>
          </w:p>
        </w:tc>
      </w:tr>
      <w:tr w:rsidR="00CC1BA6" w:rsidRPr="00CC1BA6" w:rsidTr="001C3FD7">
        <w:trPr>
          <w:trHeight w:val="234"/>
          <w:jc w:val="center"/>
        </w:trPr>
        <w:tc>
          <w:tcPr>
            <w:tcW w:w="1175" w:type="dxa"/>
            <w:tcBorders>
              <w:top w:val="nil"/>
              <w:bottom w:val="single" w:sz="4" w:space="0" w:color="000000"/>
              <w:right w:val="nil"/>
            </w:tcBorders>
          </w:tcPr>
          <w:p w:rsidR="00CC1BA6" w:rsidRPr="00CC1BA6" w:rsidRDefault="00CC1BA6" w:rsidP="001C3FD7">
            <w:pPr>
              <w:spacing w:before="60" w:after="0" w:line="240" w:lineRule="auto"/>
              <w:rPr>
                <w:rFonts w:ascii="Times New Roman" w:hAnsi="Times New Roman" w:cs="Times New Roman"/>
                <w:b/>
                <w:sz w:val="20"/>
                <w:szCs w:val="20"/>
              </w:rPr>
            </w:pPr>
          </w:p>
        </w:tc>
        <w:tc>
          <w:tcPr>
            <w:tcW w:w="1285" w:type="dxa"/>
            <w:tcBorders>
              <w:top w:val="nil"/>
              <w:left w:val="nil"/>
              <w:bottom w:val="single" w:sz="4" w:space="0" w:color="auto"/>
              <w:right w:val="nil"/>
            </w:tcBorders>
          </w:tcPr>
          <w:p w:rsidR="00CC1BA6" w:rsidRPr="00CC1BA6" w:rsidRDefault="00CC1BA6" w:rsidP="001C3FD7">
            <w:pPr>
              <w:spacing w:before="60" w:after="60" w:line="240" w:lineRule="auto"/>
              <w:jc w:val="center"/>
              <w:rPr>
                <w:rFonts w:ascii="Times New Roman" w:hAnsi="Times New Roman" w:cs="Times New Roman"/>
                <w:sz w:val="20"/>
                <w:szCs w:val="20"/>
              </w:rPr>
            </w:pPr>
            <w:r w:rsidRPr="00CC1BA6">
              <w:rPr>
                <w:rFonts w:ascii="Times New Roman" w:hAnsi="Times New Roman" w:cs="Times New Roman"/>
                <w:sz w:val="20"/>
                <w:szCs w:val="20"/>
              </w:rPr>
              <w:t>300</w:t>
            </w:r>
          </w:p>
        </w:tc>
        <w:tc>
          <w:tcPr>
            <w:tcW w:w="955" w:type="dxa"/>
            <w:tcBorders>
              <w:top w:val="nil"/>
              <w:left w:val="nil"/>
              <w:bottom w:val="single" w:sz="4" w:space="0" w:color="auto"/>
              <w:right w:val="nil"/>
            </w:tcBorders>
          </w:tcPr>
          <w:p w:rsidR="00CC1BA6" w:rsidRPr="00CC1BA6" w:rsidRDefault="00CC1BA6" w:rsidP="001C3FD7">
            <w:pPr>
              <w:spacing w:before="60" w:after="60" w:line="240" w:lineRule="auto"/>
              <w:jc w:val="center"/>
              <w:rPr>
                <w:rFonts w:ascii="Times New Roman" w:hAnsi="Times New Roman" w:cs="Times New Roman"/>
                <w:sz w:val="20"/>
                <w:szCs w:val="20"/>
              </w:rPr>
            </w:pPr>
            <w:r w:rsidRPr="00CC1BA6">
              <w:rPr>
                <w:rFonts w:ascii="Times New Roman" w:hAnsi="Times New Roman" w:cs="Times New Roman"/>
                <w:sz w:val="20"/>
                <w:szCs w:val="20"/>
              </w:rPr>
              <w:t>94 (2.18)</w:t>
            </w:r>
          </w:p>
        </w:tc>
        <w:tc>
          <w:tcPr>
            <w:tcW w:w="1095" w:type="dxa"/>
            <w:tcBorders>
              <w:top w:val="nil"/>
              <w:left w:val="nil"/>
              <w:bottom w:val="single" w:sz="4" w:space="0" w:color="auto"/>
              <w:right w:val="nil"/>
            </w:tcBorders>
          </w:tcPr>
          <w:p w:rsidR="00CC1BA6" w:rsidRPr="00CC1BA6" w:rsidRDefault="00CC1BA6" w:rsidP="001C3FD7">
            <w:pPr>
              <w:spacing w:before="60" w:after="60" w:line="240" w:lineRule="auto"/>
              <w:jc w:val="center"/>
              <w:rPr>
                <w:rFonts w:ascii="Times New Roman" w:hAnsi="Times New Roman" w:cs="Times New Roman"/>
                <w:sz w:val="20"/>
                <w:szCs w:val="20"/>
              </w:rPr>
            </w:pPr>
            <w:r w:rsidRPr="00CC1BA6">
              <w:rPr>
                <w:rFonts w:ascii="Times New Roman" w:hAnsi="Times New Roman" w:cs="Times New Roman"/>
                <w:sz w:val="20"/>
                <w:szCs w:val="20"/>
              </w:rPr>
              <w:t>86 (2.12)</w:t>
            </w:r>
          </w:p>
        </w:tc>
        <w:tc>
          <w:tcPr>
            <w:tcW w:w="1118" w:type="dxa"/>
            <w:tcBorders>
              <w:top w:val="nil"/>
              <w:left w:val="nil"/>
              <w:bottom w:val="single" w:sz="4" w:space="0" w:color="auto"/>
              <w:right w:val="nil"/>
            </w:tcBorders>
          </w:tcPr>
          <w:p w:rsidR="00CC1BA6" w:rsidRPr="00CC1BA6" w:rsidRDefault="00CC1BA6" w:rsidP="001C3FD7">
            <w:pPr>
              <w:spacing w:before="60" w:after="60" w:line="240" w:lineRule="auto"/>
              <w:jc w:val="center"/>
              <w:rPr>
                <w:rFonts w:ascii="Times New Roman" w:hAnsi="Times New Roman" w:cs="Times New Roman"/>
                <w:sz w:val="20"/>
                <w:szCs w:val="20"/>
              </w:rPr>
            </w:pPr>
            <w:r w:rsidRPr="00CC1BA6">
              <w:rPr>
                <w:rFonts w:ascii="Times New Roman" w:hAnsi="Times New Roman" w:cs="Times New Roman"/>
                <w:sz w:val="20"/>
                <w:szCs w:val="20"/>
              </w:rPr>
              <w:t>88 (0.87)</w:t>
            </w:r>
          </w:p>
        </w:tc>
        <w:tc>
          <w:tcPr>
            <w:tcW w:w="1109" w:type="dxa"/>
            <w:tcBorders>
              <w:top w:val="nil"/>
              <w:left w:val="nil"/>
              <w:bottom w:val="single" w:sz="4" w:space="0" w:color="auto"/>
              <w:right w:val="nil"/>
            </w:tcBorders>
          </w:tcPr>
          <w:p w:rsidR="00CC1BA6" w:rsidRPr="00CC1BA6" w:rsidRDefault="00CC1BA6" w:rsidP="001C3FD7">
            <w:pPr>
              <w:spacing w:before="60" w:after="60" w:line="240" w:lineRule="auto"/>
              <w:jc w:val="center"/>
              <w:rPr>
                <w:rFonts w:ascii="Times New Roman" w:hAnsi="Times New Roman" w:cs="Times New Roman"/>
                <w:sz w:val="20"/>
                <w:szCs w:val="20"/>
              </w:rPr>
            </w:pPr>
            <w:r w:rsidRPr="00CC1BA6">
              <w:rPr>
                <w:rFonts w:ascii="Times New Roman" w:hAnsi="Times New Roman" w:cs="Times New Roman"/>
                <w:sz w:val="20"/>
                <w:szCs w:val="20"/>
              </w:rPr>
              <w:t>83 (0.50)</w:t>
            </w:r>
          </w:p>
        </w:tc>
        <w:tc>
          <w:tcPr>
            <w:tcW w:w="1095" w:type="dxa"/>
            <w:tcBorders>
              <w:top w:val="nil"/>
              <w:left w:val="nil"/>
              <w:bottom w:val="single" w:sz="4" w:space="0" w:color="auto"/>
            </w:tcBorders>
          </w:tcPr>
          <w:p w:rsidR="00CC1BA6" w:rsidRPr="00CC1BA6" w:rsidRDefault="00CC1BA6" w:rsidP="001C3FD7">
            <w:pPr>
              <w:spacing w:before="60" w:after="60" w:line="240" w:lineRule="auto"/>
              <w:jc w:val="center"/>
              <w:rPr>
                <w:rFonts w:ascii="Times New Roman" w:hAnsi="Times New Roman" w:cs="Times New Roman"/>
                <w:sz w:val="20"/>
                <w:szCs w:val="20"/>
              </w:rPr>
            </w:pPr>
            <w:r w:rsidRPr="00CC1BA6">
              <w:rPr>
                <w:rFonts w:ascii="Times New Roman" w:hAnsi="Times New Roman" w:cs="Times New Roman"/>
                <w:sz w:val="20"/>
                <w:szCs w:val="20"/>
              </w:rPr>
              <w:t>91 (0.79)</w:t>
            </w:r>
          </w:p>
        </w:tc>
      </w:tr>
    </w:tbl>
    <w:p w:rsidR="00CC1BA6" w:rsidRDefault="00CC1BA6" w:rsidP="00CC1BA6">
      <w:pPr>
        <w:spacing w:after="0" w:line="240" w:lineRule="auto"/>
        <w:jc w:val="both"/>
        <w:rPr>
          <w:rFonts w:ascii="Times New Roman" w:hAnsi="Times New Roman"/>
          <w:noProof/>
          <w:sz w:val="20"/>
          <w:szCs w:val="20"/>
          <w:lang w:bidi="ar-SA"/>
        </w:rPr>
      </w:pPr>
    </w:p>
    <w:p w:rsidR="00CC1BA6" w:rsidRPr="00F447A7" w:rsidRDefault="00CC1BA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1C3FD7" w:rsidRPr="00744667" w:rsidRDefault="001C3FD7" w:rsidP="001C3FD7">
      <w:pPr>
        <w:spacing w:after="0" w:line="240" w:lineRule="auto"/>
        <w:jc w:val="both"/>
        <w:rPr>
          <w:rFonts w:ascii="Times New Roman" w:eastAsia="SimSun" w:hAnsi="Times New Roman"/>
          <w:sz w:val="20"/>
          <w:szCs w:val="20"/>
          <w:lang w:val="en-GB"/>
        </w:rPr>
      </w:pPr>
      <w:r w:rsidRPr="00744667">
        <w:rPr>
          <w:rFonts w:ascii="Times New Roman" w:hAnsi="Times New Roman"/>
          <w:sz w:val="20"/>
          <w:szCs w:val="20"/>
        </w:rPr>
        <w:t>The non-ionic surfactant-based polyethylene glycol silicone has been demonstrated to be useful in the extraction of DBP and DEHP from water samples. Under the optimized conditions (1 mL of 0.1% v/v DC193C surfactant; 1.5 mol L</w:t>
      </w:r>
      <w:r w:rsidRPr="00744667">
        <w:rPr>
          <w:rFonts w:ascii="Times New Roman" w:hAnsi="Times New Roman"/>
          <w:sz w:val="20"/>
          <w:szCs w:val="20"/>
          <w:vertAlign w:val="superscript"/>
        </w:rPr>
        <w:t xml:space="preserve">-1 </w:t>
      </w:r>
      <w:r w:rsidRPr="00744667">
        <w:rPr>
          <w:rFonts w:ascii="Times New Roman" w:hAnsi="Times New Roman"/>
          <w:sz w:val="20"/>
          <w:szCs w:val="20"/>
        </w:rPr>
        <w:t>of Na</w:t>
      </w:r>
      <w:r w:rsidRPr="00744667">
        <w:rPr>
          <w:rFonts w:ascii="Times New Roman" w:hAnsi="Times New Roman"/>
          <w:sz w:val="20"/>
          <w:szCs w:val="20"/>
          <w:vertAlign w:val="subscript"/>
        </w:rPr>
        <w:t>2</w:t>
      </w:r>
      <w:r w:rsidRPr="00744667">
        <w:rPr>
          <w:rFonts w:ascii="Times New Roman" w:hAnsi="Times New Roman"/>
          <w:sz w:val="20"/>
          <w:szCs w:val="20"/>
        </w:rPr>
        <w:t>SO</w:t>
      </w:r>
      <w:r w:rsidRPr="00744667">
        <w:rPr>
          <w:rFonts w:ascii="Times New Roman" w:hAnsi="Times New Roman"/>
          <w:sz w:val="20"/>
          <w:szCs w:val="20"/>
          <w:vertAlign w:val="subscript"/>
        </w:rPr>
        <w:t>4</w:t>
      </w:r>
      <w:r w:rsidRPr="00744667">
        <w:rPr>
          <w:rFonts w:ascii="Times New Roman" w:hAnsi="Times New Roman"/>
          <w:sz w:val="20"/>
          <w:szCs w:val="20"/>
        </w:rPr>
        <w:t xml:space="preserve">; 50 </w:t>
      </w:r>
      <w:r w:rsidRPr="00744667">
        <w:rPr>
          <w:rFonts w:ascii="Times New Roman" w:hAnsi="Times New Roman"/>
          <w:sz w:val="20"/>
          <w:szCs w:val="20"/>
          <w:vertAlign w:val="superscript"/>
        </w:rPr>
        <w:t>o</w:t>
      </w:r>
      <w:r w:rsidRPr="00744667">
        <w:rPr>
          <w:rFonts w:ascii="Times New Roman" w:hAnsi="Times New Roman"/>
          <w:sz w:val="20"/>
          <w:szCs w:val="20"/>
        </w:rPr>
        <w:t>C of incubation temperature and 20 minutes of incubation time), the extraction efficiency for both phthalates were in the satisfactory range of 82% to 98% with relative standard deviation (RSD) value less than 10.39%. The proposed CPE is an easy, safe and inexpensive methodology for the extraction of DBP and DEHP from water samples using non-ionic silicone surfactant.</w:t>
      </w:r>
      <w:r w:rsidRPr="00744667">
        <w:rPr>
          <w:rFonts w:ascii="Times New Roman" w:eastAsia="SimSun" w:hAnsi="Times New Roman"/>
          <w:sz w:val="20"/>
          <w:szCs w:val="20"/>
          <w:lang w:val="en-GB"/>
        </w:rPr>
        <w:t xml:space="preserve"> Therefore, the DC193C non-ionic silicone surfactant as an extractant in the CPE has a great potential to be explored for removing contaminants and pollutants from water samples due to their unique structure molecules that could entrap hydrophobic and as well as hydrophilic substances. </w:t>
      </w:r>
    </w:p>
    <w:p w:rsidR="001C3FD7" w:rsidRPr="00744667" w:rsidRDefault="001C3FD7" w:rsidP="001C3FD7">
      <w:pPr>
        <w:spacing w:after="0" w:line="240" w:lineRule="auto"/>
        <w:jc w:val="center"/>
        <w:rPr>
          <w:rFonts w:ascii="Times New Roman" w:eastAsia="SimSun" w:hAnsi="Times New Roman"/>
          <w:sz w:val="20"/>
          <w:szCs w:val="20"/>
          <w:lang w:val="en-GB"/>
        </w:rPr>
      </w:pPr>
    </w:p>
    <w:p w:rsidR="001C3FD7" w:rsidRPr="00744667" w:rsidRDefault="001C3FD7" w:rsidP="001C3FD7">
      <w:pPr>
        <w:spacing w:after="0" w:line="240" w:lineRule="auto"/>
        <w:jc w:val="center"/>
        <w:rPr>
          <w:rFonts w:ascii="Times New Roman" w:hAnsi="Times New Roman"/>
          <w:b/>
          <w:sz w:val="20"/>
          <w:szCs w:val="20"/>
        </w:rPr>
      </w:pPr>
      <w:r w:rsidRPr="00744667">
        <w:rPr>
          <w:rFonts w:ascii="Times New Roman" w:hAnsi="Times New Roman"/>
          <w:b/>
          <w:sz w:val="20"/>
          <w:szCs w:val="20"/>
        </w:rPr>
        <w:t>Acknowledgement</w:t>
      </w:r>
    </w:p>
    <w:p w:rsidR="006768E9" w:rsidRPr="00F447A7" w:rsidRDefault="001C3FD7" w:rsidP="001C3FD7">
      <w:pPr>
        <w:spacing w:after="0" w:line="240" w:lineRule="auto"/>
        <w:jc w:val="both"/>
        <w:rPr>
          <w:rFonts w:ascii="Times New Roman" w:hAnsi="Times New Roman"/>
          <w:sz w:val="20"/>
          <w:szCs w:val="20"/>
        </w:rPr>
      </w:pPr>
      <w:r w:rsidRPr="00744667">
        <w:rPr>
          <w:rFonts w:ascii="Times New Roman" w:hAnsi="Times New Roman"/>
          <w:sz w:val="20"/>
          <w:szCs w:val="20"/>
        </w:rPr>
        <w:t xml:space="preserve">The authors gratefully acknowledge Universiti Sains Malaysia and the Ministry of Education Malaysia for financial support through the Bridging Grant (304.CIPPT.6316266) and Fundamental Research Grant Scheme (FRGS: 203.CIPPT.6711661). The authors also acknowledge the Advanced Medical and Dental Institute, Universiti Sains Malaysia for the facilities provided. </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bookmarkStart w:id="1" w:name="_Hlk15266691"/>
    <w:p w:rsidR="001C3FD7" w:rsidRDefault="001C3FD7" w:rsidP="001C3FD7">
      <w:pPr>
        <w:pStyle w:val="EndNoteBibliography"/>
        <w:numPr>
          <w:ilvl w:val="0"/>
          <w:numId w:val="5"/>
        </w:numPr>
        <w:spacing w:after="0"/>
        <w:ind w:left="360"/>
        <w:jc w:val="both"/>
        <w:rPr>
          <w:rFonts w:ascii="Times New Roman" w:hAnsi="Times New Roman" w:cs="Times New Roman"/>
          <w:sz w:val="20"/>
          <w:szCs w:val="20"/>
        </w:rPr>
      </w:pPr>
      <w:r w:rsidRPr="00744667">
        <w:rPr>
          <w:rFonts w:ascii="Times New Roman" w:hAnsi="Times New Roman" w:cs="Times New Roman"/>
          <w:sz w:val="20"/>
          <w:szCs w:val="20"/>
          <w:lang w:val="en-GB"/>
        </w:rPr>
        <w:fldChar w:fldCharType="begin"/>
      </w:r>
      <w:r w:rsidRPr="00744667">
        <w:rPr>
          <w:rFonts w:ascii="Times New Roman" w:hAnsi="Times New Roman" w:cs="Times New Roman"/>
          <w:sz w:val="20"/>
          <w:szCs w:val="20"/>
          <w:lang w:val="en-GB"/>
        </w:rPr>
        <w:instrText xml:space="preserve"> ADDIN EN.REFLIST </w:instrText>
      </w:r>
      <w:r w:rsidRPr="00744667">
        <w:rPr>
          <w:rFonts w:ascii="Times New Roman" w:hAnsi="Times New Roman" w:cs="Times New Roman"/>
          <w:sz w:val="20"/>
          <w:szCs w:val="20"/>
          <w:lang w:val="en-GB"/>
        </w:rPr>
        <w:fldChar w:fldCharType="separate"/>
      </w:r>
      <w:bookmarkStart w:id="2" w:name="_ENREF_1"/>
      <w:r w:rsidRPr="00744667">
        <w:rPr>
          <w:rFonts w:ascii="Times New Roman" w:hAnsi="Times New Roman" w:cs="Times New Roman"/>
          <w:sz w:val="20"/>
          <w:szCs w:val="20"/>
        </w:rPr>
        <w:t xml:space="preserve">Pérez-Outeiral, J., Millán, E. and Garcia-Arrona, R. (2016). Determination of phthalates in food simulants and liquid samples using ultrasound-assisted dispersive liquid–liquid microextraction followed by solidification of floating organic drop. </w:t>
      </w:r>
      <w:r w:rsidRPr="00744667">
        <w:rPr>
          <w:rFonts w:ascii="Times New Roman" w:hAnsi="Times New Roman" w:cs="Times New Roman"/>
          <w:i/>
          <w:sz w:val="20"/>
          <w:szCs w:val="20"/>
        </w:rPr>
        <w:t>Food Control</w:t>
      </w:r>
      <w:r w:rsidRPr="00744667">
        <w:rPr>
          <w:rFonts w:ascii="Times New Roman" w:hAnsi="Times New Roman" w:cs="Times New Roman"/>
          <w:sz w:val="20"/>
          <w:szCs w:val="20"/>
        </w:rPr>
        <w:t>, 62: 171-177.</w:t>
      </w:r>
      <w:bookmarkStart w:id="3" w:name="_ENREF_2"/>
      <w:bookmarkEnd w:id="2"/>
    </w:p>
    <w:p w:rsidR="001C3FD7" w:rsidRDefault="001C3FD7" w:rsidP="001C3FD7">
      <w:pPr>
        <w:pStyle w:val="EndNoteBibliography"/>
        <w:numPr>
          <w:ilvl w:val="0"/>
          <w:numId w:val="5"/>
        </w:numPr>
        <w:spacing w:after="0"/>
        <w:ind w:left="360"/>
        <w:jc w:val="both"/>
        <w:rPr>
          <w:rFonts w:ascii="Times New Roman" w:hAnsi="Times New Roman" w:cs="Times New Roman"/>
          <w:sz w:val="20"/>
          <w:szCs w:val="20"/>
        </w:rPr>
      </w:pPr>
      <w:r w:rsidRPr="001C3FD7">
        <w:rPr>
          <w:rFonts w:ascii="Times New Roman" w:eastAsia="SimSun" w:hAnsi="Times New Roman" w:cs="Times New Roman"/>
          <w:sz w:val="20"/>
          <w:szCs w:val="20"/>
        </w:rPr>
        <w:t xml:space="preserve">Mariana, M., Feiteiro, J., Verde, I., and Cairrao, E. (2016). </w:t>
      </w:r>
      <w:r w:rsidRPr="001C3FD7">
        <w:rPr>
          <w:rFonts w:ascii="Times New Roman" w:hAnsi="Times New Roman" w:cs="Times New Roman"/>
          <w:sz w:val="20"/>
          <w:szCs w:val="20"/>
        </w:rPr>
        <w:t xml:space="preserve">The effects of phthalates in the cardiovascular and reproductive systems: A review. </w:t>
      </w:r>
      <w:r w:rsidRPr="001C3FD7">
        <w:rPr>
          <w:rFonts w:ascii="Times New Roman" w:hAnsi="Times New Roman" w:cs="Times New Roman"/>
          <w:i/>
          <w:sz w:val="20"/>
          <w:szCs w:val="20"/>
        </w:rPr>
        <w:t>Environment International,</w:t>
      </w:r>
      <w:r w:rsidRPr="001C3FD7">
        <w:rPr>
          <w:rFonts w:ascii="Times New Roman" w:hAnsi="Times New Roman" w:cs="Times New Roman"/>
          <w:sz w:val="20"/>
          <w:szCs w:val="20"/>
        </w:rPr>
        <w:t xml:space="preserve"> 94: 758-776.</w:t>
      </w:r>
      <w:bookmarkStart w:id="4" w:name="_ENREF_3"/>
      <w:bookmarkEnd w:id="3"/>
    </w:p>
    <w:p w:rsidR="001C3FD7" w:rsidRDefault="001C3FD7" w:rsidP="001C3FD7">
      <w:pPr>
        <w:pStyle w:val="EndNoteBibliography"/>
        <w:numPr>
          <w:ilvl w:val="0"/>
          <w:numId w:val="5"/>
        </w:numPr>
        <w:spacing w:after="0"/>
        <w:ind w:left="360"/>
        <w:jc w:val="both"/>
        <w:rPr>
          <w:rFonts w:ascii="Times New Roman" w:hAnsi="Times New Roman" w:cs="Times New Roman"/>
          <w:sz w:val="20"/>
          <w:szCs w:val="20"/>
        </w:rPr>
      </w:pPr>
      <w:r w:rsidRPr="001C3FD7">
        <w:rPr>
          <w:rFonts w:ascii="Times New Roman" w:hAnsi="Times New Roman" w:cs="Times New Roman"/>
          <w:sz w:val="20"/>
          <w:szCs w:val="20"/>
        </w:rPr>
        <w:t xml:space="preserve">Chen, B. and Zhang, L. (2013). An easy and sensitive analytical method of determination of phthalate esters in children's toys by UPLCMS/MS. </w:t>
      </w:r>
      <w:r w:rsidRPr="001C3FD7">
        <w:rPr>
          <w:rFonts w:ascii="Times New Roman" w:hAnsi="Times New Roman" w:cs="Times New Roman"/>
          <w:i/>
          <w:sz w:val="20"/>
          <w:szCs w:val="20"/>
        </w:rPr>
        <w:t>Polymer Testing,</w:t>
      </w:r>
      <w:r w:rsidRPr="001C3FD7">
        <w:rPr>
          <w:rFonts w:ascii="Times New Roman" w:hAnsi="Times New Roman" w:cs="Times New Roman"/>
          <w:sz w:val="20"/>
          <w:szCs w:val="20"/>
        </w:rPr>
        <w:t xml:space="preserve"> 32(4): 681-685.</w:t>
      </w:r>
      <w:bookmarkStart w:id="5" w:name="_ENREF_4"/>
      <w:bookmarkEnd w:id="4"/>
    </w:p>
    <w:p w:rsidR="001C3FD7" w:rsidRDefault="001C3FD7" w:rsidP="001C3FD7">
      <w:pPr>
        <w:pStyle w:val="EndNoteBibliography"/>
        <w:numPr>
          <w:ilvl w:val="0"/>
          <w:numId w:val="5"/>
        </w:numPr>
        <w:spacing w:after="0"/>
        <w:ind w:left="360"/>
        <w:jc w:val="both"/>
        <w:rPr>
          <w:rFonts w:ascii="Times New Roman" w:hAnsi="Times New Roman" w:cs="Times New Roman"/>
          <w:sz w:val="20"/>
          <w:szCs w:val="20"/>
        </w:rPr>
      </w:pPr>
      <w:r w:rsidRPr="001C3FD7">
        <w:rPr>
          <w:rFonts w:ascii="Times New Roman" w:eastAsia="SimSun" w:hAnsi="Times New Roman" w:cs="Times New Roman"/>
          <w:sz w:val="20"/>
          <w:szCs w:val="20"/>
        </w:rPr>
        <w:t xml:space="preserve">Zhang, L., Dong, L., Ren, L., Shi, S., Zhou, L., Zhang, T., and Huang, Y. (2012). </w:t>
      </w:r>
      <w:r w:rsidRPr="001C3FD7">
        <w:rPr>
          <w:rFonts w:ascii="Times New Roman" w:hAnsi="Times New Roman" w:cs="Times New Roman"/>
          <w:sz w:val="20"/>
          <w:szCs w:val="20"/>
        </w:rPr>
        <w:t xml:space="preserve">Concentration and source identification of polycyclic aromatic hydrocarbons and phthalic acid esters in the surface water of the Yangtze River Delta, China. </w:t>
      </w:r>
      <w:r w:rsidRPr="001C3FD7">
        <w:rPr>
          <w:rFonts w:ascii="Times New Roman" w:hAnsi="Times New Roman" w:cs="Times New Roman"/>
          <w:i/>
          <w:sz w:val="20"/>
          <w:szCs w:val="20"/>
        </w:rPr>
        <w:t>Journal of Environmental Sciences</w:t>
      </w:r>
      <w:r w:rsidRPr="001C3FD7">
        <w:rPr>
          <w:rFonts w:ascii="Times New Roman" w:hAnsi="Times New Roman" w:cs="Times New Roman"/>
          <w:sz w:val="20"/>
          <w:szCs w:val="20"/>
        </w:rPr>
        <w:t>, 24(2): 335-342.</w:t>
      </w:r>
      <w:bookmarkStart w:id="6" w:name="_ENREF_5"/>
      <w:bookmarkEnd w:id="5"/>
    </w:p>
    <w:p w:rsidR="001C3FD7" w:rsidRDefault="001C3FD7" w:rsidP="001C3FD7">
      <w:pPr>
        <w:pStyle w:val="EndNoteBibliography"/>
        <w:numPr>
          <w:ilvl w:val="0"/>
          <w:numId w:val="5"/>
        </w:numPr>
        <w:spacing w:after="0"/>
        <w:ind w:left="360"/>
        <w:jc w:val="both"/>
        <w:rPr>
          <w:rFonts w:ascii="Times New Roman" w:hAnsi="Times New Roman" w:cs="Times New Roman"/>
          <w:sz w:val="20"/>
          <w:szCs w:val="20"/>
        </w:rPr>
      </w:pPr>
      <w:r w:rsidRPr="001C3FD7">
        <w:rPr>
          <w:rFonts w:ascii="Times New Roman" w:eastAsia="SimSun" w:hAnsi="Times New Roman" w:cs="Times New Roman"/>
          <w:sz w:val="20"/>
          <w:szCs w:val="20"/>
        </w:rPr>
        <w:t xml:space="preserve">Chen, X., Xu, S., Tan, T., Lee, S. T., Cheng, S. H., Lee, F. W. F., and Ho, K. C. (2014). </w:t>
      </w:r>
      <w:r w:rsidRPr="001C3FD7">
        <w:rPr>
          <w:rFonts w:ascii="Times New Roman" w:hAnsi="Times New Roman" w:cs="Times New Roman"/>
          <w:sz w:val="20"/>
          <w:szCs w:val="20"/>
        </w:rPr>
        <w:t xml:space="preserve">Toxicity and estrogenic endocrine disrupting activity of phthalates and their mixtures. </w:t>
      </w:r>
      <w:r w:rsidRPr="001C3FD7">
        <w:rPr>
          <w:rFonts w:ascii="Times New Roman" w:hAnsi="Times New Roman" w:cs="Times New Roman"/>
          <w:i/>
          <w:sz w:val="20"/>
          <w:szCs w:val="20"/>
        </w:rPr>
        <w:t>International Journal of Environmental Research and Public Health</w:t>
      </w:r>
      <w:r w:rsidRPr="001C3FD7">
        <w:rPr>
          <w:rFonts w:ascii="Times New Roman" w:hAnsi="Times New Roman" w:cs="Times New Roman"/>
          <w:sz w:val="20"/>
          <w:szCs w:val="20"/>
        </w:rPr>
        <w:t>, 11(3): 3156-3168.</w:t>
      </w:r>
      <w:bookmarkStart w:id="7" w:name="_ENREF_6"/>
      <w:bookmarkEnd w:id="6"/>
    </w:p>
    <w:p w:rsidR="001C3FD7" w:rsidRDefault="001C3FD7" w:rsidP="001C3FD7">
      <w:pPr>
        <w:pStyle w:val="EndNoteBibliography"/>
        <w:numPr>
          <w:ilvl w:val="0"/>
          <w:numId w:val="5"/>
        </w:numPr>
        <w:spacing w:after="0"/>
        <w:ind w:left="360"/>
        <w:jc w:val="both"/>
        <w:rPr>
          <w:rFonts w:ascii="Times New Roman" w:hAnsi="Times New Roman" w:cs="Times New Roman"/>
          <w:sz w:val="20"/>
          <w:szCs w:val="20"/>
        </w:rPr>
      </w:pPr>
      <w:r w:rsidRPr="001C3FD7">
        <w:rPr>
          <w:rFonts w:ascii="Times New Roman" w:hAnsi="Times New Roman" w:cs="Times New Roman"/>
          <w:sz w:val="20"/>
          <w:szCs w:val="20"/>
        </w:rPr>
        <w:t xml:space="preserve">Koch, H. M. and Calafat, A. M. (2009). Human body burdens of chemicals used in plastic manufacture. </w:t>
      </w:r>
      <w:r w:rsidRPr="001C3FD7">
        <w:rPr>
          <w:rFonts w:ascii="Times New Roman" w:hAnsi="Times New Roman" w:cs="Times New Roman"/>
          <w:i/>
          <w:sz w:val="20"/>
          <w:szCs w:val="20"/>
        </w:rPr>
        <w:t xml:space="preserve">Philosophical Transactions of the Royal Society B: Biological Sciences, </w:t>
      </w:r>
      <w:r w:rsidRPr="001C3FD7">
        <w:rPr>
          <w:rFonts w:ascii="Times New Roman" w:hAnsi="Times New Roman" w:cs="Times New Roman"/>
          <w:sz w:val="20"/>
          <w:szCs w:val="20"/>
        </w:rPr>
        <w:t>364(1526): 2063-2078.</w:t>
      </w:r>
      <w:bookmarkStart w:id="8" w:name="_ENREF_7"/>
      <w:bookmarkEnd w:id="7"/>
    </w:p>
    <w:p w:rsidR="001C3FD7" w:rsidRDefault="001C3FD7" w:rsidP="001C3FD7">
      <w:pPr>
        <w:pStyle w:val="EndNoteBibliography"/>
        <w:numPr>
          <w:ilvl w:val="0"/>
          <w:numId w:val="5"/>
        </w:numPr>
        <w:spacing w:after="0"/>
        <w:ind w:left="360"/>
        <w:jc w:val="both"/>
        <w:rPr>
          <w:rFonts w:ascii="Times New Roman" w:hAnsi="Times New Roman" w:cs="Times New Roman"/>
          <w:sz w:val="20"/>
          <w:szCs w:val="20"/>
        </w:rPr>
      </w:pPr>
      <w:r w:rsidRPr="001C3FD7">
        <w:rPr>
          <w:rFonts w:ascii="Times New Roman" w:eastAsia="SimSun" w:hAnsi="Times New Roman" w:cs="Times New Roman"/>
          <w:sz w:val="20"/>
          <w:szCs w:val="20"/>
        </w:rPr>
        <w:t>Schecter, A., Lorber, M., Guo, Y., Wu, Q., Yun, S. H., Kannan, K., and Cheng, D.</w:t>
      </w:r>
      <w:r w:rsidRPr="001C3FD7">
        <w:rPr>
          <w:rFonts w:ascii="Times New Roman" w:hAnsi="Times New Roman" w:cs="Times New Roman"/>
          <w:sz w:val="20"/>
          <w:szCs w:val="20"/>
        </w:rPr>
        <w:t xml:space="preserve"> (2013). Phthalate concentrations and dietary exposure from food purchased in New York State. </w:t>
      </w:r>
      <w:r w:rsidRPr="001C3FD7">
        <w:rPr>
          <w:rFonts w:ascii="Times New Roman" w:hAnsi="Times New Roman" w:cs="Times New Roman"/>
          <w:i/>
          <w:sz w:val="20"/>
          <w:szCs w:val="20"/>
        </w:rPr>
        <w:t>Environmental Health Perspectives</w:t>
      </w:r>
      <w:r w:rsidRPr="001C3FD7">
        <w:rPr>
          <w:rFonts w:ascii="Times New Roman" w:hAnsi="Times New Roman" w:cs="Times New Roman"/>
          <w:sz w:val="20"/>
          <w:szCs w:val="20"/>
        </w:rPr>
        <w:t>, 121(4): 473.</w:t>
      </w:r>
      <w:bookmarkStart w:id="9" w:name="_ENREF_8"/>
      <w:bookmarkEnd w:id="8"/>
    </w:p>
    <w:p w:rsidR="001C3FD7" w:rsidRDefault="001C3FD7" w:rsidP="001C3FD7">
      <w:pPr>
        <w:pStyle w:val="EndNoteBibliography"/>
        <w:numPr>
          <w:ilvl w:val="0"/>
          <w:numId w:val="5"/>
        </w:numPr>
        <w:spacing w:after="0"/>
        <w:ind w:left="360"/>
        <w:jc w:val="both"/>
        <w:rPr>
          <w:rFonts w:ascii="Times New Roman" w:hAnsi="Times New Roman" w:cs="Times New Roman"/>
          <w:sz w:val="20"/>
          <w:szCs w:val="20"/>
        </w:rPr>
      </w:pPr>
      <w:r w:rsidRPr="001C3FD7">
        <w:rPr>
          <w:rFonts w:ascii="Times New Roman" w:hAnsi="Times New Roman" w:cs="Times New Roman"/>
          <w:sz w:val="20"/>
          <w:szCs w:val="20"/>
        </w:rPr>
        <w:lastRenderedPageBreak/>
        <w:t>Regulations, U.S.E.P.A. (1980). Ambient water quality criteria for Phthalate Esters. 1980: The Division.</w:t>
      </w:r>
      <w:bookmarkStart w:id="10" w:name="_ENREF_9"/>
      <w:bookmarkEnd w:id="9"/>
    </w:p>
    <w:p w:rsidR="001C3FD7" w:rsidRDefault="001C3FD7" w:rsidP="001C3FD7">
      <w:pPr>
        <w:pStyle w:val="EndNoteBibliography"/>
        <w:numPr>
          <w:ilvl w:val="0"/>
          <w:numId w:val="5"/>
        </w:numPr>
        <w:spacing w:after="0"/>
        <w:ind w:left="360"/>
        <w:jc w:val="both"/>
        <w:rPr>
          <w:rFonts w:ascii="Times New Roman" w:hAnsi="Times New Roman" w:cs="Times New Roman"/>
          <w:sz w:val="20"/>
          <w:szCs w:val="20"/>
        </w:rPr>
      </w:pPr>
      <w:r w:rsidRPr="001C3FD7">
        <w:rPr>
          <w:rFonts w:ascii="Times New Roman" w:hAnsi="Times New Roman" w:cs="Times New Roman"/>
          <w:sz w:val="20"/>
          <w:szCs w:val="20"/>
        </w:rPr>
        <w:t xml:space="preserve">Souza, V.S., Teixeira, L.S. and Bezerra, M.A. (2016). Application of multivariate designs in the development of a method for vanadium determination in natural waters by HR-CS GF AAS after cloud-point extraction. </w:t>
      </w:r>
      <w:r w:rsidRPr="001C3FD7">
        <w:rPr>
          <w:rFonts w:ascii="Times New Roman" w:hAnsi="Times New Roman" w:cs="Times New Roman"/>
          <w:i/>
          <w:sz w:val="20"/>
          <w:szCs w:val="20"/>
        </w:rPr>
        <w:t xml:space="preserve">Microchemical Journal, </w:t>
      </w:r>
      <w:r w:rsidRPr="001C3FD7">
        <w:rPr>
          <w:rFonts w:ascii="Times New Roman" w:hAnsi="Times New Roman" w:cs="Times New Roman"/>
          <w:sz w:val="20"/>
          <w:szCs w:val="20"/>
        </w:rPr>
        <w:t>129: 318-324.</w:t>
      </w:r>
      <w:bookmarkStart w:id="11" w:name="_ENREF_10"/>
      <w:bookmarkEnd w:id="10"/>
    </w:p>
    <w:p w:rsidR="001C3FD7" w:rsidRDefault="001C3FD7" w:rsidP="001C3FD7">
      <w:pPr>
        <w:pStyle w:val="EndNoteBibliography"/>
        <w:numPr>
          <w:ilvl w:val="0"/>
          <w:numId w:val="5"/>
        </w:numPr>
        <w:spacing w:after="0"/>
        <w:ind w:left="360"/>
        <w:jc w:val="both"/>
        <w:rPr>
          <w:rFonts w:ascii="Times New Roman" w:hAnsi="Times New Roman" w:cs="Times New Roman"/>
          <w:sz w:val="20"/>
          <w:szCs w:val="20"/>
        </w:rPr>
      </w:pPr>
      <w:r w:rsidRPr="001C3FD7">
        <w:rPr>
          <w:rFonts w:ascii="Times New Roman" w:eastAsia="SimSun" w:hAnsi="Times New Roman" w:cs="Times New Roman"/>
          <w:sz w:val="20"/>
          <w:szCs w:val="20"/>
        </w:rPr>
        <w:t xml:space="preserve">Santalad, A., Burakham, R., Srijaranai, S., Srijaranai, S., and Deming, R. L. (2012). </w:t>
      </w:r>
      <w:r w:rsidRPr="001C3FD7">
        <w:rPr>
          <w:rFonts w:ascii="Times New Roman" w:hAnsi="Times New Roman" w:cs="Times New Roman"/>
          <w:sz w:val="20"/>
          <w:szCs w:val="20"/>
        </w:rPr>
        <w:t xml:space="preserve">Role of different salts on cloud-point extraction of isoprocarb and promecarb insecticides followed by high-performance liquid chromatography. </w:t>
      </w:r>
      <w:r w:rsidRPr="001C3FD7">
        <w:rPr>
          <w:rFonts w:ascii="Times New Roman" w:hAnsi="Times New Roman" w:cs="Times New Roman"/>
          <w:i/>
          <w:sz w:val="20"/>
          <w:szCs w:val="20"/>
        </w:rPr>
        <w:t>Journal of Chromatographic Science</w:t>
      </w:r>
      <w:r w:rsidRPr="001C3FD7">
        <w:rPr>
          <w:rFonts w:ascii="Times New Roman" w:hAnsi="Times New Roman" w:cs="Times New Roman"/>
          <w:sz w:val="20"/>
          <w:szCs w:val="20"/>
        </w:rPr>
        <w:t>, 50(6): 523-530.</w:t>
      </w:r>
      <w:bookmarkStart w:id="12" w:name="_ENREF_11"/>
      <w:bookmarkEnd w:id="11"/>
    </w:p>
    <w:p w:rsidR="001C3FD7" w:rsidRDefault="001C3FD7" w:rsidP="001C3FD7">
      <w:pPr>
        <w:pStyle w:val="EndNoteBibliography"/>
        <w:numPr>
          <w:ilvl w:val="0"/>
          <w:numId w:val="5"/>
        </w:numPr>
        <w:spacing w:after="0"/>
        <w:ind w:left="360"/>
        <w:jc w:val="both"/>
        <w:rPr>
          <w:rFonts w:ascii="Times New Roman" w:hAnsi="Times New Roman" w:cs="Times New Roman"/>
          <w:sz w:val="20"/>
          <w:szCs w:val="20"/>
        </w:rPr>
      </w:pPr>
      <w:r w:rsidRPr="001C3FD7">
        <w:rPr>
          <w:rFonts w:ascii="Times New Roman" w:hAnsi="Times New Roman" w:cs="Times New Roman"/>
          <w:sz w:val="20"/>
          <w:szCs w:val="20"/>
        </w:rPr>
        <w:t xml:space="preserve">Soni, S., Panjabi, S. and Sastry, N. (2011). Effect of non-electrolyte additives on micellization and clouding behavior of silicone surfactant in aqueous solutions. </w:t>
      </w:r>
      <w:r w:rsidRPr="001C3FD7">
        <w:rPr>
          <w:rFonts w:ascii="Times New Roman" w:hAnsi="Times New Roman" w:cs="Times New Roman"/>
          <w:i/>
          <w:sz w:val="20"/>
          <w:szCs w:val="20"/>
        </w:rPr>
        <w:t>Colloids and Surfaces A: Physicochemical and Engineering Aspects,</w:t>
      </w:r>
      <w:r w:rsidRPr="001C3FD7">
        <w:rPr>
          <w:rFonts w:ascii="Times New Roman" w:hAnsi="Times New Roman" w:cs="Times New Roman"/>
          <w:sz w:val="20"/>
          <w:szCs w:val="20"/>
        </w:rPr>
        <w:t xml:space="preserve"> 377(1): 205-211.</w:t>
      </w:r>
      <w:bookmarkStart w:id="13" w:name="_ENREF_12"/>
      <w:bookmarkEnd w:id="12"/>
    </w:p>
    <w:p w:rsidR="001C3FD7" w:rsidRDefault="001C3FD7" w:rsidP="001C3FD7">
      <w:pPr>
        <w:pStyle w:val="EndNoteBibliography"/>
        <w:numPr>
          <w:ilvl w:val="0"/>
          <w:numId w:val="5"/>
        </w:numPr>
        <w:spacing w:after="0"/>
        <w:ind w:left="360"/>
        <w:jc w:val="both"/>
        <w:rPr>
          <w:rFonts w:ascii="Times New Roman" w:hAnsi="Times New Roman" w:cs="Times New Roman"/>
          <w:sz w:val="20"/>
          <w:szCs w:val="20"/>
        </w:rPr>
      </w:pPr>
      <w:r w:rsidRPr="001C3FD7">
        <w:rPr>
          <w:rFonts w:ascii="Times New Roman" w:hAnsi="Times New Roman" w:cs="Times New Roman"/>
          <w:sz w:val="20"/>
          <w:szCs w:val="20"/>
        </w:rPr>
        <w:t>B</w:t>
      </w:r>
      <w:r w:rsidRPr="001C3FD7">
        <w:rPr>
          <w:rFonts w:ascii="Times New Roman" w:eastAsia="SimSun" w:hAnsi="Times New Roman" w:cs="Times New Roman"/>
          <w:sz w:val="20"/>
          <w:szCs w:val="20"/>
        </w:rPr>
        <w:t xml:space="preserve">ingjia, Y., Li, Y., Qiong, H., &amp; Shigendo, A. (2007). </w:t>
      </w:r>
      <w:r w:rsidRPr="001C3FD7">
        <w:rPr>
          <w:rFonts w:ascii="Times New Roman" w:hAnsi="Times New Roman" w:cs="Times New Roman"/>
          <w:sz w:val="20"/>
          <w:szCs w:val="20"/>
        </w:rPr>
        <w:t xml:space="preserve">Cloud point extraction of polycyclic aromatic hydrocarbons in aqueous solution with silicone surfactants. </w:t>
      </w:r>
      <w:r w:rsidRPr="001C3FD7">
        <w:rPr>
          <w:rFonts w:ascii="Times New Roman" w:hAnsi="Times New Roman" w:cs="Times New Roman"/>
          <w:i/>
          <w:sz w:val="20"/>
          <w:szCs w:val="20"/>
        </w:rPr>
        <w:t>Chinese Journal of Chemical Engineering</w:t>
      </w:r>
      <w:r w:rsidRPr="001C3FD7">
        <w:rPr>
          <w:rFonts w:ascii="Times New Roman" w:hAnsi="Times New Roman" w:cs="Times New Roman"/>
          <w:sz w:val="20"/>
          <w:szCs w:val="20"/>
        </w:rPr>
        <w:t>, 15(4): 468-473.</w:t>
      </w:r>
      <w:bookmarkStart w:id="14" w:name="_ENREF_13"/>
      <w:bookmarkEnd w:id="13"/>
    </w:p>
    <w:p w:rsidR="001C3FD7" w:rsidRDefault="001C3FD7" w:rsidP="001C3FD7">
      <w:pPr>
        <w:pStyle w:val="EndNoteBibliography"/>
        <w:numPr>
          <w:ilvl w:val="0"/>
          <w:numId w:val="5"/>
        </w:numPr>
        <w:spacing w:after="0"/>
        <w:ind w:left="360"/>
        <w:jc w:val="both"/>
        <w:rPr>
          <w:rFonts w:ascii="Times New Roman" w:hAnsi="Times New Roman" w:cs="Times New Roman"/>
          <w:sz w:val="20"/>
          <w:szCs w:val="20"/>
        </w:rPr>
      </w:pPr>
      <w:r w:rsidRPr="001C3FD7">
        <w:rPr>
          <w:rFonts w:ascii="Times New Roman" w:hAnsi="Times New Roman" w:cs="Times New Roman"/>
          <w:sz w:val="20"/>
          <w:szCs w:val="20"/>
        </w:rPr>
        <w:t xml:space="preserve">Ghasemi, E. and Kaykhaii, M. (2016). Application of micro-cloud point extraction for spectrophotometric determination of malachite green, crystal violet and rhodamine B in aqueous samples. </w:t>
      </w:r>
      <w:r w:rsidRPr="001C3FD7">
        <w:rPr>
          <w:rFonts w:ascii="Times New Roman" w:hAnsi="Times New Roman" w:cs="Times New Roman"/>
          <w:i/>
          <w:sz w:val="20"/>
          <w:szCs w:val="20"/>
        </w:rPr>
        <w:t>Spectrochimica Acta Part A: Molecular and Biomolecular Spectroscopy</w:t>
      </w:r>
      <w:r w:rsidRPr="001C3FD7">
        <w:rPr>
          <w:rFonts w:ascii="Times New Roman" w:hAnsi="Times New Roman" w:cs="Times New Roman"/>
          <w:sz w:val="20"/>
          <w:szCs w:val="20"/>
        </w:rPr>
        <w:t>, 164: 93-97.</w:t>
      </w:r>
      <w:bookmarkStart w:id="15" w:name="_ENREF_14"/>
      <w:bookmarkEnd w:id="14"/>
    </w:p>
    <w:p w:rsidR="001C3FD7" w:rsidRDefault="001C3FD7" w:rsidP="001C3FD7">
      <w:pPr>
        <w:pStyle w:val="EndNoteBibliography"/>
        <w:numPr>
          <w:ilvl w:val="0"/>
          <w:numId w:val="5"/>
        </w:numPr>
        <w:spacing w:after="0"/>
        <w:ind w:left="360"/>
        <w:jc w:val="both"/>
        <w:rPr>
          <w:rFonts w:ascii="Times New Roman" w:hAnsi="Times New Roman" w:cs="Times New Roman"/>
          <w:sz w:val="20"/>
          <w:szCs w:val="20"/>
        </w:rPr>
      </w:pPr>
      <w:r w:rsidRPr="001C3FD7">
        <w:rPr>
          <w:rFonts w:ascii="Times New Roman" w:hAnsi="Times New Roman" w:cs="Times New Roman"/>
          <w:sz w:val="20"/>
          <w:szCs w:val="20"/>
        </w:rPr>
        <w:t xml:space="preserve">Zain, N., Abu Bakar, N. and Mohamad, S. (2016). Study of removal of phenol species by adsorption on non-ionic silicon surfactant after cloud point extraction methodology. </w:t>
      </w:r>
      <w:r w:rsidRPr="001C3FD7">
        <w:rPr>
          <w:rFonts w:ascii="Times New Roman" w:hAnsi="Times New Roman" w:cs="Times New Roman"/>
          <w:i/>
          <w:sz w:val="20"/>
          <w:szCs w:val="20"/>
        </w:rPr>
        <w:t>Desalination and Water Treatment,</w:t>
      </w:r>
      <w:r w:rsidRPr="001C3FD7">
        <w:rPr>
          <w:rFonts w:ascii="Times New Roman" w:hAnsi="Times New Roman" w:cs="Times New Roman"/>
          <w:sz w:val="20"/>
          <w:szCs w:val="20"/>
        </w:rPr>
        <w:t xml:space="preserve"> 57(8): 3532-3543.</w:t>
      </w:r>
      <w:bookmarkStart w:id="16" w:name="_ENREF_15"/>
      <w:bookmarkEnd w:id="15"/>
    </w:p>
    <w:p w:rsidR="001C3FD7" w:rsidRDefault="001C3FD7" w:rsidP="001C3FD7">
      <w:pPr>
        <w:pStyle w:val="EndNoteBibliography"/>
        <w:numPr>
          <w:ilvl w:val="0"/>
          <w:numId w:val="5"/>
        </w:numPr>
        <w:spacing w:after="0"/>
        <w:ind w:left="360"/>
        <w:jc w:val="both"/>
        <w:rPr>
          <w:rFonts w:ascii="Times New Roman" w:hAnsi="Times New Roman" w:cs="Times New Roman"/>
          <w:sz w:val="20"/>
          <w:szCs w:val="20"/>
        </w:rPr>
      </w:pPr>
      <w:r w:rsidRPr="001C3FD7">
        <w:rPr>
          <w:rFonts w:ascii="Times New Roman" w:eastAsia="SimSun" w:hAnsi="Times New Roman" w:cs="Times New Roman"/>
          <w:sz w:val="20"/>
          <w:szCs w:val="20"/>
        </w:rPr>
        <w:t xml:space="preserve">Zain, N., Bakar, N. A., Mohamad, S., and Saleh, N. M. </w:t>
      </w:r>
      <w:r w:rsidRPr="001C3FD7">
        <w:rPr>
          <w:rFonts w:ascii="Times New Roman" w:hAnsi="Times New Roman" w:cs="Times New Roman"/>
          <w:sz w:val="20"/>
          <w:szCs w:val="20"/>
        </w:rPr>
        <w:t xml:space="preserve"> (2014). Optimization of a greener method for removal phenol species by cloud point extraction and spectrophotometry. </w:t>
      </w:r>
      <w:r w:rsidRPr="001C3FD7">
        <w:rPr>
          <w:rFonts w:ascii="Times New Roman" w:hAnsi="Times New Roman" w:cs="Times New Roman"/>
          <w:i/>
          <w:sz w:val="20"/>
          <w:szCs w:val="20"/>
        </w:rPr>
        <w:t>Spectrochimica Acta Part A: Molecular and Biomolecular Spectroscopy</w:t>
      </w:r>
      <w:r w:rsidRPr="001C3FD7">
        <w:rPr>
          <w:rFonts w:ascii="Times New Roman" w:hAnsi="Times New Roman" w:cs="Times New Roman"/>
          <w:sz w:val="20"/>
          <w:szCs w:val="20"/>
        </w:rPr>
        <w:t>, 118: 1121-1128.</w:t>
      </w:r>
      <w:bookmarkStart w:id="17" w:name="_ENREF_16"/>
      <w:bookmarkEnd w:id="16"/>
    </w:p>
    <w:p w:rsidR="001C3FD7" w:rsidRDefault="001C3FD7" w:rsidP="001C3FD7">
      <w:pPr>
        <w:pStyle w:val="EndNoteBibliography"/>
        <w:numPr>
          <w:ilvl w:val="0"/>
          <w:numId w:val="5"/>
        </w:numPr>
        <w:spacing w:after="0"/>
        <w:ind w:left="360"/>
        <w:jc w:val="both"/>
        <w:rPr>
          <w:rFonts w:ascii="Times New Roman" w:hAnsi="Times New Roman" w:cs="Times New Roman"/>
          <w:sz w:val="20"/>
          <w:szCs w:val="20"/>
        </w:rPr>
      </w:pPr>
      <w:r w:rsidRPr="001C3FD7">
        <w:rPr>
          <w:rFonts w:ascii="Times New Roman" w:hAnsi="Times New Roman" w:cs="Times New Roman"/>
          <w:sz w:val="20"/>
          <w:szCs w:val="20"/>
        </w:rPr>
        <w:t>Hollis, G.L. (2007). Surfactants Europa. Royal Society of Chemistry Publishing.</w:t>
      </w:r>
      <w:bookmarkStart w:id="18" w:name="_ENREF_17"/>
      <w:bookmarkEnd w:id="17"/>
    </w:p>
    <w:p w:rsidR="001C3FD7" w:rsidRDefault="001C3FD7" w:rsidP="001C3FD7">
      <w:pPr>
        <w:pStyle w:val="EndNoteBibliography"/>
        <w:numPr>
          <w:ilvl w:val="0"/>
          <w:numId w:val="5"/>
        </w:numPr>
        <w:spacing w:after="0"/>
        <w:ind w:left="360"/>
        <w:jc w:val="both"/>
        <w:rPr>
          <w:rFonts w:ascii="Times New Roman" w:hAnsi="Times New Roman" w:cs="Times New Roman"/>
          <w:sz w:val="20"/>
          <w:szCs w:val="20"/>
        </w:rPr>
      </w:pPr>
      <w:r w:rsidRPr="001C3FD7">
        <w:rPr>
          <w:rFonts w:ascii="Times New Roman" w:eastAsia="SimSun" w:hAnsi="Times New Roman" w:cs="Times New Roman"/>
          <w:sz w:val="20"/>
          <w:szCs w:val="20"/>
        </w:rPr>
        <w:t xml:space="preserve">Salem, J. K., El-Nahhal, I. M., Najri, B. A., and Hammad, T. M. (2016). </w:t>
      </w:r>
      <w:r w:rsidRPr="001C3FD7">
        <w:rPr>
          <w:rFonts w:ascii="Times New Roman" w:hAnsi="Times New Roman" w:cs="Times New Roman"/>
          <w:sz w:val="20"/>
          <w:szCs w:val="20"/>
        </w:rPr>
        <w:t xml:space="preserve">Utilization of surface Plasmon resonance band of silver nanoparticles for determination of critical micelle concentration of cationic surfactants. </w:t>
      </w:r>
      <w:r w:rsidRPr="001C3FD7">
        <w:rPr>
          <w:rFonts w:ascii="Times New Roman" w:hAnsi="Times New Roman" w:cs="Times New Roman"/>
          <w:i/>
          <w:sz w:val="20"/>
          <w:szCs w:val="20"/>
        </w:rPr>
        <w:t>Chemical Physics Letters</w:t>
      </w:r>
      <w:r w:rsidRPr="001C3FD7">
        <w:rPr>
          <w:rFonts w:ascii="Times New Roman" w:hAnsi="Times New Roman" w:cs="Times New Roman"/>
          <w:sz w:val="20"/>
          <w:szCs w:val="20"/>
        </w:rPr>
        <w:t>, 664: 154-158.</w:t>
      </w:r>
      <w:bookmarkStart w:id="19" w:name="_ENREF_18"/>
      <w:bookmarkEnd w:id="18"/>
    </w:p>
    <w:p w:rsidR="001C3FD7" w:rsidRDefault="001C3FD7" w:rsidP="001C3FD7">
      <w:pPr>
        <w:pStyle w:val="EndNoteBibliography"/>
        <w:numPr>
          <w:ilvl w:val="0"/>
          <w:numId w:val="5"/>
        </w:numPr>
        <w:spacing w:after="0"/>
        <w:ind w:left="360"/>
        <w:jc w:val="both"/>
        <w:rPr>
          <w:rFonts w:ascii="Times New Roman" w:hAnsi="Times New Roman" w:cs="Times New Roman"/>
          <w:sz w:val="20"/>
          <w:szCs w:val="20"/>
        </w:rPr>
      </w:pPr>
      <w:r w:rsidRPr="001C3FD7">
        <w:rPr>
          <w:rFonts w:ascii="Times New Roman" w:eastAsia="SimSun" w:hAnsi="Times New Roman" w:cs="Times New Roman"/>
          <w:sz w:val="20"/>
          <w:szCs w:val="20"/>
        </w:rPr>
        <w:t xml:space="preserve">Ren, Y., Zhao, B., Chang, Q., and Yao, X. (2011). </w:t>
      </w:r>
      <w:r w:rsidRPr="001C3FD7">
        <w:rPr>
          <w:rFonts w:ascii="Times New Roman" w:hAnsi="Times New Roman" w:cs="Times New Roman"/>
          <w:sz w:val="20"/>
          <w:szCs w:val="20"/>
        </w:rPr>
        <w:t xml:space="preserve">QSPR modeling of nonionic surfactant cloud points: An update. </w:t>
      </w:r>
      <w:r w:rsidRPr="001C3FD7">
        <w:rPr>
          <w:rFonts w:ascii="Times New Roman" w:hAnsi="Times New Roman" w:cs="Times New Roman"/>
          <w:i/>
          <w:sz w:val="20"/>
          <w:szCs w:val="20"/>
        </w:rPr>
        <w:t>Journal of Colloid and Interface Science</w:t>
      </w:r>
      <w:r w:rsidRPr="001C3FD7">
        <w:rPr>
          <w:rFonts w:ascii="Times New Roman" w:hAnsi="Times New Roman" w:cs="Times New Roman"/>
          <w:sz w:val="20"/>
          <w:szCs w:val="20"/>
        </w:rPr>
        <w:t>, 358(1): 202-207.</w:t>
      </w:r>
      <w:bookmarkStart w:id="20" w:name="_ENREF_19"/>
      <w:bookmarkEnd w:id="19"/>
    </w:p>
    <w:p w:rsidR="001C3FD7" w:rsidRDefault="001C3FD7" w:rsidP="001C3FD7">
      <w:pPr>
        <w:pStyle w:val="EndNoteBibliography"/>
        <w:numPr>
          <w:ilvl w:val="0"/>
          <w:numId w:val="5"/>
        </w:numPr>
        <w:spacing w:after="0"/>
        <w:ind w:left="360"/>
        <w:jc w:val="both"/>
        <w:rPr>
          <w:rFonts w:ascii="Times New Roman" w:hAnsi="Times New Roman" w:cs="Times New Roman"/>
          <w:sz w:val="20"/>
          <w:szCs w:val="20"/>
        </w:rPr>
      </w:pPr>
      <w:r w:rsidRPr="001C3FD7">
        <w:rPr>
          <w:rFonts w:ascii="Times New Roman" w:hAnsi="Times New Roman" w:cs="Times New Roman"/>
          <w:sz w:val="20"/>
          <w:szCs w:val="20"/>
        </w:rPr>
        <w:t xml:space="preserve">Samaddar, P. and Sen, K. (2014). Cloud point extraction: A sustainable method of elemental preconcentration and speciation. </w:t>
      </w:r>
      <w:r w:rsidRPr="001C3FD7">
        <w:rPr>
          <w:rFonts w:ascii="Times New Roman" w:hAnsi="Times New Roman" w:cs="Times New Roman"/>
          <w:i/>
          <w:sz w:val="20"/>
          <w:szCs w:val="20"/>
        </w:rPr>
        <w:t>Journal of Industrial and Engineering Chemistry</w:t>
      </w:r>
      <w:r w:rsidRPr="001C3FD7">
        <w:rPr>
          <w:rFonts w:ascii="Times New Roman" w:hAnsi="Times New Roman" w:cs="Times New Roman"/>
          <w:sz w:val="20"/>
          <w:szCs w:val="20"/>
        </w:rPr>
        <w:t>, 20(4): 1209-1219.</w:t>
      </w:r>
      <w:bookmarkStart w:id="21" w:name="_ENREF_20"/>
      <w:bookmarkEnd w:id="20"/>
    </w:p>
    <w:p w:rsidR="001C3FD7" w:rsidRDefault="001C3FD7" w:rsidP="001C3FD7">
      <w:pPr>
        <w:pStyle w:val="EndNoteBibliography"/>
        <w:numPr>
          <w:ilvl w:val="0"/>
          <w:numId w:val="5"/>
        </w:numPr>
        <w:spacing w:after="0"/>
        <w:ind w:left="360"/>
        <w:jc w:val="both"/>
        <w:rPr>
          <w:rFonts w:ascii="Times New Roman" w:hAnsi="Times New Roman" w:cs="Times New Roman"/>
          <w:sz w:val="20"/>
          <w:szCs w:val="20"/>
        </w:rPr>
      </w:pPr>
      <w:r w:rsidRPr="001C3FD7">
        <w:rPr>
          <w:rFonts w:ascii="Times New Roman" w:eastAsia="SimSun" w:hAnsi="Times New Roman" w:cs="Times New Roman"/>
          <w:sz w:val="20"/>
          <w:szCs w:val="20"/>
        </w:rPr>
        <w:t>Tang, X., Zhu, D., Huai, W., Zhang, W., Fu, C., Xie, X., and Fan, H.</w:t>
      </w:r>
      <w:r w:rsidRPr="001C3FD7">
        <w:rPr>
          <w:rFonts w:ascii="Times New Roman" w:hAnsi="Times New Roman" w:cs="Times New Roman"/>
          <w:sz w:val="20"/>
          <w:szCs w:val="20"/>
        </w:rPr>
        <w:t xml:space="preserve"> (2017). Simultaneous extraction and separation of flavonoids and alkaloids from </w:t>
      </w:r>
      <w:r w:rsidRPr="001C3FD7">
        <w:rPr>
          <w:rFonts w:ascii="Times New Roman" w:hAnsi="Times New Roman" w:cs="Times New Roman"/>
          <w:i/>
          <w:sz w:val="20"/>
          <w:szCs w:val="20"/>
        </w:rPr>
        <w:t>Crotalaria sessiliflora</w:t>
      </w:r>
      <w:r w:rsidRPr="001C3FD7">
        <w:rPr>
          <w:rFonts w:ascii="Times New Roman" w:hAnsi="Times New Roman" w:cs="Times New Roman"/>
          <w:sz w:val="20"/>
          <w:szCs w:val="20"/>
        </w:rPr>
        <w:t xml:space="preserve"> L. by microwave-assisted cloud-point extraction. </w:t>
      </w:r>
      <w:r w:rsidRPr="001C3FD7">
        <w:rPr>
          <w:rFonts w:ascii="Times New Roman" w:hAnsi="Times New Roman" w:cs="Times New Roman"/>
          <w:i/>
          <w:sz w:val="20"/>
          <w:szCs w:val="20"/>
        </w:rPr>
        <w:t>Separation and Purification Technology</w:t>
      </w:r>
      <w:r w:rsidRPr="001C3FD7">
        <w:rPr>
          <w:rFonts w:ascii="Times New Roman" w:hAnsi="Times New Roman" w:cs="Times New Roman"/>
          <w:sz w:val="20"/>
          <w:szCs w:val="20"/>
        </w:rPr>
        <w:t>, 175: 266-273.</w:t>
      </w:r>
      <w:bookmarkStart w:id="22" w:name="_ENREF_21"/>
      <w:bookmarkEnd w:id="21"/>
    </w:p>
    <w:p w:rsidR="001C3FD7" w:rsidRDefault="001C3FD7" w:rsidP="001C3FD7">
      <w:pPr>
        <w:pStyle w:val="EndNoteBibliography"/>
        <w:numPr>
          <w:ilvl w:val="0"/>
          <w:numId w:val="5"/>
        </w:numPr>
        <w:spacing w:after="0"/>
        <w:ind w:left="360"/>
        <w:jc w:val="both"/>
        <w:rPr>
          <w:rFonts w:ascii="Times New Roman" w:hAnsi="Times New Roman" w:cs="Times New Roman"/>
          <w:sz w:val="20"/>
          <w:szCs w:val="20"/>
        </w:rPr>
      </w:pPr>
      <w:r w:rsidRPr="001C3FD7">
        <w:rPr>
          <w:rFonts w:ascii="Times New Roman" w:hAnsi="Times New Roman" w:cs="Times New Roman"/>
          <w:sz w:val="20"/>
          <w:szCs w:val="20"/>
        </w:rPr>
        <w:t xml:space="preserve">Pirdadeh-Beiranvand, M., Afkhami, A. and Madrakian, T. (2017). Cloud point-magnetic dispersive solid phase extraction for the spectrofluorometric determination of citaloperam. </w:t>
      </w:r>
      <w:r w:rsidRPr="001C3FD7">
        <w:rPr>
          <w:rFonts w:ascii="Times New Roman" w:hAnsi="Times New Roman" w:cs="Times New Roman"/>
          <w:i/>
          <w:sz w:val="20"/>
          <w:szCs w:val="20"/>
        </w:rPr>
        <w:t>Journal of Molecular Liquids</w:t>
      </w:r>
      <w:r w:rsidRPr="001C3FD7">
        <w:rPr>
          <w:rFonts w:ascii="Times New Roman" w:hAnsi="Times New Roman" w:cs="Times New Roman"/>
          <w:sz w:val="20"/>
          <w:szCs w:val="20"/>
        </w:rPr>
        <w:t>, 241: 43-48.</w:t>
      </w:r>
      <w:bookmarkStart w:id="23" w:name="_ENREF_22"/>
      <w:bookmarkEnd w:id="22"/>
    </w:p>
    <w:p w:rsidR="001C3FD7" w:rsidRDefault="001C3FD7" w:rsidP="001C3FD7">
      <w:pPr>
        <w:pStyle w:val="EndNoteBibliography"/>
        <w:numPr>
          <w:ilvl w:val="0"/>
          <w:numId w:val="5"/>
        </w:numPr>
        <w:spacing w:after="0"/>
        <w:ind w:left="360"/>
        <w:jc w:val="both"/>
        <w:rPr>
          <w:rFonts w:ascii="Times New Roman" w:hAnsi="Times New Roman" w:cs="Times New Roman"/>
          <w:sz w:val="20"/>
          <w:szCs w:val="20"/>
        </w:rPr>
      </w:pPr>
      <w:r w:rsidRPr="001C3FD7">
        <w:rPr>
          <w:rFonts w:ascii="Times New Roman" w:eastAsia="SimSun" w:hAnsi="Times New Roman" w:cs="Times New Roman"/>
          <w:sz w:val="20"/>
          <w:szCs w:val="20"/>
        </w:rPr>
        <w:t xml:space="preserve">Yang, X., Li, G., Yang, X., Jia, Z., and Luo, N. </w:t>
      </w:r>
      <w:r w:rsidRPr="001C3FD7">
        <w:rPr>
          <w:rFonts w:ascii="Times New Roman" w:hAnsi="Times New Roman" w:cs="Times New Roman"/>
          <w:sz w:val="20"/>
          <w:szCs w:val="20"/>
        </w:rPr>
        <w:t xml:space="preserve"> (2015). Determination of manganese in environmental samples by UV-Vis after cloud point extraction. </w:t>
      </w:r>
      <w:r w:rsidRPr="001C3FD7">
        <w:rPr>
          <w:rFonts w:ascii="Times New Roman" w:hAnsi="Times New Roman" w:cs="Times New Roman"/>
          <w:i/>
          <w:sz w:val="20"/>
          <w:szCs w:val="20"/>
        </w:rPr>
        <w:t>2</w:t>
      </w:r>
      <w:r w:rsidRPr="001C3FD7">
        <w:rPr>
          <w:rFonts w:ascii="Times New Roman" w:hAnsi="Times New Roman" w:cs="Times New Roman"/>
          <w:i/>
          <w:sz w:val="20"/>
          <w:szCs w:val="20"/>
          <w:vertAlign w:val="superscript"/>
        </w:rPr>
        <w:t>nd</w:t>
      </w:r>
      <w:r w:rsidRPr="001C3FD7">
        <w:rPr>
          <w:rFonts w:ascii="Times New Roman" w:hAnsi="Times New Roman" w:cs="Times New Roman"/>
          <w:i/>
          <w:sz w:val="20"/>
          <w:szCs w:val="20"/>
        </w:rPr>
        <w:t xml:space="preserve"> International Conference on Green Materials and Environmental Engineering, </w:t>
      </w:r>
      <w:r w:rsidRPr="001C3FD7">
        <w:rPr>
          <w:rFonts w:ascii="Times New Roman" w:hAnsi="Times New Roman" w:cs="Times New Roman"/>
          <w:sz w:val="20"/>
          <w:szCs w:val="20"/>
        </w:rPr>
        <w:t>2015: 91-94.</w:t>
      </w:r>
      <w:bookmarkStart w:id="24" w:name="_ENREF_23"/>
      <w:bookmarkEnd w:id="23"/>
    </w:p>
    <w:p w:rsidR="001C3FD7" w:rsidRDefault="001C3FD7" w:rsidP="001C3FD7">
      <w:pPr>
        <w:pStyle w:val="EndNoteBibliography"/>
        <w:numPr>
          <w:ilvl w:val="0"/>
          <w:numId w:val="5"/>
        </w:numPr>
        <w:spacing w:after="0"/>
        <w:ind w:left="360"/>
        <w:jc w:val="both"/>
        <w:rPr>
          <w:rFonts w:ascii="Times New Roman" w:hAnsi="Times New Roman" w:cs="Times New Roman"/>
          <w:sz w:val="20"/>
          <w:szCs w:val="20"/>
        </w:rPr>
      </w:pPr>
      <w:r w:rsidRPr="001C3FD7">
        <w:rPr>
          <w:rFonts w:ascii="Times New Roman" w:hAnsi="Times New Roman" w:cs="Times New Roman"/>
          <w:sz w:val="20"/>
          <w:szCs w:val="20"/>
        </w:rPr>
        <w:t xml:space="preserve">Sato, N., Mori, M. and Itabashi, H. (2013). Cloud point extraction of Cu (II) using a mixture of triton X-100 and dithizone with a salting-out effect and its application to visual determination. </w:t>
      </w:r>
      <w:r w:rsidRPr="001C3FD7">
        <w:rPr>
          <w:rFonts w:ascii="Times New Roman" w:hAnsi="Times New Roman" w:cs="Times New Roman"/>
          <w:i/>
          <w:sz w:val="20"/>
          <w:szCs w:val="20"/>
        </w:rPr>
        <w:t>Talanta</w:t>
      </w:r>
      <w:r w:rsidRPr="001C3FD7">
        <w:rPr>
          <w:rFonts w:ascii="Times New Roman" w:hAnsi="Times New Roman" w:cs="Times New Roman"/>
          <w:sz w:val="20"/>
          <w:szCs w:val="20"/>
        </w:rPr>
        <w:t>, 2013. 117: 376-381.</w:t>
      </w:r>
      <w:bookmarkStart w:id="25" w:name="_ENREF_24"/>
      <w:bookmarkEnd w:id="24"/>
    </w:p>
    <w:p w:rsidR="001C3FD7" w:rsidRDefault="001C3FD7" w:rsidP="001C3FD7">
      <w:pPr>
        <w:pStyle w:val="EndNoteBibliography"/>
        <w:numPr>
          <w:ilvl w:val="0"/>
          <w:numId w:val="5"/>
        </w:numPr>
        <w:spacing w:after="0"/>
        <w:ind w:left="360"/>
        <w:jc w:val="both"/>
        <w:rPr>
          <w:rFonts w:ascii="Times New Roman" w:hAnsi="Times New Roman" w:cs="Times New Roman"/>
          <w:sz w:val="20"/>
          <w:szCs w:val="20"/>
        </w:rPr>
      </w:pPr>
      <w:r w:rsidRPr="001C3FD7">
        <w:rPr>
          <w:rFonts w:ascii="Times New Roman" w:hAnsi="Times New Roman" w:cs="Times New Roman"/>
          <w:sz w:val="20"/>
          <w:szCs w:val="20"/>
        </w:rPr>
        <w:t xml:space="preserve">Purkait, M., DasGupta, S. and De, S. (2006). Performance of TX-100 and TX-114 for the separation of chrysoidine dye using cloud point extraction. </w:t>
      </w:r>
      <w:r w:rsidRPr="001C3FD7">
        <w:rPr>
          <w:rFonts w:ascii="Times New Roman" w:hAnsi="Times New Roman" w:cs="Times New Roman"/>
          <w:i/>
          <w:sz w:val="20"/>
          <w:szCs w:val="20"/>
        </w:rPr>
        <w:t>Journal of Hazardous Materials,</w:t>
      </w:r>
      <w:r w:rsidRPr="001C3FD7">
        <w:rPr>
          <w:rFonts w:ascii="Times New Roman" w:hAnsi="Times New Roman" w:cs="Times New Roman"/>
          <w:sz w:val="20"/>
          <w:szCs w:val="20"/>
        </w:rPr>
        <w:t xml:space="preserve"> 137(2): 827-835.</w:t>
      </w:r>
      <w:bookmarkStart w:id="26" w:name="_ENREF_25"/>
      <w:bookmarkEnd w:id="25"/>
    </w:p>
    <w:p w:rsidR="001C3FD7" w:rsidRDefault="001C3FD7" w:rsidP="001C3FD7">
      <w:pPr>
        <w:pStyle w:val="EndNoteBibliography"/>
        <w:numPr>
          <w:ilvl w:val="0"/>
          <w:numId w:val="5"/>
        </w:numPr>
        <w:spacing w:after="0"/>
        <w:ind w:left="360"/>
        <w:jc w:val="both"/>
        <w:rPr>
          <w:rFonts w:ascii="Times New Roman" w:hAnsi="Times New Roman" w:cs="Times New Roman"/>
          <w:sz w:val="20"/>
          <w:szCs w:val="20"/>
        </w:rPr>
      </w:pPr>
      <w:r w:rsidRPr="001C3FD7">
        <w:rPr>
          <w:rFonts w:ascii="Times New Roman" w:eastAsia="SimSun" w:hAnsi="Times New Roman" w:cs="Times New Roman"/>
          <w:sz w:val="20"/>
          <w:szCs w:val="20"/>
        </w:rPr>
        <w:t xml:space="preserve">Hunger, J., Neueder, R., Buchner, R., and Apelblat, A. (2013). </w:t>
      </w:r>
      <w:r w:rsidRPr="001C3FD7">
        <w:rPr>
          <w:rFonts w:ascii="Times New Roman" w:hAnsi="Times New Roman" w:cs="Times New Roman"/>
          <w:sz w:val="20"/>
          <w:szCs w:val="20"/>
        </w:rPr>
        <w:t xml:space="preserve">A conductance study of guanidinium chloride, thiocyanate, sulfate, and carbonate in dilute aqueous solutions: ion-association and carbonate hydrolysis effects. </w:t>
      </w:r>
      <w:r w:rsidRPr="001C3FD7">
        <w:rPr>
          <w:rFonts w:ascii="Times New Roman" w:hAnsi="Times New Roman" w:cs="Times New Roman"/>
          <w:i/>
          <w:sz w:val="20"/>
          <w:szCs w:val="20"/>
        </w:rPr>
        <w:t>The Journal of Physical Chemistry B</w:t>
      </w:r>
      <w:r w:rsidRPr="001C3FD7">
        <w:rPr>
          <w:rFonts w:ascii="Times New Roman" w:hAnsi="Times New Roman" w:cs="Times New Roman"/>
          <w:sz w:val="20"/>
          <w:szCs w:val="20"/>
        </w:rPr>
        <w:t>, 117(2): 615-622.</w:t>
      </w:r>
      <w:bookmarkStart w:id="27" w:name="_ENREF_26"/>
      <w:bookmarkEnd w:id="26"/>
    </w:p>
    <w:p w:rsidR="001C3FD7" w:rsidRDefault="001C3FD7" w:rsidP="001C3FD7">
      <w:pPr>
        <w:pStyle w:val="EndNoteBibliography"/>
        <w:numPr>
          <w:ilvl w:val="0"/>
          <w:numId w:val="5"/>
        </w:numPr>
        <w:spacing w:after="0"/>
        <w:ind w:left="360"/>
        <w:jc w:val="both"/>
        <w:rPr>
          <w:rFonts w:ascii="Times New Roman" w:hAnsi="Times New Roman" w:cs="Times New Roman"/>
          <w:sz w:val="20"/>
          <w:szCs w:val="20"/>
        </w:rPr>
      </w:pPr>
      <w:r w:rsidRPr="001C3FD7">
        <w:rPr>
          <w:rFonts w:ascii="Times New Roman" w:hAnsi="Times New Roman" w:cs="Times New Roman"/>
          <w:sz w:val="20"/>
          <w:szCs w:val="20"/>
        </w:rPr>
        <w:t xml:space="preserve">Purkait, M., DasGupta, S. and De, S. (2009). Determination of thermodynamic parameters for the cloud point extraction of different dyes using TX-100 and TX-114. </w:t>
      </w:r>
      <w:r w:rsidRPr="001C3FD7">
        <w:rPr>
          <w:rFonts w:ascii="Times New Roman" w:hAnsi="Times New Roman" w:cs="Times New Roman"/>
          <w:i/>
          <w:sz w:val="20"/>
          <w:szCs w:val="20"/>
        </w:rPr>
        <w:t>Desalination,</w:t>
      </w:r>
      <w:r w:rsidRPr="001C3FD7">
        <w:rPr>
          <w:rFonts w:ascii="Times New Roman" w:hAnsi="Times New Roman" w:cs="Times New Roman"/>
          <w:sz w:val="20"/>
          <w:szCs w:val="20"/>
        </w:rPr>
        <w:t xml:space="preserve"> 244(1-3): 130-138.</w:t>
      </w:r>
      <w:bookmarkStart w:id="28" w:name="_ENREF_27"/>
      <w:bookmarkEnd w:id="27"/>
    </w:p>
    <w:p w:rsidR="001C3FD7" w:rsidRDefault="001C3FD7" w:rsidP="001C3FD7">
      <w:pPr>
        <w:pStyle w:val="EndNoteBibliography"/>
        <w:numPr>
          <w:ilvl w:val="0"/>
          <w:numId w:val="5"/>
        </w:numPr>
        <w:spacing w:after="0"/>
        <w:ind w:left="360"/>
        <w:jc w:val="both"/>
        <w:rPr>
          <w:rFonts w:ascii="Times New Roman" w:hAnsi="Times New Roman" w:cs="Times New Roman"/>
          <w:sz w:val="20"/>
          <w:szCs w:val="20"/>
        </w:rPr>
      </w:pPr>
      <w:r w:rsidRPr="001C3FD7">
        <w:rPr>
          <w:rFonts w:ascii="Times New Roman" w:hAnsi="Times New Roman" w:cs="Times New Roman"/>
          <w:sz w:val="20"/>
          <w:szCs w:val="20"/>
        </w:rPr>
        <w:t>P</w:t>
      </w:r>
      <w:r w:rsidRPr="001C3FD7">
        <w:rPr>
          <w:rFonts w:ascii="Times New Roman" w:eastAsia="SimSun" w:hAnsi="Times New Roman" w:cs="Times New Roman"/>
          <w:sz w:val="20"/>
          <w:szCs w:val="20"/>
        </w:rPr>
        <w:t xml:space="preserve">urkait, M. K., Vijay, S. S., DasGupta, S., and De, S. (2004). </w:t>
      </w:r>
      <w:r w:rsidRPr="001C3FD7">
        <w:rPr>
          <w:rFonts w:ascii="Times New Roman" w:hAnsi="Times New Roman" w:cs="Times New Roman"/>
          <w:sz w:val="20"/>
          <w:szCs w:val="20"/>
        </w:rPr>
        <w:t xml:space="preserve">Separation of congo red by surfactant mediated cloud point extraction. </w:t>
      </w:r>
      <w:r w:rsidRPr="001C3FD7">
        <w:rPr>
          <w:rFonts w:ascii="Times New Roman" w:hAnsi="Times New Roman" w:cs="Times New Roman"/>
          <w:i/>
          <w:sz w:val="20"/>
          <w:szCs w:val="20"/>
        </w:rPr>
        <w:t>Dyes and Pigments,</w:t>
      </w:r>
      <w:r w:rsidRPr="001C3FD7">
        <w:rPr>
          <w:rFonts w:ascii="Times New Roman" w:hAnsi="Times New Roman" w:cs="Times New Roman"/>
          <w:sz w:val="20"/>
          <w:szCs w:val="20"/>
        </w:rPr>
        <w:t xml:space="preserve"> 63(2): 151-159.</w:t>
      </w:r>
      <w:bookmarkStart w:id="29" w:name="_ENREF_28"/>
      <w:bookmarkEnd w:id="28"/>
    </w:p>
    <w:p w:rsidR="001C3FD7" w:rsidRPr="001C3FD7" w:rsidRDefault="001C3FD7" w:rsidP="001C3FD7">
      <w:pPr>
        <w:pStyle w:val="EndNoteBibliography"/>
        <w:numPr>
          <w:ilvl w:val="0"/>
          <w:numId w:val="5"/>
        </w:numPr>
        <w:spacing w:after="0"/>
        <w:ind w:left="360"/>
        <w:jc w:val="both"/>
        <w:rPr>
          <w:rFonts w:ascii="Times New Roman" w:hAnsi="Times New Roman" w:cs="Times New Roman"/>
          <w:sz w:val="20"/>
          <w:szCs w:val="20"/>
        </w:rPr>
      </w:pPr>
      <w:r w:rsidRPr="001C3FD7">
        <w:rPr>
          <w:rFonts w:ascii="Times New Roman" w:eastAsia="SimSun" w:hAnsi="Times New Roman" w:cs="Times New Roman"/>
          <w:sz w:val="20"/>
          <w:szCs w:val="20"/>
        </w:rPr>
        <w:t xml:space="preserve">Wang, L., Jiang, G.-B., Cai, Y.-Q., He, B., Wang, Y.-W., and Shen, D.-Z. </w:t>
      </w:r>
      <w:r w:rsidRPr="001C3FD7">
        <w:rPr>
          <w:rFonts w:ascii="Times New Roman" w:hAnsi="Times New Roman" w:cs="Times New Roman"/>
          <w:sz w:val="20"/>
          <w:szCs w:val="20"/>
        </w:rPr>
        <w:t xml:space="preserve"> (2007). Cloud point extraction coupled with HPLC-UV for the determination of phthalate esters in environmental water samples. </w:t>
      </w:r>
      <w:r w:rsidRPr="001C3FD7">
        <w:rPr>
          <w:rFonts w:ascii="Times New Roman" w:hAnsi="Times New Roman" w:cs="Times New Roman"/>
          <w:i/>
          <w:sz w:val="20"/>
          <w:szCs w:val="20"/>
        </w:rPr>
        <w:t>Journal of Environmental Sciences,</w:t>
      </w:r>
      <w:r w:rsidRPr="001C3FD7">
        <w:rPr>
          <w:rFonts w:ascii="Times New Roman" w:hAnsi="Times New Roman" w:cs="Times New Roman"/>
          <w:sz w:val="20"/>
          <w:szCs w:val="20"/>
        </w:rPr>
        <w:t xml:space="preserve"> 19(7): 874-878.</w:t>
      </w:r>
      <w:bookmarkEnd w:id="29"/>
    </w:p>
    <w:p w:rsidR="00C32AA1" w:rsidRPr="001C3FD7" w:rsidRDefault="001C3FD7" w:rsidP="001C3FD7">
      <w:pPr>
        <w:spacing w:after="0" w:line="240" w:lineRule="auto"/>
        <w:jc w:val="both"/>
        <w:rPr>
          <w:rFonts w:ascii="Times New Roman" w:hAnsi="Times New Roman"/>
          <w:noProof/>
          <w:sz w:val="20"/>
          <w:szCs w:val="20"/>
          <w:lang w:bidi="ar-SA"/>
        </w:rPr>
      </w:pPr>
      <w:r w:rsidRPr="00744667">
        <w:rPr>
          <w:rFonts w:ascii="Times New Roman" w:hAnsi="Times New Roman"/>
          <w:sz w:val="20"/>
          <w:szCs w:val="20"/>
          <w:lang w:val="en-GB"/>
        </w:rPr>
        <w:fldChar w:fldCharType="end"/>
      </w:r>
      <w:bookmarkEnd w:id="1"/>
    </w:p>
    <w:sectPr w:rsidR="00C32AA1" w:rsidRPr="001C3FD7" w:rsidSect="00DF2F03">
      <w:headerReference w:type="even" r:id="rId17"/>
      <w:headerReference w:type="default" r:id="rId18"/>
      <w:footerReference w:type="even" r:id="rId19"/>
      <w:footerReference w:type="default" r:id="rId20"/>
      <w:pgSz w:w="12240" w:h="15840" w:code="1"/>
      <w:pgMar w:top="1800" w:right="1469" w:bottom="1699" w:left="1440" w:header="706" w:footer="706" w:gutter="0"/>
      <w:pgNumType w:start="83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13A2" w:rsidRDefault="00D613A2" w:rsidP="00FB4C59">
      <w:pPr>
        <w:spacing w:after="0" w:line="240" w:lineRule="auto"/>
      </w:pPr>
      <w:r>
        <w:separator/>
      </w:r>
    </w:p>
  </w:endnote>
  <w:endnote w:type="continuationSeparator" w:id="0">
    <w:p w:rsidR="00D613A2" w:rsidRDefault="00D613A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Malgun Gothic">
    <w:panose1 w:val="020B0503020000020004"/>
    <w:charset w:val="81"/>
    <w:family w:val="swiss"/>
    <w:pitch w:val="variable"/>
    <w:sig w:usb0="900002AF" w:usb1="0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Default="008B5904">
    <w:pPr>
      <w:pStyle w:val="Footer"/>
      <w:rPr>
        <w:rFonts w:ascii="Times New Roman" w:hAnsi="Times New Roman"/>
        <w:noProof/>
        <w:lang w:val="en-US"/>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7B0564">
      <w:rPr>
        <w:rFonts w:ascii="Times New Roman" w:hAnsi="Times New Roman"/>
        <w:noProof/>
      </w:rPr>
      <w:t>848</w:t>
    </w:r>
    <w:r w:rsidRPr="008B5904">
      <w:rPr>
        <w:rFonts w:ascii="Times New Roman" w:hAnsi="Times New Roman"/>
        <w:noProof/>
      </w:rPr>
      <w:fldChar w:fldCharType="end"/>
    </w:r>
  </w:p>
  <w:p w:rsidR="00FC5284" w:rsidRPr="00FC5284" w:rsidRDefault="00FC5284">
    <w:pPr>
      <w:pStyle w:val="Footer"/>
      <w:rPr>
        <w:rFonts w:ascii="Times New Roman" w:hAnsi="Times New Roman"/>
        <w:lang w:val="en-US"/>
      </w:rPr>
    </w:pP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Default="008B5904">
    <w:pPr>
      <w:pStyle w:val="Footer"/>
      <w:jc w:val="right"/>
      <w:rPr>
        <w:rFonts w:ascii="Times New Roman" w:hAnsi="Times New Roman"/>
        <w:noProof/>
        <w:lang w:val="en-US"/>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7B0564">
      <w:rPr>
        <w:rFonts w:ascii="Times New Roman" w:hAnsi="Times New Roman"/>
        <w:noProof/>
      </w:rPr>
      <w:t>847</w:t>
    </w:r>
    <w:r w:rsidRPr="008B5904">
      <w:rPr>
        <w:rFonts w:ascii="Times New Roman" w:hAnsi="Times New Roman"/>
        <w:noProof/>
      </w:rPr>
      <w:fldChar w:fldCharType="end"/>
    </w:r>
  </w:p>
  <w:p w:rsidR="00FC5284" w:rsidRPr="00FC5284" w:rsidRDefault="00FC5284">
    <w:pPr>
      <w:pStyle w:val="Footer"/>
      <w:jc w:val="right"/>
      <w:rPr>
        <w:rFonts w:ascii="Times New Roman" w:hAnsi="Times New Roman"/>
        <w:lang w:val="en-US"/>
      </w:rPr>
    </w:pP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13A2" w:rsidRDefault="00D613A2" w:rsidP="00FB4C59">
      <w:pPr>
        <w:spacing w:after="0" w:line="240" w:lineRule="auto"/>
      </w:pPr>
      <w:r>
        <w:separator/>
      </w:r>
    </w:p>
  </w:footnote>
  <w:footnote w:type="continuationSeparator" w:id="0">
    <w:p w:rsidR="00D613A2" w:rsidRDefault="00D613A2"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3026" w:rsidRPr="00B43026" w:rsidRDefault="00B43026" w:rsidP="00B43026">
    <w:pPr>
      <w:spacing w:after="0" w:line="240" w:lineRule="auto"/>
      <w:ind w:left="900" w:hanging="900"/>
      <w:rPr>
        <w:rFonts w:ascii="Times New Roman" w:hAnsi="Times New Roman"/>
        <w:sz w:val="20"/>
        <w:szCs w:val="20"/>
        <w:lang w:val="en-GB"/>
      </w:rPr>
    </w:pPr>
    <w:r>
      <w:rPr>
        <w:rFonts w:ascii="Times New Roman" w:hAnsi="Times New Roman"/>
        <w:sz w:val="20"/>
        <w:szCs w:val="20"/>
      </w:rPr>
      <w:t>Ooi et al</w:t>
    </w:r>
    <w:r w:rsidR="006B72B0" w:rsidRPr="00B43026">
      <w:rPr>
        <w:rFonts w:ascii="Times New Roman" w:hAnsi="Times New Roman"/>
        <w:sz w:val="20"/>
        <w:szCs w:val="20"/>
      </w:rPr>
      <w:t xml:space="preserve">: </w:t>
    </w:r>
    <w:r w:rsidRPr="00B43026">
      <w:rPr>
        <w:rFonts w:ascii="Times New Roman" w:hAnsi="Times New Roman"/>
        <w:sz w:val="20"/>
        <w:szCs w:val="20"/>
      </w:rPr>
      <w:t xml:space="preserve"> </w:t>
    </w:r>
    <w:r>
      <w:rPr>
        <w:rFonts w:ascii="Times New Roman" w:hAnsi="Times New Roman"/>
        <w:sz w:val="20"/>
        <w:szCs w:val="20"/>
      </w:rPr>
      <w:tab/>
    </w:r>
    <w:r w:rsidRPr="00B43026">
      <w:rPr>
        <w:rFonts w:ascii="Times New Roman" w:hAnsi="Times New Roman"/>
        <w:sz w:val="20"/>
        <w:szCs w:val="20"/>
        <w:lang w:val="en-GB"/>
      </w:rPr>
      <w:t>REMOVAL OF PHTHALATES IN AQUEOS SAMPLES USING NON-IONIC SILICONE SURFACTANT MEDIATED CLOUD POINT EXTRACTION VIA SPECTROPHOTOMETRY</w:t>
    </w:r>
  </w:p>
  <w:p w:rsidR="002B3BD8" w:rsidRPr="006B72B0" w:rsidRDefault="002B3BD8" w:rsidP="006B72B0">
    <w:pPr>
      <w:pStyle w:val="Header"/>
      <w:rPr>
        <w:rFonts w:ascii="Times New Roman" w:hAnsi="Times New Roman"/>
        <w:lang w:val="en-US"/>
      </w:rPr>
    </w:pP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617AA2">
      <w:rPr>
        <w:rFonts w:ascii="Times New Roman" w:hAnsi="Times New Roman"/>
        <w:i/>
        <w:lang w:val="en-US"/>
      </w:rPr>
      <w:t>23</w:t>
    </w:r>
    <w:r>
      <w:rPr>
        <w:rFonts w:ascii="Times New Roman" w:hAnsi="Times New Roman"/>
        <w:i/>
      </w:rPr>
      <w:t xml:space="preserve"> </w:t>
    </w:r>
    <w:r w:rsidR="00AF4494">
      <w:rPr>
        <w:rFonts w:ascii="Times New Roman" w:hAnsi="Times New Roman"/>
        <w:i/>
        <w:lang w:val="en-US"/>
      </w:rPr>
      <w:t>No 5</w:t>
    </w:r>
    <w:r>
      <w:rPr>
        <w:rFonts w:ascii="Times New Roman" w:hAnsi="Times New Roman"/>
        <w:i/>
      </w:rPr>
      <w:t xml:space="preserve"> (201</w:t>
    </w:r>
    <w:r w:rsidR="00617AA2">
      <w:rPr>
        <w:rFonts w:ascii="Times New Roman" w:hAnsi="Times New Roman"/>
        <w:i/>
        <w:lang w:val="en-US"/>
      </w:rPr>
      <w:t>9</w:t>
    </w:r>
    <w:r w:rsidRPr="00D75B35">
      <w:rPr>
        <w:rFonts w:ascii="Times New Roman" w:hAnsi="Times New Roman"/>
        <w:i/>
      </w:rPr>
      <w:t xml:space="preserve">): </w:t>
    </w:r>
    <w:r w:rsidR="00DF2F03">
      <w:rPr>
        <w:rFonts w:ascii="Times New Roman" w:hAnsi="Times New Roman"/>
        <w:i/>
        <w:lang w:val="en-US"/>
      </w:rPr>
      <w:t>839</w:t>
    </w:r>
    <w:r>
      <w:rPr>
        <w:rFonts w:ascii="Times New Roman" w:hAnsi="Times New Roman"/>
        <w:i/>
        <w:lang w:val="en-US"/>
      </w:rPr>
      <w:t xml:space="preserve"> </w:t>
    </w:r>
    <w:r w:rsidR="007A0583">
      <w:rPr>
        <w:rFonts w:ascii="Times New Roman" w:hAnsi="Times New Roman"/>
        <w:i/>
        <w:lang w:val="en-US"/>
      </w:rPr>
      <w:t>-</w:t>
    </w:r>
    <w:r w:rsidR="00DF2F03">
      <w:rPr>
        <w:rFonts w:ascii="Times New Roman" w:hAnsi="Times New Roman"/>
        <w:i/>
        <w:lang w:val="en-US"/>
      </w:rPr>
      <w:t xml:space="preserve"> 848</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8D1880">
      <w:rPr>
        <w:rFonts w:ascii="Times New Roman" w:hAnsi="Times New Roman"/>
        <w:i/>
        <w:lang w:val="en-US"/>
      </w:rPr>
      <w:t>s://</w:t>
    </w:r>
    <w:r w:rsidR="00617AA2">
      <w:rPr>
        <w:rFonts w:ascii="Times New Roman" w:hAnsi="Times New Roman"/>
        <w:i/>
        <w:lang w:val="en-US"/>
      </w:rPr>
      <w:t>doi.org/10.17576/mjas-2019-23</w:t>
    </w:r>
    <w:r w:rsidR="00DD7C38">
      <w:rPr>
        <w:rFonts w:ascii="Times New Roman" w:hAnsi="Times New Roman"/>
        <w:i/>
        <w:lang w:val="en-US"/>
      </w:rPr>
      <w:t>0</w:t>
    </w:r>
    <w:r w:rsidR="00AF4494">
      <w:rPr>
        <w:rFonts w:ascii="Times New Roman" w:hAnsi="Times New Roman"/>
        <w:i/>
        <w:lang w:val="en-US"/>
      </w:rPr>
      <w:t>5</w:t>
    </w:r>
    <w:r w:rsidR="00DF2F03">
      <w:rPr>
        <w:rFonts w:ascii="Times New Roman" w:hAnsi="Times New Roman"/>
        <w:i/>
        <w:lang w:val="en-US"/>
      </w:rPr>
      <w:t>-09</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A90616"/>
    <w:multiLevelType w:val="hybridMultilevel"/>
    <w:tmpl w:val="354CF46A"/>
    <w:lvl w:ilvl="0" w:tplc="5F36083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574F405A"/>
    <w:multiLevelType w:val="multilevel"/>
    <w:tmpl w:val="95346A04"/>
    <w:lvl w:ilvl="0">
      <w:start w:val="1"/>
      <w:numFmt w:val="decimal"/>
      <w:lvlText w:val="%1."/>
      <w:lvlJc w:val="left"/>
      <w:pPr>
        <w:ind w:left="360" w:hanging="360"/>
      </w:pPr>
      <w:rPr>
        <w:rFonts w:asciiTheme="minorHAnsi" w:eastAsiaTheme="minorEastAsia" w:hAnsiTheme="minorHAnsi" w:cstheme="minorBidi"/>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nsid w:val="61CA518D"/>
    <w:multiLevelType w:val="hybridMultilevel"/>
    <w:tmpl w:val="9C7CD4B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921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41111"/>
    <w:rsid w:val="00084936"/>
    <w:rsid w:val="000C49FF"/>
    <w:rsid w:val="000D16A1"/>
    <w:rsid w:val="000D2B0C"/>
    <w:rsid w:val="000F77DA"/>
    <w:rsid w:val="001068E8"/>
    <w:rsid w:val="001106D8"/>
    <w:rsid w:val="00117BCD"/>
    <w:rsid w:val="00177EA0"/>
    <w:rsid w:val="001A3275"/>
    <w:rsid w:val="001B4400"/>
    <w:rsid w:val="001C3FD7"/>
    <w:rsid w:val="001D035A"/>
    <w:rsid w:val="001D3855"/>
    <w:rsid w:val="001D6F2C"/>
    <w:rsid w:val="00227D25"/>
    <w:rsid w:val="00277498"/>
    <w:rsid w:val="002860B7"/>
    <w:rsid w:val="00290F4D"/>
    <w:rsid w:val="002A2363"/>
    <w:rsid w:val="002A2FC0"/>
    <w:rsid w:val="002B188F"/>
    <w:rsid w:val="002B3BD8"/>
    <w:rsid w:val="002F3F91"/>
    <w:rsid w:val="00304767"/>
    <w:rsid w:val="00304B34"/>
    <w:rsid w:val="00312A6F"/>
    <w:rsid w:val="00352D57"/>
    <w:rsid w:val="00361BAF"/>
    <w:rsid w:val="00362FCE"/>
    <w:rsid w:val="00367D1F"/>
    <w:rsid w:val="003B4FC1"/>
    <w:rsid w:val="003B6019"/>
    <w:rsid w:val="003D585B"/>
    <w:rsid w:val="003E7DA6"/>
    <w:rsid w:val="003F12FF"/>
    <w:rsid w:val="004760D4"/>
    <w:rsid w:val="00482180"/>
    <w:rsid w:val="00494C46"/>
    <w:rsid w:val="004B43FF"/>
    <w:rsid w:val="004C7089"/>
    <w:rsid w:val="004D7E25"/>
    <w:rsid w:val="004F265B"/>
    <w:rsid w:val="00502641"/>
    <w:rsid w:val="005C6768"/>
    <w:rsid w:val="005E4871"/>
    <w:rsid w:val="00601C8A"/>
    <w:rsid w:val="00617AA2"/>
    <w:rsid w:val="006257E5"/>
    <w:rsid w:val="00634C25"/>
    <w:rsid w:val="0063542E"/>
    <w:rsid w:val="006416AB"/>
    <w:rsid w:val="00660445"/>
    <w:rsid w:val="00666974"/>
    <w:rsid w:val="006768E9"/>
    <w:rsid w:val="00687982"/>
    <w:rsid w:val="006B3EC8"/>
    <w:rsid w:val="006B72B0"/>
    <w:rsid w:val="006D212D"/>
    <w:rsid w:val="006D286E"/>
    <w:rsid w:val="006D695E"/>
    <w:rsid w:val="00725A6A"/>
    <w:rsid w:val="007706A6"/>
    <w:rsid w:val="007943F3"/>
    <w:rsid w:val="007A0583"/>
    <w:rsid w:val="007A738C"/>
    <w:rsid w:val="007B0564"/>
    <w:rsid w:val="007B1349"/>
    <w:rsid w:val="007D45AC"/>
    <w:rsid w:val="007E25BD"/>
    <w:rsid w:val="00802C35"/>
    <w:rsid w:val="0082181A"/>
    <w:rsid w:val="0082457A"/>
    <w:rsid w:val="00825624"/>
    <w:rsid w:val="0083587A"/>
    <w:rsid w:val="00883CC3"/>
    <w:rsid w:val="008B470E"/>
    <w:rsid w:val="008B5904"/>
    <w:rsid w:val="008D1880"/>
    <w:rsid w:val="008D29BF"/>
    <w:rsid w:val="008E1211"/>
    <w:rsid w:val="008E5BBF"/>
    <w:rsid w:val="008E6968"/>
    <w:rsid w:val="009211AF"/>
    <w:rsid w:val="00921742"/>
    <w:rsid w:val="009357B8"/>
    <w:rsid w:val="009866F6"/>
    <w:rsid w:val="009D030D"/>
    <w:rsid w:val="009D5EE9"/>
    <w:rsid w:val="00A049C6"/>
    <w:rsid w:val="00A14DB9"/>
    <w:rsid w:val="00A4762A"/>
    <w:rsid w:val="00A64690"/>
    <w:rsid w:val="00A74A7E"/>
    <w:rsid w:val="00AA43F9"/>
    <w:rsid w:val="00AD1B8A"/>
    <w:rsid w:val="00AE713F"/>
    <w:rsid w:val="00AF2305"/>
    <w:rsid w:val="00AF2821"/>
    <w:rsid w:val="00AF4494"/>
    <w:rsid w:val="00B1121C"/>
    <w:rsid w:val="00B25B65"/>
    <w:rsid w:val="00B2770A"/>
    <w:rsid w:val="00B314AD"/>
    <w:rsid w:val="00B43026"/>
    <w:rsid w:val="00B51963"/>
    <w:rsid w:val="00B57BD3"/>
    <w:rsid w:val="00B75BF6"/>
    <w:rsid w:val="00B7735A"/>
    <w:rsid w:val="00B91DE7"/>
    <w:rsid w:val="00BA1F7B"/>
    <w:rsid w:val="00BB58AF"/>
    <w:rsid w:val="00BE6617"/>
    <w:rsid w:val="00BE7C30"/>
    <w:rsid w:val="00C055BF"/>
    <w:rsid w:val="00C2226A"/>
    <w:rsid w:val="00C23746"/>
    <w:rsid w:val="00C32AA1"/>
    <w:rsid w:val="00C94D92"/>
    <w:rsid w:val="00C97340"/>
    <w:rsid w:val="00CA513F"/>
    <w:rsid w:val="00CB3AA6"/>
    <w:rsid w:val="00CC1BA6"/>
    <w:rsid w:val="00CE2BC6"/>
    <w:rsid w:val="00CF05FF"/>
    <w:rsid w:val="00D257FB"/>
    <w:rsid w:val="00D340BB"/>
    <w:rsid w:val="00D34708"/>
    <w:rsid w:val="00D505D5"/>
    <w:rsid w:val="00D613A2"/>
    <w:rsid w:val="00D6781A"/>
    <w:rsid w:val="00D75B35"/>
    <w:rsid w:val="00D76E09"/>
    <w:rsid w:val="00D9736F"/>
    <w:rsid w:val="00D9792A"/>
    <w:rsid w:val="00DD0CD5"/>
    <w:rsid w:val="00DD377F"/>
    <w:rsid w:val="00DD7C38"/>
    <w:rsid w:val="00DF2F03"/>
    <w:rsid w:val="00E25547"/>
    <w:rsid w:val="00E3287E"/>
    <w:rsid w:val="00E54D12"/>
    <w:rsid w:val="00E66197"/>
    <w:rsid w:val="00EC7973"/>
    <w:rsid w:val="00F121A0"/>
    <w:rsid w:val="00F31093"/>
    <w:rsid w:val="00F33AB1"/>
    <w:rsid w:val="00F412AF"/>
    <w:rsid w:val="00F43667"/>
    <w:rsid w:val="00F447A7"/>
    <w:rsid w:val="00F4760B"/>
    <w:rsid w:val="00FB4C59"/>
    <w:rsid w:val="00FB6521"/>
    <w:rsid w:val="00FC5284"/>
    <w:rsid w:val="00FE0572"/>
    <w:rsid w:val="00FF0B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EndNoteBibliographyTitle">
    <w:name w:val="EndNote Bibliography Title"/>
    <w:basedOn w:val="Normal"/>
    <w:link w:val="EndNoteBibliographyTitleChar"/>
    <w:rsid w:val="00C32AA1"/>
    <w:pPr>
      <w:spacing w:after="0"/>
      <w:jc w:val="center"/>
    </w:pPr>
    <w:rPr>
      <w:rFonts w:ascii="Calibri" w:eastAsiaTheme="minorEastAsia" w:hAnsi="Calibri" w:cs="Calibri"/>
      <w:noProof/>
      <w:lang w:val="en-MY" w:eastAsia="zh-CN"/>
    </w:rPr>
  </w:style>
  <w:style w:type="character" w:customStyle="1" w:styleId="ListParagraphChar">
    <w:name w:val="List Paragraph Char"/>
    <w:basedOn w:val="DefaultParagraphFont"/>
    <w:link w:val="ListParagraph"/>
    <w:uiPriority w:val="34"/>
    <w:rsid w:val="00C32AA1"/>
    <w:rPr>
      <w:rFonts w:eastAsia="Times New Roman"/>
      <w:sz w:val="22"/>
      <w:szCs w:val="22"/>
      <w:lang w:bidi="en-US"/>
    </w:rPr>
  </w:style>
  <w:style w:type="character" w:customStyle="1" w:styleId="EndNoteBibliographyTitleChar">
    <w:name w:val="EndNote Bibliography Title Char"/>
    <w:basedOn w:val="ListParagraphChar"/>
    <w:link w:val="EndNoteBibliographyTitle"/>
    <w:rsid w:val="00C32AA1"/>
    <w:rPr>
      <w:rFonts w:ascii="Calibri" w:eastAsiaTheme="minorEastAsia" w:hAnsi="Calibri" w:cs="Calibri"/>
      <w:noProof/>
      <w:sz w:val="22"/>
      <w:szCs w:val="22"/>
      <w:lang w:val="en-MY" w:eastAsia="zh-CN" w:bidi="en-US"/>
    </w:rPr>
  </w:style>
  <w:style w:type="paragraph" w:customStyle="1" w:styleId="EndNoteBibliography">
    <w:name w:val="EndNote Bibliography"/>
    <w:basedOn w:val="Normal"/>
    <w:link w:val="EndNoteBibliographyChar"/>
    <w:rsid w:val="00C32AA1"/>
    <w:pPr>
      <w:spacing w:line="240" w:lineRule="auto"/>
    </w:pPr>
    <w:rPr>
      <w:rFonts w:ascii="Calibri" w:eastAsiaTheme="minorEastAsia" w:hAnsi="Calibri" w:cs="Calibri"/>
      <w:noProof/>
      <w:lang w:val="en-MY" w:eastAsia="zh-CN"/>
    </w:rPr>
  </w:style>
  <w:style w:type="character" w:customStyle="1" w:styleId="EndNoteBibliographyChar">
    <w:name w:val="EndNote Bibliography Char"/>
    <w:basedOn w:val="ListParagraphChar"/>
    <w:link w:val="EndNoteBibliography"/>
    <w:rsid w:val="00C32AA1"/>
    <w:rPr>
      <w:rFonts w:ascii="Calibri" w:eastAsiaTheme="minorEastAsia" w:hAnsi="Calibri" w:cs="Calibri"/>
      <w:noProof/>
      <w:sz w:val="22"/>
      <w:szCs w:val="22"/>
      <w:lang w:val="en-MY" w:eastAsia="zh-CN" w:bidi="en-US"/>
    </w:rPr>
  </w:style>
  <w:style w:type="character" w:styleId="Hyperlink">
    <w:name w:val="Hyperlink"/>
    <w:basedOn w:val="DefaultParagraphFont"/>
    <w:unhideWhenUsed/>
    <w:rsid w:val="00C32AA1"/>
    <w:rPr>
      <w:color w:val="0000FF" w:themeColor="hyperlink"/>
      <w:u w:val="single"/>
    </w:rPr>
  </w:style>
  <w:style w:type="character" w:customStyle="1" w:styleId="apple-converted-space">
    <w:name w:val="apple-converted-space"/>
    <w:basedOn w:val="DefaultParagraphFont"/>
    <w:rsid w:val="00C32AA1"/>
  </w:style>
  <w:style w:type="table" w:customStyle="1" w:styleId="PlainTable1">
    <w:name w:val="Plain Table 1"/>
    <w:basedOn w:val="TableNormal"/>
    <w:uiPriority w:val="41"/>
    <w:rsid w:val="00C32AA1"/>
    <w:rPr>
      <w:rFonts w:asciiTheme="minorHAnsi" w:eastAsiaTheme="minorEastAsia" w:hAnsiTheme="minorHAnsi" w:cstheme="minorBidi"/>
      <w:sz w:val="22"/>
      <w:szCs w:val="22"/>
      <w:lang w:val="en-MY"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59"/>
    <w:rsid w:val="00C32AA1"/>
    <w:rPr>
      <w:rFonts w:asciiTheme="minorHAnsi" w:eastAsia="SimSun" w:hAnsiTheme="minorHAnsi" w:cstheme="minorBidi"/>
      <w:sz w:val="22"/>
      <w:szCs w:val="22"/>
      <w:lang w:val="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PlainTable5">
    <w:name w:val="Plain Table 5"/>
    <w:basedOn w:val="TableNormal"/>
    <w:uiPriority w:val="45"/>
    <w:rsid w:val="00C32AA1"/>
    <w:rPr>
      <w:rFonts w:asciiTheme="minorHAnsi" w:eastAsiaTheme="minorEastAsia" w:hAnsiTheme="minorHAnsi" w:cstheme="minorBidi"/>
      <w:sz w:val="22"/>
      <w:szCs w:val="22"/>
      <w:lang w:val="en-MY"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C32AA1"/>
    <w:rPr>
      <w:sz w:val="16"/>
      <w:szCs w:val="16"/>
    </w:rPr>
  </w:style>
  <w:style w:type="paragraph" w:styleId="CommentText">
    <w:name w:val="annotation text"/>
    <w:basedOn w:val="Normal"/>
    <w:link w:val="CommentTextChar"/>
    <w:uiPriority w:val="99"/>
    <w:semiHidden/>
    <w:unhideWhenUsed/>
    <w:rsid w:val="00C32AA1"/>
    <w:pPr>
      <w:spacing w:line="240" w:lineRule="auto"/>
    </w:pPr>
    <w:rPr>
      <w:rFonts w:asciiTheme="minorHAnsi" w:eastAsiaTheme="minorEastAsia" w:hAnsiTheme="minorHAnsi" w:cstheme="minorBidi"/>
      <w:sz w:val="20"/>
      <w:szCs w:val="20"/>
      <w:lang w:val="en-MY" w:eastAsia="zh-CN" w:bidi="ar-SA"/>
    </w:rPr>
  </w:style>
  <w:style w:type="character" w:customStyle="1" w:styleId="CommentTextChar">
    <w:name w:val="Comment Text Char"/>
    <w:basedOn w:val="DefaultParagraphFont"/>
    <w:link w:val="CommentText"/>
    <w:uiPriority w:val="99"/>
    <w:semiHidden/>
    <w:rsid w:val="00C32AA1"/>
    <w:rPr>
      <w:rFonts w:asciiTheme="minorHAnsi" w:eastAsiaTheme="minorEastAsia" w:hAnsiTheme="minorHAnsi" w:cstheme="minorBidi"/>
      <w:lang w:val="en-MY" w:eastAsia="zh-CN"/>
    </w:rPr>
  </w:style>
  <w:style w:type="paragraph" w:styleId="CommentSubject">
    <w:name w:val="annotation subject"/>
    <w:basedOn w:val="CommentText"/>
    <w:next w:val="CommentText"/>
    <w:link w:val="CommentSubjectChar"/>
    <w:uiPriority w:val="99"/>
    <w:semiHidden/>
    <w:unhideWhenUsed/>
    <w:rsid w:val="00C32AA1"/>
    <w:rPr>
      <w:b/>
      <w:bCs/>
    </w:rPr>
  </w:style>
  <w:style w:type="character" w:customStyle="1" w:styleId="CommentSubjectChar">
    <w:name w:val="Comment Subject Char"/>
    <w:basedOn w:val="CommentTextChar"/>
    <w:link w:val="CommentSubject"/>
    <w:uiPriority w:val="99"/>
    <w:semiHidden/>
    <w:rsid w:val="00C32AA1"/>
    <w:rPr>
      <w:rFonts w:asciiTheme="minorHAnsi" w:eastAsiaTheme="minorEastAsia" w:hAnsiTheme="minorHAnsi" w:cstheme="minorBidi"/>
      <w:b/>
      <w:bCs/>
      <w:lang w:val="en-MY" w:eastAsia="zh-CN"/>
    </w:rPr>
  </w:style>
  <w:style w:type="character" w:customStyle="1" w:styleId="UnresolvedMention">
    <w:name w:val="Unresolved Mention"/>
    <w:basedOn w:val="DefaultParagraphFont"/>
    <w:uiPriority w:val="99"/>
    <w:semiHidden/>
    <w:unhideWhenUsed/>
    <w:rsid w:val="00C32AA1"/>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EndNoteBibliographyTitle">
    <w:name w:val="EndNote Bibliography Title"/>
    <w:basedOn w:val="Normal"/>
    <w:link w:val="EndNoteBibliographyTitleChar"/>
    <w:rsid w:val="00C32AA1"/>
    <w:pPr>
      <w:spacing w:after="0"/>
      <w:jc w:val="center"/>
    </w:pPr>
    <w:rPr>
      <w:rFonts w:ascii="Calibri" w:eastAsiaTheme="minorEastAsia" w:hAnsi="Calibri" w:cs="Calibri"/>
      <w:noProof/>
      <w:lang w:val="en-MY" w:eastAsia="zh-CN"/>
    </w:rPr>
  </w:style>
  <w:style w:type="character" w:customStyle="1" w:styleId="ListParagraphChar">
    <w:name w:val="List Paragraph Char"/>
    <w:basedOn w:val="DefaultParagraphFont"/>
    <w:link w:val="ListParagraph"/>
    <w:uiPriority w:val="34"/>
    <w:rsid w:val="00C32AA1"/>
    <w:rPr>
      <w:rFonts w:eastAsia="Times New Roman"/>
      <w:sz w:val="22"/>
      <w:szCs w:val="22"/>
      <w:lang w:bidi="en-US"/>
    </w:rPr>
  </w:style>
  <w:style w:type="character" w:customStyle="1" w:styleId="EndNoteBibliographyTitleChar">
    <w:name w:val="EndNote Bibliography Title Char"/>
    <w:basedOn w:val="ListParagraphChar"/>
    <w:link w:val="EndNoteBibliographyTitle"/>
    <w:rsid w:val="00C32AA1"/>
    <w:rPr>
      <w:rFonts w:ascii="Calibri" w:eastAsiaTheme="minorEastAsia" w:hAnsi="Calibri" w:cs="Calibri"/>
      <w:noProof/>
      <w:sz w:val="22"/>
      <w:szCs w:val="22"/>
      <w:lang w:val="en-MY" w:eastAsia="zh-CN" w:bidi="en-US"/>
    </w:rPr>
  </w:style>
  <w:style w:type="paragraph" w:customStyle="1" w:styleId="EndNoteBibliography">
    <w:name w:val="EndNote Bibliography"/>
    <w:basedOn w:val="Normal"/>
    <w:link w:val="EndNoteBibliographyChar"/>
    <w:rsid w:val="00C32AA1"/>
    <w:pPr>
      <w:spacing w:line="240" w:lineRule="auto"/>
    </w:pPr>
    <w:rPr>
      <w:rFonts w:ascii="Calibri" w:eastAsiaTheme="minorEastAsia" w:hAnsi="Calibri" w:cs="Calibri"/>
      <w:noProof/>
      <w:lang w:val="en-MY" w:eastAsia="zh-CN"/>
    </w:rPr>
  </w:style>
  <w:style w:type="character" w:customStyle="1" w:styleId="EndNoteBibliographyChar">
    <w:name w:val="EndNote Bibliography Char"/>
    <w:basedOn w:val="ListParagraphChar"/>
    <w:link w:val="EndNoteBibliography"/>
    <w:rsid w:val="00C32AA1"/>
    <w:rPr>
      <w:rFonts w:ascii="Calibri" w:eastAsiaTheme="minorEastAsia" w:hAnsi="Calibri" w:cs="Calibri"/>
      <w:noProof/>
      <w:sz w:val="22"/>
      <w:szCs w:val="22"/>
      <w:lang w:val="en-MY" w:eastAsia="zh-CN" w:bidi="en-US"/>
    </w:rPr>
  </w:style>
  <w:style w:type="character" w:styleId="Hyperlink">
    <w:name w:val="Hyperlink"/>
    <w:basedOn w:val="DefaultParagraphFont"/>
    <w:unhideWhenUsed/>
    <w:rsid w:val="00C32AA1"/>
    <w:rPr>
      <w:color w:val="0000FF" w:themeColor="hyperlink"/>
      <w:u w:val="single"/>
    </w:rPr>
  </w:style>
  <w:style w:type="character" w:customStyle="1" w:styleId="apple-converted-space">
    <w:name w:val="apple-converted-space"/>
    <w:basedOn w:val="DefaultParagraphFont"/>
    <w:rsid w:val="00C32AA1"/>
  </w:style>
  <w:style w:type="table" w:customStyle="1" w:styleId="PlainTable1">
    <w:name w:val="Plain Table 1"/>
    <w:basedOn w:val="TableNormal"/>
    <w:uiPriority w:val="41"/>
    <w:rsid w:val="00C32AA1"/>
    <w:rPr>
      <w:rFonts w:asciiTheme="minorHAnsi" w:eastAsiaTheme="minorEastAsia" w:hAnsiTheme="minorHAnsi" w:cstheme="minorBidi"/>
      <w:sz w:val="22"/>
      <w:szCs w:val="22"/>
      <w:lang w:val="en-MY"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59"/>
    <w:rsid w:val="00C32AA1"/>
    <w:rPr>
      <w:rFonts w:asciiTheme="minorHAnsi" w:eastAsia="SimSun" w:hAnsiTheme="minorHAnsi" w:cstheme="minorBidi"/>
      <w:sz w:val="22"/>
      <w:szCs w:val="22"/>
      <w:lang w:val="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PlainTable5">
    <w:name w:val="Plain Table 5"/>
    <w:basedOn w:val="TableNormal"/>
    <w:uiPriority w:val="45"/>
    <w:rsid w:val="00C32AA1"/>
    <w:rPr>
      <w:rFonts w:asciiTheme="minorHAnsi" w:eastAsiaTheme="minorEastAsia" w:hAnsiTheme="minorHAnsi" w:cstheme="minorBidi"/>
      <w:sz w:val="22"/>
      <w:szCs w:val="22"/>
      <w:lang w:val="en-MY"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C32AA1"/>
    <w:rPr>
      <w:sz w:val="16"/>
      <w:szCs w:val="16"/>
    </w:rPr>
  </w:style>
  <w:style w:type="paragraph" w:styleId="CommentText">
    <w:name w:val="annotation text"/>
    <w:basedOn w:val="Normal"/>
    <w:link w:val="CommentTextChar"/>
    <w:uiPriority w:val="99"/>
    <w:semiHidden/>
    <w:unhideWhenUsed/>
    <w:rsid w:val="00C32AA1"/>
    <w:pPr>
      <w:spacing w:line="240" w:lineRule="auto"/>
    </w:pPr>
    <w:rPr>
      <w:rFonts w:asciiTheme="minorHAnsi" w:eastAsiaTheme="minorEastAsia" w:hAnsiTheme="minorHAnsi" w:cstheme="minorBidi"/>
      <w:sz w:val="20"/>
      <w:szCs w:val="20"/>
      <w:lang w:val="en-MY" w:eastAsia="zh-CN" w:bidi="ar-SA"/>
    </w:rPr>
  </w:style>
  <w:style w:type="character" w:customStyle="1" w:styleId="CommentTextChar">
    <w:name w:val="Comment Text Char"/>
    <w:basedOn w:val="DefaultParagraphFont"/>
    <w:link w:val="CommentText"/>
    <w:uiPriority w:val="99"/>
    <w:semiHidden/>
    <w:rsid w:val="00C32AA1"/>
    <w:rPr>
      <w:rFonts w:asciiTheme="minorHAnsi" w:eastAsiaTheme="minorEastAsia" w:hAnsiTheme="minorHAnsi" w:cstheme="minorBidi"/>
      <w:lang w:val="en-MY" w:eastAsia="zh-CN"/>
    </w:rPr>
  </w:style>
  <w:style w:type="paragraph" w:styleId="CommentSubject">
    <w:name w:val="annotation subject"/>
    <w:basedOn w:val="CommentText"/>
    <w:next w:val="CommentText"/>
    <w:link w:val="CommentSubjectChar"/>
    <w:uiPriority w:val="99"/>
    <w:semiHidden/>
    <w:unhideWhenUsed/>
    <w:rsid w:val="00C32AA1"/>
    <w:rPr>
      <w:b/>
      <w:bCs/>
    </w:rPr>
  </w:style>
  <w:style w:type="character" w:customStyle="1" w:styleId="CommentSubjectChar">
    <w:name w:val="Comment Subject Char"/>
    <w:basedOn w:val="CommentTextChar"/>
    <w:link w:val="CommentSubject"/>
    <w:uiPriority w:val="99"/>
    <w:semiHidden/>
    <w:rsid w:val="00C32AA1"/>
    <w:rPr>
      <w:rFonts w:asciiTheme="minorHAnsi" w:eastAsiaTheme="minorEastAsia" w:hAnsiTheme="minorHAnsi" w:cstheme="minorBidi"/>
      <w:b/>
      <w:bCs/>
      <w:lang w:val="en-MY" w:eastAsia="zh-CN"/>
    </w:rPr>
  </w:style>
  <w:style w:type="character" w:customStyle="1" w:styleId="UnresolvedMention">
    <w:name w:val="Unresolved Mention"/>
    <w:basedOn w:val="DefaultParagraphFont"/>
    <w:uiPriority w:val="99"/>
    <w:semiHidden/>
    <w:unhideWhenUsed/>
    <w:rsid w:val="00C32A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chart" Target="charts/chart3.xml"/><Relationship Id="rId10" Type="http://schemas.openxmlformats.org/officeDocument/2006/relationships/image" Target="media/image2.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esktop\Health%20Toxicology\project\Result\DIFF%20SALT%20CON\diff%20salt%20conc.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Sheet1!$B$1</c:f>
              <c:strCache>
                <c:ptCount val="1"/>
                <c:pt idx="0">
                  <c:v>DC193C</c:v>
                </c:pt>
              </c:strCache>
            </c:strRef>
          </c:tx>
          <c:marker>
            <c:symbol val="none"/>
          </c:marker>
          <c:xVal>
            <c:numRef>
              <c:f>Sheet1!$A$2:$A$312</c:f>
              <c:numCache>
                <c:formatCode>General</c:formatCode>
                <c:ptCount val="311"/>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numCache>
            </c:numRef>
          </c:xVal>
          <c:yVal>
            <c:numRef>
              <c:f>Sheet1!$B$2:$B$312</c:f>
              <c:numCache>
                <c:formatCode>General</c:formatCode>
                <c:ptCount val="311"/>
                <c:pt idx="0">
                  <c:v>0.33040000000000003</c:v>
                </c:pt>
                <c:pt idx="1">
                  <c:v>0.28233000000000003</c:v>
                </c:pt>
                <c:pt idx="2">
                  <c:v>0.23535</c:v>
                </c:pt>
                <c:pt idx="3">
                  <c:v>0.18865999999999999</c:v>
                </c:pt>
                <c:pt idx="4">
                  <c:v>0.15587000000000001</c:v>
                </c:pt>
                <c:pt idx="5">
                  <c:v>0.12784000000000001</c:v>
                </c:pt>
                <c:pt idx="6">
                  <c:v>0.10582999999999999</c:v>
                </c:pt>
                <c:pt idx="7">
                  <c:v>8.7559999999999999E-2</c:v>
                </c:pt>
                <c:pt idx="8">
                  <c:v>7.195E-2</c:v>
                </c:pt>
                <c:pt idx="9">
                  <c:v>5.9020000000000003E-2</c:v>
                </c:pt>
                <c:pt idx="10">
                  <c:v>4.7919999999999997E-2</c:v>
                </c:pt>
                <c:pt idx="11">
                  <c:v>4.0120000000000003E-2</c:v>
                </c:pt>
                <c:pt idx="12">
                  <c:v>3.3930000000000002E-2</c:v>
                </c:pt>
                <c:pt idx="13">
                  <c:v>2.9219999999999999E-2</c:v>
                </c:pt>
                <c:pt idx="14">
                  <c:v>2.5569999999999999E-2</c:v>
                </c:pt>
                <c:pt idx="15">
                  <c:v>2.3E-2</c:v>
                </c:pt>
                <c:pt idx="16">
                  <c:v>2.086E-2</c:v>
                </c:pt>
                <c:pt idx="17">
                  <c:v>1.941E-2</c:v>
                </c:pt>
                <c:pt idx="18">
                  <c:v>1.787E-2</c:v>
                </c:pt>
                <c:pt idx="19">
                  <c:v>1.6539999999999999E-2</c:v>
                </c:pt>
                <c:pt idx="20">
                  <c:v>1.5640000000000001E-2</c:v>
                </c:pt>
                <c:pt idx="21">
                  <c:v>1.455E-2</c:v>
                </c:pt>
                <c:pt idx="22">
                  <c:v>1.362E-2</c:v>
                </c:pt>
                <c:pt idx="23">
                  <c:v>1.2800000000000001E-2</c:v>
                </c:pt>
                <c:pt idx="24">
                  <c:v>1.188E-2</c:v>
                </c:pt>
                <c:pt idx="25">
                  <c:v>1.1129999999999999E-2</c:v>
                </c:pt>
                <c:pt idx="26">
                  <c:v>1.0189999999999999E-2</c:v>
                </c:pt>
                <c:pt idx="27">
                  <c:v>9.7300000000000008E-3</c:v>
                </c:pt>
                <c:pt idx="28">
                  <c:v>9.0500000000000008E-3</c:v>
                </c:pt>
                <c:pt idx="29">
                  <c:v>8.7600000000000004E-3</c:v>
                </c:pt>
                <c:pt idx="30">
                  <c:v>8.4100000000000008E-3</c:v>
                </c:pt>
                <c:pt idx="31">
                  <c:v>7.8490000000000001E-3</c:v>
                </c:pt>
                <c:pt idx="32">
                  <c:v>7.6299999999999996E-3</c:v>
                </c:pt>
                <c:pt idx="33">
                  <c:v>7.1300000000000001E-3</c:v>
                </c:pt>
                <c:pt idx="34">
                  <c:v>6.7000000000000002E-3</c:v>
                </c:pt>
                <c:pt idx="35">
                  <c:v>6.2100000000000002E-3</c:v>
                </c:pt>
                <c:pt idx="36">
                  <c:v>5.7000000000000002E-3</c:v>
                </c:pt>
                <c:pt idx="37">
                  <c:v>5.1599999999999997E-3</c:v>
                </c:pt>
                <c:pt idx="38">
                  <c:v>4.7000000000000002E-3</c:v>
                </c:pt>
                <c:pt idx="39">
                  <c:v>4.4000000000000003E-3</c:v>
                </c:pt>
                <c:pt idx="40">
                  <c:v>4.0800000000000003E-3</c:v>
                </c:pt>
                <c:pt idx="41">
                  <c:v>3.7399999999999998E-3</c:v>
                </c:pt>
                <c:pt idx="42">
                  <c:v>3.3899999999999998E-3</c:v>
                </c:pt>
                <c:pt idx="43">
                  <c:v>3.0400000000000002E-3</c:v>
                </c:pt>
                <c:pt idx="44">
                  <c:v>2.8400000000000001E-3</c:v>
                </c:pt>
                <c:pt idx="45">
                  <c:v>2.7299999999999998E-3</c:v>
                </c:pt>
                <c:pt idx="46">
                  <c:v>2.63E-3</c:v>
                </c:pt>
                <c:pt idx="47">
                  <c:v>2.1800000000000001E-3</c:v>
                </c:pt>
                <c:pt idx="48">
                  <c:v>1.8799999999999999E-3</c:v>
                </c:pt>
                <c:pt idx="49">
                  <c:v>1.58E-3</c:v>
                </c:pt>
                <c:pt idx="50">
                  <c:v>1.0300000000000001E-3</c:v>
                </c:pt>
                <c:pt idx="51">
                  <c:v>7.3999999999999999E-4</c:v>
                </c:pt>
                <c:pt idx="52">
                  <c:v>3.8000000000000002E-4</c:v>
                </c:pt>
                <c:pt idx="53">
                  <c:v>-2.1000000000000001E-4</c:v>
                </c:pt>
                <c:pt idx="54">
                  <c:v>-6.8999999999999997E-4</c:v>
                </c:pt>
                <c:pt idx="55">
                  <c:v>-1.2999999999999999E-3</c:v>
                </c:pt>
                <c:pt idx="56">
                  <c:v>-2E-3</c:v>
                </c:pt>
                <c:pt idx="57">
                  <c:v>-2.4299999999999999E-3</c:v>
                </c:pt>
                <c:pt idx="58">
                  <c:v>-3.0300000000000001E-3</c:v>
                </c:pt>
                <c:pt idx="59">
                  <c:v>-3.6700000000000001E-3</c:v>
                </c:pt>
                <c:pt idx="60">
                  <c:v>-4.3299999999999996E-3</c:v>
                </c:pt>
                <c:pt idx="61">
                  <c:v>-4.8900000000000002E-3</c:v>
                </c:pt>
                <c:pt idx="62">
                  <c:v>-5.2500000000000003E-3</c:v>
                </c:pt>
                <c:pt idx="63">
                  <c:v>-5.8999999999999999E-3</c:v>
                </c:pt>
                <c:pt idx="64">
                  <c:v>-6.3899999999999998E-3</c:v>
                </c:pt>
                <c:pt idx="65">
                  <c:v>-6.79E-3</c:v>
                </c:pt>
                <c:pt idx="66">
                  <c:v>-7.0499999999999998E-3</c:v>
                </c:pt>
                <c:pt idx="67">
                  <c:v>-7.4000000000000003E-3</c:v>
                </c:pt>
                <c:pt idx="68">
                  <c:v>-7.7400000000000004E-3</c:v>
                </c:pt>
                <c:pt idx="69">
                  <c:v>-7.7499999999999999E-3</c:v>
                </c:pt>
                <c:pt idx="70">
                  <c:v>-7.7999999999999996E-3</c:v>
                </c:pt>
                <c:pt idx="71">
                  <c:v>-7.8700000000000003E-3</c:v>
                </c:pt>
                <c:pt idx="72">
                  <c:v>-7.9000000000000008E-3</c:v>
                </c:pt>
                <c:pt idx="73">
                  <c:v>-7.5799999999999999E-3</c:v>
                </c:pt>
                <c:pt idx="74">
                  <c:v>-7.8490000000000001E-3</c:v>
                </c:pt>
                <c:pt idx="75">
                  <c:v>-7.4400000000000004E-3</c:v>
                </c:pt>
                <c:pt idx="76">
                  <c:v>-7.4099999999999999E-3</c:v>
                </c:pt>
                <c:pt idx="77">
                  <c:v>-7.2500000000000004E-3</c:v>
                </c:pt>
                <c:pt idx="78">
                  <c:v>-7.0099999999999997E-3</c:v>
                </c:pt>
                <c:pt idx="79">
                  <c:v>-6.6699999999999997E-3</c:v>
                </c:pt>
                <c:pt idx="80">
                  <c:v>-6.5300000000000002E-3</c:v>
                </c:pt>
                <c:pt idx="81">
                  <c:v>-6.3800000000000003E-3</c:v>
                </c:pt>
                <c:pt idx="82">
                  <c:v>-6.3099999999999996E-3</c:v>
                </c:pt>
                <c:pt idx="83">
                  <c:v>-6.11E-3</c:v>
                </c:pt>
                <c:pt idx="84">
                  <c:v>-5.9699999999999996E-3</c:v>
                </c:pt>
                <c:pt idx="85">
                  <c:v>-5.9199999999999999E-3</c:v>
                </c:pt>
                <c:pt idx="86">
                  <c:v>-6.0000000000000001E-3</c:v>
                </c:pt>
                <c:pt idx="87">
                  <c:v>-5.7000000000000002E-3</c:v>
                </c:pt>
                <c:pt idx="88">
                  <c:v>-5.4299999999999999E-3</c:v>
                </c:pt>
                <c:pt idx="89">
                  <c:v>-5.3200000000000001E-3</c:v>
                </c:pt>
                <c:pt idx="90">
                  <c:v>-5.1999999999999998E-3</c:v>
                </c:pt>
                <c:pt idx="91">
                  <c:v>-4.6699999999999997E-3</c:v>
                </c:pt>
                <c:pt idx="92">
                  <c:v>-4.4799999999999996E-3</c:v>
                </c:pt>
                <c:pt idx="93">
                  <c:v>-4.2900000000000004E-3</c:v>
                </c:pt>
                <c:pt idx="94">
                  <c:v>-3.9199999999999999E-3</c:v>
                </c:pt>
                <c:pt idx="95">
                  <c:v>-3.6600000000000001E-3</c:v>
                </c:pt>
                <c:pt idx="96">
                  <c:v>-3.0999999999999999E-3</c:v>
                </c:pt>
                <c:pt idx="97">
                  <c:v>-2.6199999999999999E-3</c:v>
                </c:pt>
                <c:pt idx="98">
                  <c:v>-2.1199999999999999E-3</c:v>
                </c:pt>
                <c:pt idx="99">
                  <c:v>-1.49E-3</c:v>
                </c:pt>
                <c:pt idx="100">
                  <c:v>-1.2700000000000001E-3</c:v>
                </c:pt>
                <c:pt idx="101">
                  <c:v>-1.0499999999999999E-3</c:v>
                </c:pt>
                <c:pt idx="102">
                  <c:v>-6.0999999999999997E-4</c:v>
                </c:pt>
                <c:pt idx="103">
                  <c:v>-4.0000000000000002E-4</c:v>
                </c:pt>
                <c:pt idx="104">
                  <c:v>-2.5999999999999998E-4</c:v>
                </c:pt>
                <c:pt idx="105">
                  <c:v>-2.5999999999999998E-4</c:v>
                </c:pt>
                <c:pt idx="106">
                  <c:v>1.2999999999999999E-4</c:v>
                </c:pt>
                <c:pt idx="107">
                  <c:v>1.6000000000000001E-4</c:v>
                </c:pt>
                <c:pt idx="108">
                  <c:v>3.6999999999999999E-4</c:v>
                </c:pt>
                <c:pt idx="109">
                  <c:v>2.7E-4</c:v>
                </c:pt>
                <c:pt idx="110">
                  <c:v>3.2000000000000003E-4</c:v>
                </c:pt>
                <c:pt idx="111">
                  <c:v>3.6000000000000002E-4</c:v>
                </c:pt>
                <c:pt idx="112">
                  <c:v>2.2000000000000001E-4</c:v>
                </c:pt>
                <c:pt idx="113">
                  <c:v>4.4000000000000002E-4</c:v>
                </c:pt>
                <c:pt idx="114">
                  <c:v>4.4000000000000002E-4</c:v>
                </c:pt>
                <c:pt idx="115">
                  <c:v>3.8000000000000002E-4</c:v>
                </c:pt>
                <c:pt idx="116">
                  <c:v>2.2000000000000001E-4</c:v>
                </c:pt>
                <c:pt idx="117">
                  <c:v>8.0000000000000007E-5</c:v>
                </c:pt>
                <c:pt idx="118">
                  <c:v>2.0000000000000002E-5</c:v>
                </c:pt>
                <c:pt idx="119">
                  <c:v>5.0000000000000002E-5</c:v>
                </c:pt>
                <c:pt idx="120">
                  <c:v>1.3999999999999999E-4</c:v>
                </c:pt>
                <c:pt idx="121">
                  <c:v>-2.0000000000000002E-5</c:v>
                </c:pt>
                <c:pt idx="122">
                  <c:v>1E-4</c:v>
                </c:pt>
                <c:pt idx="123">
                  <c:v>-1.1E-4</c:v>
                </c:pt>
                <c:pt idx="124">
                  <c:v>-1.2E-4</c:v>
                </c:pt>
                <c:pt idx="125">
                  <c:v>6.8999999999999997E-5</c:v>
                </c:pt>
                <c:pt idx="126">
                  <c:v>-1.3999999999999999E-4</c:v>
                </c:pt>
                <c:pt idx="127">
                  <c:v>8.0000000000000007E-5</c:v>
                </c:pt>
                <c:pt idx="128">
                  <c:v>-6.8999999999999997E-5</c:v>
                </c:pt>
                <c:pt idx="129">
                  <c:v>-1E-4</c:v>
                </c:pt>
                <c:pt idx="130">
                  <c:v>1.7000000000000001E-4</c:v>
                </c:pt>
                <c:pt idx="131">
                  <c:v>1.7000000000000001E-4</c:v>
                </c:pt>
                <c:pt idx="132">
                  <c:v>1.4999999999999999E-4</c:v>
                </c:pt>
                <c:pt idx="133">
                  <c:v>-1.2999999999999999E-4</c:v>
                </c:pt>
                <c:pt idx="134">
                  <c:v>3.0000000000000001E-5</c:v>
                </c:pt>
                <c:pt idx="135">
                  <c:v>1.4999999999999999E-4</c:v>
                </c:pt>
                <c:pt idx="136">
                  <c:v>1.7000000000000001E-4</c:v>
                </c:pt>
                <c:pt idx="137">
                  <c:v>-6.0000000000000002E-5</c:v>
                </c:pt>
                <c:pt idx="138">
                  <c:v>-2.0000000000000001E-4</c:v>
                </c:pt>
                <c:pt idx="139">
                  <c:v>2.2000000000000001E-4</c:v>
                </c:pt>
                <c:pt idx="140">
                  <c:v>1.6299999999999999E-3</c:v>
                </c:pt>
                <c:pt idx="141">
                  <c:v>-1.6800000000000001E-3</c:v>
                </c:pt>
                <c:pt idx="142">
                  <c:v>8.9999999999999998E-4</c:v>
                </c:pt>
                <c:pt idx="143">
                  <c:v>-3.5E-4</c:v>
                </c:pt>
                <c:pt idx="144">
                  <c:v>-9.5E-4</c:v>
                </c:pt>
                <c:pt idx="145">
                  <c:v>2.0000000000000001E-4</c:v>
                </c:pt>
                <c:pt idx="146">
                  <c:v>-1.6199999999999999E-3</c:v>
                </c:pt>
                <c:pt idx="147">
                  <c:v>-1.6000000000000001E-4</c:v>
                </c:pt>
                <c:pt idx="148">
                  <c:v>-5.1000000000000004E-4</c:v>
                </c:pt>
                <c:pt idx="149">
                  <c:v>3.6999999999999999E-4</c:v>
                </c:pt>
                <c:pt idx="150">
                  <c:v>-1.48E-3</c:v>
                </c:pt>
                <c:pt idx="151">
                  <c:v>4.2999999999999999E-4</c:v>
                </c:pt>
                <c:pt idx="152">
                  <c:v>5.0000000000000002E-5</c:v>
                </c:pt>
                <c:pt idx="153">
                  <c:v>8.3000000000000001E-4</c:v>
                </c:pt>
                <c:pt idx="154">
                  <c:v>7.9000000000000001E-4</c:v>
                </c:pt>
                <c:pt idx="155">
                  <c:v>-3.6999999999999999E-4</c:v>
                </c:pt>
                <c:pt idx="156">
                  <c:v>1.1E-4</c:v>
                </c:pt>
                <c:pt idx="157">
                  <c:v>-4.6999999999999999E-4</c:v>
                </c:pt>
                <c:pt idx="158">
                  <c:v>2.7999999999999998E-4</c:v>
                </c:pt>
                <c:pt idx="159">
                  <c:v>3.0000000000000001E-5</c:v>
                </c:pt>
                <c:pt idx="160">
                  <c:v>-2.5999999999999998E-4</c:v>
                </c:pt>
                <c:pt idx="161">
                  <c:v>3.2000000000000003E-4</c:v>
                </c:pt>
                <c:pt idx="162">
                  <c:v>6.4999999999999997E-4</c:v>
                </c:pt>
                <c:pt idx="163">
                  <c:v>-1.7000000000000001E-4</c:v>
                </c:pt>
                <c:pt idx="164">
                  <c:v>-1E-4</c:v>
                </c:pt>
                <c:pt idx="165">
                  <c:v>-1.3999999999999999E-4</c:v>
                </c:pt>
                <c:pt idx="166">
                  <c:v>-1.23E-3</c:v>
                </c:pt>
                <c:pt idx="167">
                  <c:v>-1.2E-4</c:v>
                </c:pt>
                <c:pt idx="168">
                  <c:v>2.9E-4</c:v>
                </c:pt>
                <c:pt idx="169">
                  <c:v>1.5200000000000001E-3</c:v>
                </c:pt>
                <c:pt idx="170">
                  <c:v>1.66E-3</c:v>
                </c:pt>
                <c:pt idx="171">
                  <c:v>3.8000000000000002E-4</c:v>
                </c:pt>
                <c:pt idx="172">
                  <c:v>3.5E-4</c:v>
                </c:pt>
                <c:pt idx="173">
                  <c:v>5.9900000000000003E-4</c:v>
                </c:pt>
                <c:pt idx="174">
                  <c:v>7.3999999999999999E-4</c:v>
                </c:pt>
                <c:pt idx="175">
                  <c:v>1.39E-3</c:v>
                </c:pt>
                <c:pt idx="176">
                  <c:v>6.8000000000000005E-4</c:v>
                </c:pt>
                <c:pt idx="177">
                  <c:v>5.2999999999999998E-4</c:v>
                </c:pt>
                <c:pt idx="178">
                  <c:v>5.5000000000000003E-4</c:v>
                </c:pt>
                <c:pt idx="179">
                  <c:v>8.5999999999999998E-4</c:v>
                </c:pt>
                <c:pt idx="180">
                  <c:v>-5.2999999999999998E-4</c:v>
                </c:pt>
                <c:pt idx="181">
                  <c:v>-2.9999999999999997E-4</c:v>
                </c:pt>
                <c:pt idx="182">
                  <c:v>2.0000000000000001E-4</c:v>
                </c:pt>
                <c:pt idx="183">
                  <c:v>-2.3000000000000001E-4</c:v>
                </c:pt>
                <c:pt idx="184">
                  <c:v>-6.8999999999999997E-5</c:v>
                </c:pt>
                <c:pt idx="185">
                  <c:v>4.8999999999999998E-4</c:v>
                </c:pt>
                <c:pt idx="186">
                  <c:v>-4.6000000000000001E-4</c:v>
                </c:pt>
                <c:pt idx="187">
                  <c:v>-1.9000000000000001E-4</c:v>
                </c:pt>
                <c:pt idx="188">
                  <c:v>6.3000000000000003E-4</c:v>
                </c:pt>
                <c:pt idx="189">
                  <c:v>1.5900000000000001E-3</c:v>
                </c:pt>
                <c:pt idx="190">
                  <c:v>1.7700000000000001E-3</c:v>
                </c:pt>
                <c:pt idx="191">
                  <c:v>6.4999999999999997E-4</c:v>
                </c:pt>
                <c:pt idx="192">
                  <c:v>-2.9999999999999997E-4</c:v>
                </c:pt>
                <c:pt idx="193">
                  <c:v>1.67E-3</c:v>
                </c:pt>
                <c:pt idx="194">
                  <c:v>-4.8999999999999998E-4</c:v>
                </c:pt>
                <c:pt idx="195">
                  <c:v>-9.0000000000000006E-5</c:v>
                </c:pt>
                <c:pt idx="196">
                  <c:v>-1.2999999999999999E-4</c:v>
                </c:pt>
                <c:pt idx="197">
                  <c:v>-1.9000000000000001E-4</c:v>
                </c:pt>
                <c:pt idx="198">
                  <c:v>-1E-4</c:v>
                </c:pt>
                <c:pt idx="199">
                  <c:v>-2.2000000000000001E-4</c:v>
                </c:pt>
                <c:pt idx="200">
                  <c:v>1.1E-4</c:v>
                </c:pt>
                <c:pt idx="201">
                  <c:v>-3.0000000000000001E-5</c:v>
                </c:pt>
                <c:pt idx="202">
                  <c:v>1.2E-4</c:v>
                </c:pt>
                <c:pt idx="203">
                  <c:v>2.9999999999999997E-4</c:v>
                </c:pt>
                <c:pt idx="204">
                  <c:v>1.6000000000000001E-4</c:v>
                </c:pt>
                <c:pt idx="205">
                  <c:v>1.0000000000000001E-5</c:v>
                </c:pt>
                <c:pt idx="206">
                  <c:v>6.0000000000000002E-5</c:v>
                </c:pt>
                <c:pt idx="207">
                  <c:v>-6.0000000000000002E-5</c:v>
                </c:pt>
                <c:pt idx="208">
                  <c:v>1.8000000000000001E-4</c:v>
                </c:pt>
                <c:pt idx="209">
                  <c:v>1.7000000000000001E-4</c:v>
                </c:pt>
                <c:pt idx="210">
                  <c:v>4.2999999999999999E-4</c:v>
                </c:pt>
                <c:pt idx="211">
                  <c:v>2.5000000000000001E-4</c:v>
                </c:pt>
                <c:pt idx="212">
                  <c:v>-6.8999999999999997E-5</c:v>
                </c:pt>
                <c:pt idx="213">
                  <c:v>1.4999999999999999E-4</c:v>
                </c:pt>
                <c:pt idx="214">
                  <c:v>1.4999999999999999E-4</c:v>
                </c:pt>
                <c:pt idx="215">
                  <c:v>2.7E-4</c:v>
                </c:pt>
                <c:pt idx="216">
                  <c:v>2.5000000000000001E-4</c:v>
                </c:pt>
                <c:pt idx="217">
                  <c:v>2.5000000000000001E-4</c:v>
                </c:pt>
                <c:pt idx="218">
                  <c:v>1.6000000000000001E-4</c:v>
                </c:pt>
                <c:pt idx="219">
                  <c:v>3.5E-4</c:v>
                </c:pt>
                <c:pt idx="220">
                  <c:v>3.1E-4</c:v>
                </c:pt>
                <c:pt idx="221">
                  <c:v>2.1000000000000001E-4</c:v>
                </c:pt>
                <c:pt idx="222">
                  <c:v>5.1999999999999995E-4</c:v>
                </c:pt>
                <c:pt idx="223">
                  <c:v>2.9999999999999997E-4</c:v>
                </c:pt>
                <c:pt idx="224">
                  <c:v>3.6000000000000002E-4</c:v>
                </c:pt>
                <c:pt idx="225">
                  <c:v>2.5999999999999998E-4</c:v>
                </c:pt>
                <c:pt idx="226">
                  <c:v>4.2999999999999999E-4</c:v>
                </c:pt>
                <c:pt idx="227">
                  <c:v>5.0000000000000001E-4</c:v>
                </c:pt>
                <c:pt idx="228">
                  <c:v>4.2000000000000002E-4</c:v>
                </c:pt>
                <c:pt idx="229">
                  <c:v>4.2999999999999999E-4</c:v>
                </c:pt>
                <c:pt idx="230">
                  <c:v>5.8E-4</c:v>
                </c:pt>
                <c:pt idx="231">
                  <c:v>6.0999999999999997E-4</c:v>
                </c:pt>
                <c:pt idx="232">
                  <c:v>7.5000000000000002E-4</c:v>
                </c:pt>
                <c:pt idx="233">
                  <c:v>9.7999999999999997E-4</c:v>
                </c:pt>
                <c:pt idx="234">
                  <c:v>6.4000000000000005E-4</c:v>
                </c:pt>
                <c:pt idx="235">
                  <c:v>8.0000000000000004E-4</c:v>
                </c:pt>
                <c:pt idx="236">
                  <c:v>8.4000000000000003E-4</c:v>
                </c:pt>
                <c:pt idx="237">
                  <c:v>7.3999999999999999E-4</c:v>
                </c:pt>
                <c:pt idx="238">
                  <c:v>5.0000000000000001E-4</c:v>
                </c:pt>
                <c:pt idx="239">
                  <c:v>5.2999999999999998E-4</c:v>
                </c:pt>
                <c:pt idx="240">
                  <c:v>8.4999999999999995E-4</c:v>
                </c:pt>
                <c:pt idx="241">
                  <c:v>6.8000000000000005E-4</c:v>
                </c:pt>
                <c:pt idx="242">
                  <c:v>8.4000000000000003E-4</c:v>
                </c:pt>
                <c:pt idx="243">
                  <c:v>7.9000000000000001E-4</c:v>
                </c:pt>
                <c:pt idx="244">
                  <c:v>6.7000000000000002E-4</c:v>
                </c:pt>
                <c:pt idx="245">
                  <c:v>6.4999999999999997E-4</c:v>
                </c:pt>
                <c:pt idx="246">
                  <c:v>9.1E-4</c:v>
                </c:pt>
                <c:pt idx="247">
                  <c:v>8.7000000000000001E-4</c:v>
                </c:pt>
                <c:pt idx="248">
                  <c:v>8.3000000000000001E-4</c:v>
                </c:pt>
                <c:pt idx="249">
                  <c:v>6.3000000000000003E-4</c:v>
                </c:pt>
                <c:pt idx="250">
                  <c:v>7.9000000000000001E-4</c:v>
                </c:pt>
                <c:pt idx="251">
                  <c:v>6.8999999999999997E-4</c:v>
                </c:pt>
                <c:pt idx="252">
                  <c:v>7.6999999999999996E-4</c:v>
                </c:pt>
                <c:pt idx="253">
                  <c:v>8.3000000000000001E-4</c:v>
                </c:pt>
                <c:pt idx="254">
                  <c:v>7.2999999999999996E-4</c:v>
                </c:pt>
                <c:pt idx="255">
                  <c:v>6.4000000000000005E-4</c:v>
                </c:pt>
                <c:pt idx="256">
                  <c:v>7.6000000000000004E-4</c:v>
                </c:pt>
                <c:pt idx="257">
                  <c:v>7.5000000000000002E-4</c:v>
                </c:pt>
                <c:pt idx="258">
                  <c:v>6.2E-4</c:v>
                </c:pt>
                <c:pt idx="259">
                  <c:v>5.0000000000000001E-4</c:v>
                </c:pt>
                <c:pt idx="260">
                  <c:v>7.2000000000000005E-4</c:v>
                </c:pt>
                <c:pt idx="261">
                  <c:v>7.3999999999999999E-4</c:v>
                </c:pt>
                <c:pt idx="262">
                  <c:v>6.6E-4</c:v>
                </c:pt>
                <c:pt idx="263">
                  <c:v>5.8E-4</c:v>
                </c:pt>
                <c:pt idx="264">
                  <c:v>6.4000000000000005E-4</c:v>
                </c:pt>
                <c:pt idx="265">
                  <c:v>7.5000000000000002E-4</c:v>
                </c:pt>
                <c:pt idx="266">
                  <c:v>6.8999999999999997E-4</c:v>
                </c:pt>
                <c:pt idx="267">
                  <c:v>6.2E-4</c:v>
                </c:pt>
                <c:pt idx="268">
                  <c:v>6.4000000000000005E-4</c:v>
                </c:pt>
                <c:pt idx="269">
                  <c:v>5.8E-4</c:v>
                </c:pt>
                <c:pt idx="270">
                  <c:v>7.5000000000000002E-4</c:v>
                </c:pt>
                <c:pt idx="271">
                  <c:v>5.2999999999999998E-4</c:v>
                </c:pt>
                <c:pt idx="272">
                  <c:v>5.4000000000000001E-4</c:v>
                </c:pt>
                <c:pt idx="273">
                  <c:v>4.2000000000000002E-4</c:v>
                </c:pt>
                <c:pt idx="274">
                  <c:v>4.0999999999999999E-4</c:v>
                </c:pt>
                <c:pt idx="275">
                  <c:v>5.1000000000000004E-4</c:v>
                </c:pt>
                <c:pt idx="276">
                  <c:v>4.8999999999999998E-4</c:v>
                </c:pt>
                <c:pt idx="277">
                  <c:v>4.4999999999999999E-4</c:v>
                </c:pt>
                <c:pt idx="278">
                  <c:v>3.8999999999999999E-4</c:v>
                </c:pt>
                <c:pt idx="279">
                  <c:v>4.6999999999999999E-4</c:v>
                </c:pt>
                <c:pt idx="280">
                  <c:v>2.9E-4</c:v>
                </c:pt>
                <c:pt idx="281">
                  <c:v>2.2000000000000001E-4</c:v>
                </c:pt>
                <c:pt idx="282">
                  <c:v>3.5E-4</c:v>
                </c:pt>
                <c:pt idx="283">
                  <c:v>4.2999999999999999E-4</c:v>
                </c:pt>
                <c:pt idx="284">
                  <c:v>3.4000000000000002E-4</c:v>
                </c:pt>
                <c:pt idx="285">
                  <c:v>4.0999999999999999E-4</c:v>
                </c:pt>
                <c:pt idx="286">
                  <c:v>4.6999999999999999E-4</c:v>
                </c:pt>
                <c:pt idx="287">
                  <c:v>6.6E-4</c:v>
                </c:pt>
                <c:pt idx="288">
                  <c:v>3.5E-4</c:v>
                </c:pt>
                <c:pt idx="289">
                  <c:v>5.1000000000000004E-4</c:v>
                </c:pt>
                <c:pt idx="290">
                  <c:v>3.8999999999999999E-4</c:v>
                </c:pt>
                <c:pt idx="291">
                  <c:v>4.4000000000000002E-4</c:v>
                </c:pt>
                <c:pt idx="292">
                  <c:v>6.2E-4</c:v>
                </c:pt>
                <c:pt idx="293">
                  <c:v>5.9900000000000003E-4</c:v>
                </c:pt>
                <c:pt idx="294">
                  <c:v>4.8000000000000001E-4</c:v>
                </c:pt>
                <c:pt idx="295">
                  <c:v>5.6999999999999998E-4</c:v>
                </c:pt>
                <c:pt idx="296">
                  <c:v>5.1999999999999995E-4</c:v>
                </c:pt>
                <c:pt idx="297">
                  <c:v>4.8000000000000001E-4</c:v>
                </c:pt>
                <c:pt idx="298">
                  <c:v>4.4999999999999999E-4</c:v>
                </c:pt>
                <c:pt idx="299">
                  <c:v>5.5999999999999995E-4</c:v>
                </c:pt>
                <c:pt idx="300">
                  <c:v>3.8000000000000002E-4</c:v>
                </c:pt>
                <c:pt idx="301">
                  <c:v>5.9900000000000003E-4</c:v>
                </c:pt>
                <c:pt idx="302">
                  <c:v>4.4999999999999999E-4</c:v>
                </c:pt>
                <c:pt idx="303">
                  <c:v>4.6000000000000001E-4</c:v>
                </c:pt>
                <c:pt idx="304">
                  <c:v>4.8999999999999998E-4</c:v>
                </c:pt>
                <c:pt idx="305">
                  <c:v>5.2999999999999998E-4</c:v>
                </c:pt>
                <c:pt idx="306">
                  <c:v>5.1000000000000004E-4</c:v>
                </c:pt>
                <c:pt idx="307">
                  <c:v>5.1000000000000004E-4</c:v>
                </c:pt>
                <c:pt idx="308">
                  <c:v>5.1000000000000004E-4</c:v>
                </c:pt>
                <c:pt idx="309">
                  <c:v>4.6999999999999999E-4</c:v>
                </c:pt>
                <c:pt idx="310">
                  <c:v>4.4000000000000002E-4</c:v>
                </c:pt>
              </c:numCache>
            </c:numRef>
          </c:yVal>
          <c:smooth val="1"/>
          <c:extLst xmlns:c16r2="http://schemas.microsoft.com/office/drawing/2015/06/chart">
            <c:ext xmlns:c16="http://schemas.microsoft.com/office/drawing/2014/chart" uri="{C3380CC4-5D6E-409C-BE32-E72D297353CC}">
              <c16:uniqueId val="{00000000-BCF8-435B-A7EF-6E0A86031AEE}"/>
            </c:ext>
          </c:extLst>
        </c:ser>
        <c:ser>
          <c:idx val="2"/>
          <c:order val="1"/>
          <c:tx>
            <c:strRef>
              <c:f>Sheet1!$D$1</c:f>
              <c:strCache>
                <c:ptCount val="1"/>
                <c:pt idx="0">
                  <c:v>SDS</c:v>
                </c:pt>
              </c:strCache>
            </c:strRef>
          </c:tx>
          <c:marker>
            <c:symbol val="none"/>
          </c:marker>
          <c:xVal>
            <c:numRef>
              <c:f>Sheet1!$A$2:$A$312</c:f>
              <c:numCache>
                <c:formatCode>General</c:formatCode>
                <c:ptCount val="311"/>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numCache>
            </c:numRef>
          </c:xVal>
          <c:yVal>
            <c:numRef>
              <c:f>Sheet1!$D$2:$D$312</c:f>
              <c:numCache>
                <c:formatCode>General</c:formatCode>
                <c:ptCount val="311"/>
                <c:pt idx="0">
                  <c:v>0.35488999999999998</c:v>
                </c:pt>
                <c:pt idx="1">
                  <c:v>0.38962999999999998</c:v>
                </c:pt>
                <c:pt idx="2">
                  <c:v>0.41854000000000002</c:v>
                </c:pt>
                <c:pt idx="3">
                  <c:v>0.44577</c:v>
                </c:pt>
                <c:pt idx="4">
                  <c:v>0.47077999999999998</c:v>
                </c:pt>
                <c:pt idx="5">
                  <c:v>0.49036000000000002</c:v>
                </c:pt>
                <c:pt idx="6">
                  <c:v>0.50475000000000003</c:v>
                </c:pt>
                <c:pt idx="7">
                  <c:v>0.51175999999999999</c:v>
                </c:pt>
                <c:pt idx="8">
                  <c:v>0.50968000000000002</c:v>
                </c:pt>
                <c:pt idx="9">
                  <c:v>0.49857000000000001</c:v>
                </c:pt>
                <c:pt idx="10">
                  <c:v>0.47765000000000002</c:v>
                </c:pt>
                <c:pt idx="11">
                  <c:v>0.44857000000000002</c:v>
                </c:pt>
                <c:pt idx="12">
                  <c:v>0.40966000000000002</c:v>
                </c:pt>
                <c:pt idx="13">
                  <c:v>0.36592000000000002</c:v>
                </c:pt>
                <c:pt idx="14">
                  <c:v>0.31945000000000001</c:v>
                </c:pt>
                <c:pt idx="15">
                  <c:v>0.27471000000000001</c:v>
                </c:pt>
                <c:pt idx="16">
                  <c:v>0.23352000000000001</c:v>
                </c:pt>
                <c:pt idx="17">
                  <c:v>0.19843</c:v>
                </c:pt>
                <c:pt idx="18">
                  <c:v>0.16950000000000001</c:v>
                </c:pt>
                <c:pt idx="19">
                  <c:v>0.14688999999999999</c:v>
                </c:pt>
                <c:pt idx="20">
                  <c:v>0.12998999999999999</c:v>
                </c:pt>
                <c:pt idx="21">
                  <c:v>0.11772000000000001</c:v>
                </c:pt>
                <c:pt idx="22">
                  <c:v>0.10981</c:v>
                </c:pt>
                <c:pt idx="23">
                  <c:v>0.10511</c:v>
                </c:pt>
                <c:pt idx="24">
                  <c:v>0.10295</c:v>
                </c:pt>
                <c:pt idx="25">
                  <c:v>0.10191</c:v>
                </c:pt>
                <c:pt idx="26">
                  <c:v>0.10241</c:v>
                </c:pt>
                <c:pt idx="27">
                  <c:v>0.10367</c:v>
                </c:pt>
                <c:pt idx="28">
                  <c:v>0.10548</c:v>
                </c:pt>
                <c:pt idx="29">
                  <c:v>0.10772</c:v>
                </c:pt>
                <c:pt idx="30">
                  <c:v>0.11031000000000001</c:v>
                </c:pt>
                <c:pt idx="31">
                  <c:v>0.11206000000000001</c:v>
                </c:pt>
                <c:pt idx="32">
                  <c:v>0.11378000000000001</c:v>
                </c:pt>
                <c:pt idx="33">
                  <c:v>0.11482000000000001</c:v>
                </c:pt>
                <c:pt idx="34">
                  <c:v>0.11529</c:v>
                </c:pt>
                <c:pt idx="35">
                  <c:v>0.11495</c:v>
                </c:pt>
                <c:pt idx="36">
                  <c:v>0.11404</c:v>
                </c:pt>
                <c:pt idx="37">
                  <c:v>0.11267000000000001</c:v>
                </c:pt>
                <c:pt idx="38">
                  <c:v>0.1111</c:v>
                </c:pt>
                <c:pt idx="39">
                  <c:v>0.10868</c:v>
                </c:pt>
                <c:pt idx="40">
                  <c:v>0.10604</c:v>
                </c:pt>
                <c:pt idx="41">
                  <c:v>0.10317</c:v>
                </c:pt>
                <c:pt idx="42">
                  <c:v>9.9238999999999994E-2</c:v>
                </c:pt>
                <c:pt idx="43">
                  <c:v>9.5810000000000006E-2</c:v>
                </c:pt>
                <c:pt idx="44">
                  <c:v>9.2270000000000005E-2</c:v>
                </c:pt>
                <c:pt idx="45">
                  <c:v>8.8539000000000007E-2</c:v>
                </c:pt>
                <c:pt idx="46">
                  <c:v>8.4699999999999998E-2</c:v>
                </c:pt>
                <c:pt idx="47">
                  <c:v>8.0560000000000007E-2</c:v>
                </c:pt>
                <c:pt idx="48">
                  <c:v>7.5828999999999994E-2</c:v>
                </c:pt>
                <c:pt idx="49">
                  <c:v>7.0610000000000006E-2</c:v>
                </c:pt>
                <c:pt idx="50">
                  <c:v>6.5290000000000001E-2</c:v>
                </c:pt>
                <c:pt idx="51">
                  <c:v>5.9670000000000001E-2</c:v>
                </c:pt>
                <c:pt idx="52">
                  <c:v>5.4539999999999998E-2</c:v>
                </c:pt>
                <c:pt idx="53">
                  <c:v>4.9700000000000001E-2</c:v>
                </c:pt>
                <c:pt idx="54">
                  <c:v>4.5449999999999997E-2</c:v>
                </c:pt>
                <c:pt idx="55">
                  <c:v>4.1770000000000002E-2</c:v>
                </c:pt>
                <c:pt idx="56">
                  <c:v>3.848E-2</c:v>
                </c:pt>
                <c:pt idx="57">
                  <c:v>3.5569999999999997E-2</c:v>
                </c:pt>
                <c:pt idx="58">
                  <c:v>3.2739999999999998E-2</c:v>
                </c:pt>
                <c:pt idx="59">
                  <c:v>3.0470000000000001E-2</c:v>
                </c:pt>
                <c:pt idx="60">
                  <c:v>2.8400000000000002E-2</c:v>
                </c:pt>
                <c:pt idx="61">
                  <c:v>2.6550000000000001E-2</c:v>
                </c:pt>
                <c:pt idx="62">
                  <c:v>2.4889999999999999E-2</c:v>
                </c:pt>
                <c:pt idx="63">
                  <c:v>2.3349999999999999E-2</c:v>
                </c:pt>
                <c:pt idx="64">
                  <c:v>2.2020000000000001E-2</c:v>
                </c:pt>
                <c:pt idx="65">
                  <c:v>2.078E-2</c:v>
                </c:pt>
                <c:pt idx="66">
                  <c:v>1.942E-2</c:v>
                </c:pt>
                <c:pt idx="67">
                  <c:v>1.866E-2</c:v>
                </c:pt>
                <c:pt idx="68">
                  <c:v>1.789E-2</c:v>
                </c:pt>
                <c:pt idx="69">
                  <c:v>1.746E-2</c:v>
                </c:pt>
                <c:pt idx="70">
                  <c:v>1.686E-2</c:v>
                </c:pt>
                <c:pt idx="71">
                  <c:v>1.6639999999999999E-2</c:v>
                </c:pt>
                <c:pt idx="72">
                  <c:v>1.6410000000000001E-2</c:v>
                </c:pt>
                <c:pt idx="73">
                  <c:v>1.6580000000000001E-2</c:v>
                </c:pt>
                <c:pt idx="74">
                  <c:v>1.6490000000000001E-2</c:v>
                </c:pt>
                <c:pt idx="75">
                  <c:v>1.6979999999999999E-2</c:v>
                </c:pt>
                <c:pt idx="76">
                  <c:v>1.712E-2</c:v>
                </c:pt>
                <c:pt idx="77">
                  <c:v>1.7319999999999999E-2</c:v>
                </c:pt>
                <c:pt idx="78">
                  <c:v>1.7840000000000002E-2</c:v>
                </c:pt>
                <c:pt idx="79">
                  <c:v>1.8419999999999999E-2</c:v>
                </c:pt>
                <c:pt idx="80">
                  <c:v>1.8919999999999999E-2</c:v>
                </c:pt>
                <c:pt idx="81">
                  <c:v>1.9460000000000002E-2</c:v>
                </c:pt>
                <c:pt idx="82">
                  <c:v>1.9980000000000001E-2</c:v>
                </c:pt>
                <c:pt idx="83">
                  <c:v>2.0469999999999999E-2</c:v>
                </c:pt>
                <c:pt idx="84">
                  <c:v>2.0619999999999999E-2</c:v>
                </c:pt>
                <c:pt idx="85">
                  <c:v>2.068E-2</c:v>
                </c:pt>
                <c:pt idx="86">
                  <c:v>2.061E-2</c:v>
                </c:pt>
                <c:pt idx="87">
                  <c:v>2.034E-2</c:v>
                </c:pt>
                <c:pt idx="88">
                  <c:v>2.0039999999999999E-2</c:v>
                </c:pt>
                <c:pt idx="89">
                  <c:v>1.9869999999999999E-2</c:v>
                </c:pt>
                <c:pt idx="90">
                  <c:v>1.9879999999999998E-2</c:v>
                </c:pt>
                <c:pt idx="91">
                  <c:v>1.9810000000000001E-2</c:v>
                </c:pt>
                <c:pt idx="92">
                  <c:v>1.9640000000000001E-2</c:v>
                </c:pt>
                <c:pt idx="93">
                  <c:v>1.8859999999999998E-2</c:v>
                </c:pt>
                <c:pt idx="94">
                  <c:v>1.8100000000000002E-2</c:v>
                </c:pt>
                <c:pt idx="95">
                  <c:v>1.6559999999999998E-2</c:v>
                </c:pt>
                <c:pt idx="96">
                  <c:v>1.5509999999999999E-2</c:v>
                </c:pt>
                <c:pt idx="97">
                  <c:v>1.426E-2</c:v>
                </c:pt>
                <c:pt idx="98">
                  <c:v>1.3559999999999999E-2</c:v>
                </c:pt>
                <c:pt idx="99">
                  <c:v>1.2710000000000001E-2</c:v>
                </c:pt>
                <c:pt idx="100">
                  <c:v>1.2279999999999999E-2</c:v>
                </c:pt>
                <c:pt idx="101">
                  <c:v>1.221E-2</c:v>
                </c:pt>
                <c:pt idx="102">
                  <c:v>1.183E-2</c:v>
                </c:pt>
                <c:pt idx="103">
                  <c:v>1.1780000000000001E-2</c:v>
                </c:pt>
                <c:pt idx="104">
                  <c:v>1.172E-2</c:v>
                </c:pt>
                <c:pt idx="105">
                  <c:v>1.137E-2</c:v>
                </c:pt>
                <c:pt idx="106">
                  <c:v>1.1509999999999999E-2</c:v>
                </c:pt>
                <c:pt idx="107">
                  <c:v>1.1440000000000001E-2</c:v>
                </c:pt>
                <c:pt idx="108">
                  <c:v>1.141E-2</c:v>
                </c:pt>
                <c:pt idx="109">
                  <c:v>1.1679999999999999E-2</c:v>
                </c:pt>
                <c:pt idx="110">
                  <c:v>1.1639999999999999E-2</c:v>
                </c:pt>
                <c:pt idx="111">
                  <c:v>1.171E-2</c:v>
                </c:pt>
                <c:pt idx="112">
                  <c:v>1.176E-2</c:v>
                </c:pt>
                <c:pt idx="113">
                  <c:v>1.1780000000000001E-2</c:v>
                </c:pt>
                <c:pt idx="114">
                  <c:v>1.17E-2</c:v>
                </c:pt>
                <c:pt idx="115">
                  <c:v>1.175E-2</c:v>
                </c:pt>
                <c:pt idx="116">
                  <c:v>1.172E-2</c:v>
                </c:pt>
                <c:pt idx="117">
                  <c:v>1.1599999999999999E-2</c:v>
                </c:pt>
                <c:pt idx="118">
                  <c:v>1.1610000000000001E-2</c:v>
                </c:pt>
                <c:pt idx="119">
                  <c:v>1.1209999999999999E-2</c:v>
                </c:pt>
                <c:pt idx="120">
                  <c:v>1.125E-2</c:v>
                </c:pt>
                <c:pt idx="121">
                  <c:v>1.1480000000000001E-2</c:v>
                </c:pt>
                <c:pt idx="122">
                  <c:v>1.11E-2</c:v>
                </c:pt>
                <c:pt idx="123">
                  <c:v>1.103E-2</c:v>
                </c:pt>
                <c:pt idx="124">
                  <c:v>1.091E-2</c:v>
                </c:pt>
                <c:pt idx="125">
                  <c:v>1.098E-2</c:v>
                </c:pt>
                <c:pt idx="126">
                  <c:v>1.06E-2</c:v>
                </c:pt>
                <c:pt idx="127">
                  <c:v>1.055E-2</c:v>
                </c:pt>
                <c:pt idx="128">
                  <c:v>1.047E-2</c:v>
                </c:pt>
                <c:pt idx="129">
                  <c:v>1.056E-2</c:v>
                </c:pt>
                <c:pt idx="130">
                  <c:v>1.056E-2</c:v>
                </c:pt>
                <c:pt idx="131">
                  <c:v>1.0699999999999999E-2</c:v>
                </c:pt>
                <c:pt idx="132">
                  <c:v>1.0410000000000001E-2</c:v>
                </c:pt>
                <c:pt idx="133">
                  <c:v>1.0710000000000001E-2</c:v>
                </c:pt>
                <c:pt idx="134">
                  <c:v>1.018E-2</c:v>
                </c:pt>
                <c:pt idx="135">
                  <c:v>1.03E-2</c:v>
                </c:pt>
                <c:pt idx="136">
                  <c:v>1.0240000000000001E-2</c:v>
                </c:pt>
                <c:pt idx="137">
                  <c:v>1.018E-2</c:v>
                </c:pt>
                <c:pt idx="138">
                  <c:v>1.0070000000000001E-2</c:v>
                </c:pt>
                <c:pt idx="139">
                  <c:v>1.004E-2</c:v>
                </c:pt>
                <c:pt idx="140">
                  <c:v>8.9990000000000001E-3</c:v>
                </c:pt>
                <c:pt idx="141">
                  <c:v>9.1900000000000003E-3</c:v>
                </c:pt>
                <c:pt idx="142">
                  <c:v>9.4000000000000004E-3</c:v>
                </c:pt>
                <c:pt idx="143">
                  <c:v>1.044E-2</c:v>
                </c:pt>
                <c:pt idx="144">
                  <c:v>9.3200000000000002E-3</c:v>
                </c:pt>
                <c:pt idx="145">
                  <c:v>8.8599999999999998E-3</c:v>
                </c:pt>
                <c:pt idx="146">
                  <c:v>9.3600000000000003E-3</c:v>
                </c:pt>
                <c:pt idx="147">
                  <c:v>9.9000000000000008E-3</c:v>
                </c:pt>
                <c:pt idx="148">
                  <c:v>9.8200000000000006E-3</c:v>
                </c:pt>
                <c:pt idx="149">
                  <c:v>9.5200000000000007E-3</c:v>
                </c:pt>
                <c:pt idx="150">
                  <c:v>9.7599999999999996E-3</c:v>
                </c:pt>
                <c:pt idx="151">
                  <c:v>9.5200000000000007E-3</c:v>
                </c:pt>
                <c:pt idx="152">
                  <c:v>9.4289999999999999E-3</c:v>
                </c:pt>
                <c:pt idx="153">
                  <c:v>9.4000000000000004E-3</c:v>
                </c:pt>
                <c:pt idx="154">
                  <c:v>9.8600000000000007E-3</c:v>
                </c:pt>
                <c:pt idx="155">
                  <c:v>9.5490000000000002E-3</c:v>
                </c:pt>
                <c:pt idx="156">
                  <c:v>9.1599999999999997E-3</c:v>
                </c:pt>
                <c:pt idx="157">
                  <c:v>9.0900000000000009E-3</c:v>
                </c:pt>
                <c:pt idx="158">
                  <c:v>9.3699999999999999E-3</c:v>
                </c:pt>
                <c:pt idx="159">
                  <c:v>9.0100000000000006E-3</c:v>
                </c:pt>
                <c:pt idx="160">
                  <c:v>8.3300000000000006E-3</c:v>
                </c:pt>
                <c:pt idx="161">
                  <c:v>9.469E-3</c:v>
                </c:pt>
                <c:pt idx="162">
                  <c:v>9.4199999999999996E-3</c:v>
                </c:pt>
                <c:pt idx="163">
                  <c:v>9.469E-3</c:v>
                </c:pt>
                <c:pt idx="164">
                  <c:v>9.0799999999999995E-3</c:v>
                </c:pt>
                <c:pt idx="165">
                  <c:v>9.1800000000000007E-3</c:v>
                </c:pt>
                <c:pt idx="166">
                  <c:v>9.5989999999999999E-3</c:v>
                </c:pt>
                <c:pt idx="167">
                  <c:v>9.7300000000000008E-3</c:v>
                </c:pt>
                <c:pt idx="168">
                  <c:v>8.5290000000000001E-3</c:v>
                </c:pt>
                <c:pt idx="169">
                  <c:v>9.5090000000000001E-3</c:v>
                </c:pt>
                <c:pt idx="170">
                  <c:v>8.6990000000000001E-3</c:v>
                </c:pt>
                <c:pt idx="171">
                  <c:v>9.1400000000000006E-3</c:v>
                </c:pt>
                <c:pt idx="172">
                  <c:v>9.3900000000000008E-3</c:v>
                </c:pt>
                <c:pt idx="173">
                  <c:v>9.2899999999999996E-3</c:v>
                </c:pt>
                <c:pt idx="174">
                  <c:v>9.1900000000000003E-3</c:v>
                </c:pt>
                <c:pt idx="175">
                  <c:v>9.1599999999999997E-3</c:v>
                </c:pt>
                <c:pt idx="176">
                  <c:v>9.4199999999999996E-3</c:v>
                </c:pt>
                <c:pt idx="177">
                  <c:v>9.41E-3</c:v>
                </c:pt>
                <c:pt idx="178">
                  <c:v>8.5900000000000004E-3</c:v>
                </c:pt>
                <c:pt idx="179">
                  <c:v>8.3899999999999999E-3</c:v>
                </c:pt>
                <c:pt idx="180">
                  <c:v>8.7889999999999999E-3</c:v>
                </c:pt>
                <c:pt idx="181">
                  <c:v>8.0590000000000002E-3</c:v>
                </c:pt>
                <c:pt idx="182">
                  <c:v>9.1500000000000001E-3</c:v>
                </c:pt>
                <c:pt idx="183">
                  <c:v>7.3000000000000001E-3</c:v>
                </c:pt>
                <c:pt idx="184">
                  <c:v>7.3000000000000001E-3</c:v>
                </c:pt>
                <c:pt idx="185">
                  <c:v>8.6300000000000005E-3</c:v>
                </c:pt>
                <c:pt idx="186">
                  <c:v>8.1799999999999998E-3</c:v>
                </c:pt>
                <c:pt idx="187">
                  <c:v>8.5800000000000008E-3</c:v>
                </c:pt>
                <c:pt idx="188">
                  <c:v>9.2499999999999995E-3</c:v>
                </c:pt>
                <c:pt idx="189">
                  <c:v>9.2399999999999999E-3</c:v>
                </c:pt>
                <c:pt idx="190">
                  <c:v>8.489E-3</c:v>
                </c:pt>
                <c:pt idx="191">
                  <c:v>9.3900000000000008E-3</c:v>
                </c:pt>
                <c:pt idx="192">
                  <c:v>7.8700000000000003E-3</c:v>
                </c:pt>
                <c:pt idx="193">
                  <c:v>6.6800000000000002E-3</c:v>
                </c:pt>
                <c:pt idx="194">
                  <c:v>7.92E-3</c:v>
                </c:pt>
                <c:pt idx="195">
                  <c:v>8.1890000000000001E-3</c:v>
                </c:pt>
                <c:pt idx="196">
                  <c:v>8.149E-3</c:v>
                </c:pt>
                <c:pt idx="197">
                  <c:v>8.1700000000000002E-3</c:v>
                </c:pt>
                <c:pt idx="198">
                  <c:v>8.1700000000000002E-3</c:v>
                </c:pt>
                <c:pt idx="199">
                  <c:v>8.1600000000000006E-3</c:v>
                </c:pt>
                <c:pt idx="200">
                  <c:v>8.4399999999999996E-3</c:v>
                </c:pt>
                <c:pt idx="201">
                  <c:v>8.3000000000000001E-3</c:v>
                </c:pt>
                <c:pt idx="202">
                  <c:v>8.4100000000000008E-3</c:v>
                </c:pt>
                <c:pt idx="203">
                  <c:v>8.149E-3</c:v>
                </c:pt>
                <c:pt idx="204">
                  <c:v>8.0800000000000004E-3</c:v>
                </c:pt>
                <c:pt idx="205">
                  <c:v>8.0000000000000002E-3</c:v>
                </c:pt>
                <c:pt idx="206">
                  <c:v>7.8890000000000002E-3</c:v>
                </c:pt>
                <c:pt idx="207">
                  <c:v>7.8890000000000002E-3</c:v>
                </c:pt>
                <c:pt idx="208">
                  <c:v>7.979E-3</c:v>
                </c:pt>
                <c:pt idx="209">
                  <c:v>7.9000000000000008E-3</c:v>
                </c:pt>
                <c:pt idx="210">
                  <c:v>7.9600000000000001E-3</c:v>
                </c:pt>
                <c:pt idx="211">
                  <c:v>7.9100000000000004E-3</c:v>
                </c:pt>
                <c:pt idx="212">
                  <c:v>7.92E-3</c:v>
                </c:pt>
                <c:pt idx="213">
                  <c:v>8.09E-3</c:v>
                </c:pt>
                <c:pt idx="214">
                  <c:v>7.8600000000000007E-3</c:v>
                </c:pt>
                <c:pt idx="215">
                  <c:v>7.9900000000000006E-3</c:v>
                </c:pt>
                <c:pt idx="216">
                  <c:v>7.8300000000000002E-3</c:v>
                </c:pt>
                <c:pt idx="217">
                  <c:v>7.7099999999999998E-3</c:v>
                </c:pt>
                <c:pt idx="218">
                  <c:v>7.6600000000000001E-3</c:v>
                </c:pt>
                <c:pt idx="219">
                  <c:v>7.6899999999999998E-3</c:v>
                </c:pt>
                <c:pt idx="220">
                  <c:v>7.7000000000000002E-3</c:v>
                </c:pt>
                <c:pt idx="221">
                  <c:v>7.6800000000000002E-3</c:v>
                </c:pt>
                <c:pt idx="222">
                  <c:v>7.7600000000000004E-3</c:v>
                </c:pt>
                <c:pt idx="223">
                  <c:v>7.79E-3</c:v>
                </c:pt>
                <c:pt idx="224">
                  <c:v>7.5900000000000004E-3</c:v>
                </c:pt>
                <c:pt idx="225">
                  <c:v>7.6800000000000002E-3</c:v>
                </c:pt>
                <c:pt idx="226">
                  <c:v>7.5399999999999998E-3</c:v>
                </c:pt>
                <c:pt idx="227">
                  <c:v>7.5399999999999998E-3</c:v>
                </c:pt>
                <c:pt idx="228">
                  <c:v>7.5300000000000002E-3</c:v>
                </c:pt>
                <c:pt idx="229">
                  <c:v>7.5700000000000003E-3</c:v>
                </c:pt>
                <c:pt idx="230">
                  <c:v>7.5900000000000004E-3</c:v>
                </c:pt>
                <c:pt idx="231">
                  <c:v>7.5399999999999998E-3</c:v>
                </c:pt>
                <c:pt idx="232">
                  <c:v>7.7799999999999996E-3</c:v>
                </c:pt>
                <c:pt idx="233">
                  <c:v>7.6600000000000001E-3</c:v>
                </c:pt>
                <c:pt idx="234">
                  <c:v>7.4900000000000001E-3</c:v>
                </c:pt>
                <c:pt idx="235">
                  <c:v>7.6499999999999997E-3</c:v>
                </c:pt>
                <c:pt idx="236">
                  <c:v>7.7099999999999998E-3</c:v>
                </c:pt>
                <c:pt idx="237">
                  <c:v>7.5199999999999998E-3</c:v>
                </c:pt>
                <c:pt idx="238">
                  <c:v>7.6899999999999998E-3</c:v>
                </c:pt>
                <c:pt idx="239">
                  <c:v>7.3600000000000002E-3</c:v>
                </c:pt>
                <c:pt idx="240">
                  <c:v>7.5199999999999998E-3</c:v>
                </c:pt>
                <c:pt idx="241">
                  <c:v>7.62E-3</c:v>
                </c:pt>
                <c:pt idx="242">
                  <c:v>7.5799999999999999E-3</c:v>
                </c:pt>
                <c:pt idx="243">
                  <c:v>7.6099999999999996E-3</c:v>
                </c:pt>
                <c:pt idx="244">
                  <c:v>7.6E-3</c:v>
                </c:pt>
                <c:pt idx="245">
                  <c:v>7.8399999999999997E-3</c:v>
                </c:pt>
                <c:pt idx="246">
                  <c:v>7.8200000000000006E-3</c:v>
                </c:pt>
                <c:pt idx="247">
                  <c:v>7.7799999999999996E-3</c:v>
                </c:pt>
                <c:pt idx="248">
                  <c:v>7.6499999999999997E-3</c:v>
                </c:pt>
                <c:pt idx="249">
                  <c:v>7.5300000000000002E-3</c:v>
                </c:pt>
                <c:pt idx="250">
                  <c:v>7.5100000000000002E-3</c:v>
                </c:pt>
                <c:pt idx="251">
                  <c:v>7.6400000000000001E-3</c:v>
                </c:pt>
                <c:pt idx="252">
                  <c:v>7.5300000000000002E-3</c:v>
                </c:pt>
                <c:pt idx="253">
                  <c:v>7.62E-3</c:v>
                </c:pt>
                <c:pt idx="254">
                  <c:v>7.43E-3</c:v>
                </c:pt>
                <c:pt idx="255">
                  <c:v>7.45E-3</c:v>
                </c:pt>
                <c:pt idx="256">
                  <c:v>7.6099999999999996E-3</c:v>
                </c:pt>
                <c:pt idx="257">
                  <c:v>7.3400000000000002E-3</c:v>
                </c:pt>
                <c:pt idx="258">
                  <c:v>7.4999999999999997E-3</c:v>
                </c:pt>
                <c:pt idx="259">
                  <c:v>7.4099999999999999E-3</c:v>
                </c:pt>
                <c:pt idx="260">
                  <c:v>7.5199999999999998E-3</c:v>
                </c:pt>
                <c:pt idx="261">
                  <c:v>7.4799999999999997E-3</c:v>
                </c:pt>
                <c:pt idx="262">
                  <c:v>7.3600000000000002E-3</c:v>
                </c:pt>
                <c:pt idx="263">
                  <c:v>7.3400000000000002E-3</c:v>
                </c:pt>
                <c:pt idx="264">
                  <c:v>7.3899999999999999E-3</c:v>
                </c:pt>
                <c:pt idx="265">
                  <c:v>7.1900000000000002E-3</c:v>
                </c:pt>
                <c:pt idx="266">
                  <c:v>7.2899999999999996E-3</c:v>
                </c:pt>
                <c:pt idx="267">
                  <c:v>7.1999999999999998E-3</c:v>
                </c:pt>
                <c:pt idx="268">
                  <c:v>7.1700000000000002E-3</c:v>
                </c:pt>
                <c:pt idx="269">
                  <c:v>7.2899999999999996E-3</c:v>
                </c:pt>
                <c:pt idx="270">
                  <c:v>7.0800000000000004E-3</c:v>
                </c:pt>
                <c:pt idx="271">
                  <c:v>7.3000000000000001E-3</c:v>
                </c:pt>
                <c:pt idx="272">
                  <c:v>7.2500000000000004E-3</c:v>
                </c:pt>
                <c:pt idx="273">
                  <c:v>7.11E-3</c:v>
                </c:pt>
                <c:pt idx="274">
                  <c:v>7.0499999999999998E-3</c:v>
                </c:pt>
                <c:pt idx="275">
                  <c:v>7.0200000000000002E-3</c:v>
                </c:pt>
                <c:pt idx="276">
                  <c:v>7.2199999999999999E-3</c:v>
                </c:pt>
                <c:pt idx="277">
                  <c:v>6.9100000000000003E-3</c:v>
                </c:pt>
                <c:pt idx="278">
                  <c:v>6.96E-3</c:v>
                </c:pt>
                <c:pt idx="279">
                  <c:v>6.9899999999999997E-3</c:v>
                </c:pt>
                <c:pt idx="280">
                  <c:v>7.0000000000000001E-3</c:v>
                </c:pt>
                <c:pt idx="281">
                  <c:v>6.8999999999999999E-3</c:v>
                </c:pt>
                <c:pt idx="282">
                  <c:v>6.8399999999999997E-3</c:v>
                </c:pt>
                <c:pt idx="283">
                  <c:v>6.8500000000000002E-3</c:v>
                </c:pt>
                <c:pt idx="284">
                  <c:v>6.8999999999999999E-3</c:v>
                </c:pt>
                <c:pt idx="285">
                  <c:v>6.9199999999999999E-3</c:v>
                </c:pt>
                <c:pt idx="286">
                  <c:v>7.0499999999999998E-3</c:v>
                </c:pt>
                <c:pt idx="287">
                  <c:v>7.0299999999999998E-3</c:v>
                </c:pt>
                <c:pt idx="288">
                  <c:v>6.8399999999999997E-3</c:v>
                </c:pt>
                <c:pt idx="289">
                  <c:v>7.0499999999999998E-3</c:v>
                </c:pt>
                <c:pt idx="290">
                  <c:v>6.9100000000000003E-3</c:v>
                </c:pt>
                <c:pt idx="291">
                  <c:v>7.0699999999999999E-3</c:v>
                </c:pt>
                <c:pt idx="292">
                  <c:v>7.0800000000000004E-3</c:v>
                </c:pt>
                <c:pt idx="293">
                  <c:v>7.0499999999999998E-3</c:v>
                </c:pt>
                <c:pt idx="294">
                  <c:v>7.0800000000000004E-3</c:v>
                </c:pt>
                <c:pt idx="295">
                  <c:v>6.8599999999999998E-3</c:v>
                </c:pt>
                <c:pt idx="296">
                  <c:v>6.8700000000000002E-3</c:v>
                </c:pt>
                <c:pt idx="297">
                  <c:v>6.8100000000000001E-3</c:v>
                </c:pt>
                <c:pt idx="298">
                  <c:v>7.0299999999999998E-3</c:v>
                </c:pt>
                <c:pt idx="299">
                  <c:v>6.7099999999999998E-3</c:v>
                </c:pt>
                <c:pt idx="300">
                  <c:v>6.8999999999999999E-3</c:v>
                </c:pt>
                <c:pt idx="301">
                  <c:v>6.7600000000000004E-3</c:v>
                </c:pt>
                <c:pt idx="302">
                  <c:v>6.7200000000000003E-3</c:v>
                </c:pt>
                <c:pt idx="303">
                  <c:v>6.9300000000000004E-3</c:v>
                </c:pt>
                <c:pt idx="304">
                  <c:v>6.79E-3</c:v>
                </c:pt>
                <c:pt idx="305">
                  <c:v>6.5700000000000003E-3</c:v>
                </c:pt>
                <c:pt idx="306">
                  <c:v>6.62E-3</c:v>
                </c:pt>
                <c:pt idx="307">
                  <c:v>6.7000000000000002E-3</c:v>
                </c:pt>
                <c:pt idx="308">
                  <c:v>6.6699999999999997E-3</c:v>
                </c:pt>
                <c:pt idx="309">
                  <c:v>6.5100000000000002E-3</c:v>
                </c:pt>
                <c:pt idx="310">
                  <c:v>6.4599999999999996E-3</c:v>
                </c:pt>
              </c:numCache>
            </c:numRef>
          </c:yVal>
          <c:smooth val="1"/>
          <c:extLst xmlns:c16r2="http://schemas.microsoft.com/office/drawing/2015/06/chart">
            <c:ext xmlns:c16="http://schemas.microsoft.com/office/drawing/2014/chart" uri="{C3380CC4-5D6E-409C-BE32-E72D297353CC}">
              <c16:uniqueId val="{00000001-BCF8-435B-A7EF-6E0A86031AEE}"/>
            </c:ext>
          </c:extLst>
        </c:ser>
        <c:ser>
          <c:idx val="3"/>
          <c:order val="2"/>
          <c:tx>
            <c:strRef>
              <c:f>Sheet1!$E$1</c:f>
              <c:strCache>
                <c:ptCount val="1"/>
                <c:pt idx="0">
                  <c:v>Triton X100</c:v>
                </c:pt>
              </c:strCache>
            </c:strRef>
          </c:tx>
          <c:marker>
            <c:symbol val="none"/>
          </c:marker>
          <c:xVal>
            <c:numRef>
              <c:f>Sheet1!$A$2:$A$312</c:f>
              <c:numCache>
                <c:formatCode>General</c:formatCode>
                <c:ptCount val="311"/>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numCache>
            </c:numRef>
          </c:xVal>
          <c:yVal>
            <c:numRef>
              <c:f>Sheet1!$E$2:$E$312</c:f>
              <c:numCache>
                <c:formatCode>General</c:formatCode>
                <c:ptCount val="311"/>
                <c:pt idx="0">
                  <c:v>1.80003</c:v>
                </c:pt>
                <c:pt idx="1">
                  <c:v>2.1936599999999999</c:v>
                </c:pt>
                <c:pt idx="2">
                  <c:v>2.387</c:v>
                </c:pt>
                <c:pt idx="3">
                  <c:v>2.5012699999999999</c:v>
                </c:pt>
                <c:pt idx="4">
                  <c:v>2.6936200000000001</c:v>
                </c:pt>
                <c:pt idx="5">
                  <c:v>2.7356500000000001</c:v>
                </c:pt>
                <c:pt idx="6">
                  <c:v>2.8071100000000002</c:v>
                </c:pt>
                <c:pt idx="7">
                  <c:v>2.7902499999999999</c:v>
                </c:pt>
                <c:pt idx="8">
                  <c:v>2.9334600000000002</c:v>
                </c:pt>
                <c:pt idx="9">
                  <c:v>2.9213</c:v>
                </c:pt>
                <c:pt idx="10">
                  <c:v>2.9155600000000002</c:v>
                </c:pt>
                <c:pt idx="11">
                  <c:v>2.8847399999999999</c:v>
                </c:pt>
                <c:pt idx="12">
                  <c:v>2.9598499999999999</c:v>
                </c:pt>
                <c:pt idx="13">
                  <c:v>2.93208</c:v>
                </c:pt>
                <c:pt idx="14">
                  <c:v>2.91797</c:v>
                </c:pt>
                <c:pt idx="15">
                  <c:v>2.7922899999999999</c:v>
                </c:pt>
                <c:pt idx="16">
                  <c:v>2.5407799999999998</c:v>
                </c:pt>
                <c:pt idx="17">
                  <c:v>2.3762300000000001</c:v>
                </c:pt>
                <c:pt idx="18">
                  <c:v>2.2642699999999998</c:v>
                </c:pt>
                <c:pt idx="19">
                  <c:v>2.2140300000000002</c:v>
                </c:pt>
                <c:pt idx="20">
                  <c:v>2.1898599999999999</c:v>
                </c:pt>
                <c:pt idx="21">
                  <c:v>2.2055099999999999</c:v>
                </c:pt>
                <c:pt idx="22">
                  <c:v>2.2348499999999998</c:v>
                </c:pt>
                <c:pt idx="23">
                  <c:v>2.2714400000000001</c:v>
                </c:pt>
                <c:pt idx="24">
                  <c:v>2.3150599999999999</c:v>
                </c:pt>
                <c:pt idx="25">
                  <c:v>2.3856000000000002</c:v>
                </c:pt>
                <c:pt idx="26">
                  <c:v>2.4523100000000002</c:v>
                </c:pt>
                <c:pt idx="27">
                  <c:v>2.5438999999999998</c:v>
                </c:pt>
                <c:pt idx="28">
                  <c:v>2.6255999999999999</c:v>
                </c:pt>
                <c:pt idx="29">
                  <c:v>2.69333</c:v>
                </c:pt>
                <c:pt idx="30">
                  <c:v>2.7518799999999999</c:v>
                </c:pt>
                <c:pt idx="31">
                  <c:v>2.7714599999999998</c:v>
                </c:pt>
                <c:pt idx="32">
                  <c:v>2.7676699999999999</c:v>
                </c:pt>
                <c:pt idx="33">
                  <c:v>2.7801</c:v>
                </c:pt>
                <c:pt idx="34">
                  <c:v>2.77007</c:v>
                </c:pt>
                <c:pt idx="35">
                  <c:v>2.7832699999999999</c:v>
                </c:pt>
                <c:pt idx="36">
                  <c:v>2.7774200000000002</c:v>
                </c:pt>
                <c:pt idx="37">
                  <c:v>2.72818</c:v>
                </c:pt>
                <c:pt idx="38">
                  <c:v>2.7163900000000001</c:v>
                </c:pt>
                <c:pt idx="39">
                  <c:v>2.6924399999999999</c:v>
                </c:pt>
                <c:pt idx="40">
                  <c:v>2.65456</c:v>
                </c:pt>
                <c:pt idx="41">
                  <c:v>2.5983200000000002</c:v>
                </c:pt>
                <c:pt idx="42">
                  <c:v>2.4476800000000001</c:v>
                </c:pt>
                <c:pt idx="43">
                  <c:v>2.14167</c:v>
                </c:pt>
                <c:pt idx="44">
                  <c:v>1.6919500000000001</c:v>
                </c:pt>
                <c:pt idx="45">
                  <c:v>1.2204900000000001</c:v>
                </c:pt>
                <c:pt idx="46">
                  <c:v>0.82330000000000003</c:v>
                </c:pt>
                <c:pt idx="47">
                  <c:v>0.53547999999999996</c:v>
                </c:pt>
                <c:pt idx="48">
                  <c:v>0.3422</c:v>
                </c:pt>
                <c:pt idx="49">
                  <c:v>0.21759000000000001</c:v>
                </c:pt>
                <c:pt idx="50">
                  <c:v>0.14121</c:v>
                </c:pt>
                <c:pt idx="51">
                  <c:v>9.5280000000000004E-2</c:v>
                </c:pt>
                <c:pt idx="52">
                  <c:v>6.88E-2</c:v>
                </c:pt>
                <c:pt idx="53">
                  <c:v>5.3969999999999997E-2</c:v>
                </c:pt>
                <c:pt idx="54">
                  <c:v>4.6780000000000002E-2</c:v>
                </c:pt>
                <c:pt idx="55">
                  <c:v>4.41E-2</c:v>
                </c:pt>
                <c:pt idx="56">
                  <c:v>4.4499999999999998E-2</c:v>
                </c:pt>
                <c:pt idx="57">
                  <c:v>4.7070000000000001E-2</c:v>
                </c:pt>
                <c:pt idx="58">
                  <c:v>5.0950000000000002E-2</c:v>
                </c:pt>
                <c:pt idx="59">
                  <c:v>5.6160000000000002E-2</c:v>
                </c:pt>
                <c:pt idx="60">
                  <c:v>6.2199999999999998E-2</c:v>
                </c:pt>
                <c:pt idx="61">
                  <c:v>6.9278999999999993E-2</c:v>
                </c:pt>
                <c:pt idx="62">
                  <c:v>7.7579999999999996E-2</c:v>
                </c:pt>
                <c:pt idx="63">
                  <c:v>8.7429000000000007E-2</c:v>
                </c:pt>
                <c:pt idx="64">
                  <c:v>9.8519999999999996E-2</c:v>
                </c:pt>
                <c:pt idx="65">
                  <c:v>0.11054</c:v>
                </c:pt>
                <c:pt idx="66">
                  <c:v>0.12403</c:v>
                </c:pt>
                <c:pt idx="67">
                  <c:v>0.13794999999999999</c:v>
                </c:pt>
                <c:pt idx="68">
                  <c:v>0.15376999999999999</c:v>
                </c:pt>
                <c:pt idx="69">
                  <c:v>0.17151</c:v>
                </c:pt>
                <c:pt idx="70">
                  <c:v>0.19167999999999999</c:v>
                </c:pt>
                <c:pt idx="71">
                  <c:v>0.21354999999999999</c:v>
                </c:pt>
                <c:pt idx="72">
                  <c:v>0.23619999999999999</c:v>
                </c:pt>
                <c:pt idx="73">
                  <c:v>0.25925999999999999</c:v>
                </c:pt>
                <c:pt idx="74">
                  <c:v>0.28249000000000002</c:v>
                </c:pt>
                <c:pt idx="75">
                  <c:v>0.30803999999999998</c:v>
                </c:pt>
                <c:pt idx="76">
                  <c:v>0.33678000000000002</c:v>
                </c:pt>
                <c:pt idx="77">
                  <c:v>0.36801</c:v>
                </c:pt>
                <c:pt idx="78">
                  <c:v>0.40050000000000002</c:v>
                </c:pt>
                <c:pt idx="79">
                  <c:v>0.43029000000000001</c:v>
                </c:pt>
                <c:pt idx="80">
                  <c:v>0.45505000000000001</c:v>
                </c:pt>
                <c:pt idx="81">
                  <c:v>0.47619</c:v>
                </c:pt>
                <c:pt idx="82">
                  <c:v>0.49664999999999998</c:v>
                </c:pt>
                <c:pt idx="83">
                  <c:v>0.52032</c:v>
                </c:pt>
                <c:pt idx="84">
                  <c:v>0.54696999999999996</c:v>
                </c:pt>
                <c:pt idx="85">
                  <c:v>0.57484999999999997</c:v>
                </c:pt>
                <c:pt idx="86">
                  <c:v>0.59963999999999995</c:v>
                </c:pt>
                <c:pt idx="87">
                  <c:v>0.61465000000000003</c:v>
                </c:pt>
                <c:pt idx="88">
                  <c:v>0.60773900000000003</c:v>
                </c:pt>
                <c:pt idx="89">
                  <c:v>0.57393000000000005</c:v>
                </c:pt>
                <c:pt idx="90">
                  <c:v>0.52495999999999998</c:v>
                </c:pt>
                <c:pt idx="91">
                  <c:v>0.48607</c:v>
                </c:pt>
                <c:pt idx="92">
                  <c:v>0.47750999999999999</c:v>
                </c:pt>
                <c:pt idx="93">
                  <c:v>0.49830000000000002</c:v>
                </c:pt>
                <c:pt idx="94">
                  <c:v>0.51697000000000004</c:v>
                </c:pt>
                <c:pt idx="95">
                  <c:v>0.49387999999999999</c:v>
                </c:pt>
                <c:pt idx="96">
                  <c:v>0.41710999999999998</c:v>
                </c:pt>
                <c:pt idx="97">
                  <c:v>0.31125999999999998</c:v>
                </c:pt>
                <c:pt idx="98">
                  <c:v>0.21065999999999999</c:v>
                </c:pt>
                <c:pt idx="99">
                  <c:v>0.13308</c:v>
                </c:pt>
                <c:pt idx="100">
                  <c:v>8.0850000000000005E-2</c:v>
                </c:pt>
                <c:pt idx="101">
                  <c:v>4.9099999999999998E-2</c:v>
                </c:pt>
                <c:pt idx="102">
                  <c:v>2.9940000000000001E-2</c:v>
                </c:pt>
                <c:pt idx="103">
                  <c:v>1.9140000000000001E-2</c:v>
                </c:pt>
                <c:pt idx="104">
                  <c:v>1.201E-2</c:v>
                </c:pt>
                <c:pt idx="105">
                  <c:v>7.5700000000000003E-3</c:v>
                </c:pt>
                <c:pt idx="106">
                  <c:v>5.0899999999999999E-3</c:v>
                </c:pt>
                <c:pt idx="107">
                  <c:v>3.5400000000000002E-3</c:v>
                </c:pt>
                <c:pt idx="108">
                  <c:v>2.5500000000000002E-3</c:v>
                </c:pt>
                <c:pt idx="109">
                  <c:v>2E-3</c:v>
                </c:pt>
                <c:pt idx="110">
                  <c:v>1.5299999999999999E-3</c:v>
                </c:pt>
                <c:pt idx="111">
                  <c:v>1.39E-3</c:v>
                </c:pt>
                <c:pt idx="112">
                  <c:v>1.4300000000000001E-3</c:v>
                </c:pt>
                <c:pt idx="113">
                  <c:v>1.34E-3</c:v>
                </c:pt>
                <c:pt idx="114">
                  <c:v>1.34E-3</c:v>
                </c:pt>
                <c:pt idx="115">
                  <c:v>1.1999999999999999E-3</c:v>
                </c:pt>
                <c:pt idx="116">
                  <c:v>1.2099999999999999E-3</c:v>
                </c:pt>
                <c:pt idx="117">
                  <c:v>1.14E-3</c:v>
                </c:pt>
                <c:pt idx="118">
                  <c:v>1.2199999999999999E-3</c:v>
                </c:pt>
                <c:pt idx="119">
                  <c:v>1.14E-3</c:v>
                </c:pt>
                <c:pt idx="120">
                  <c:v>1.2899999999999999E-3</c:v>
                </c:pt>
                <c:pt idx="121">
                  <c:v>1.1000000000000001E-3</c:v>
                </c:pt>
                <c:pt idx="122">
                  <c:v>1.2099999999999999E-3</c:v>
                </c:pt>
                <c:pt idx="123">
                  <c:v>1.24E-3</c:v>
                </c:pt>
                <c:pt idx="124">
                  <c:v>1.06E-3</c:v>
                </c:pt>
                <c:pt idx="125">
                  <c:v>8.8900000000000003E-4</c:v>
                </c:pt>
                <c:pt idx="126">
                  <c:v>1.1100000000000001E-3</c:v>
                </c:pt>
                <c:pt idx="127">
                  <c:v>1.16E-3</c:v>
                </c:pt>
                <c:pt idx="128">
                  <c:v>1.09E-3</c:v>
                </c:pt>
                <c:pt idx="129">
                  <c:v>1.0399999999999999E-3</c:v>
                </c:pt>
                <c:pt idx="130">
                  <c:v>1.0300000000000001E-3</c:v>
                </c:pt>
                <c:pt idx="131">
                  <c:v>1.3699999999999999E-3</c:v>
                </c:pt>
                <c:pt idx="132">
                  <c:v>1.24E-3</c:v>
                </c:pt>
                <c:pt idx="133">
                  <c:v>1.23E-3</c:v>
                </c:pt>
                <c:pt idx="134">
                  <c:v>1.24E-3</c:v>
                </c:pt>
                <c:pt idx="135">
                  <c:v>1.2899999999999999E-3</c:v>
                </c:pt>
                <c:pt idx="136">
                  <c:v>1.1800000000000001E-3</c:v>
                </c:pt>
                <c:pt idx="137">
                  <c:v>1.39E-3</c:v>
                </c:pt>
                <c:pt idx="138">
                  <c:v>1.16E-3</c:v>
                </c:pt>
                <c:pt idx="139">
                  <c:v>2.5300000000000001E-3</c:v>
                </c:pt>
                <c:pt idx="140">
                  <c:v>1.8000000000000001E-4</c:v>
                </c:pt>
                <c:pt idx="141">
                  <c:v>2.7100000000000002E-3</c:v>
                </c:pt>
                <c:pt idx="142">
                  <c:v>6.3000000000000003E-4</c:v>
                </c:pt>
                <c:pt idx="143">
                  <c:v>4.4000000000000002E-4</c:v>
                </c:pt>
                <c:pt idx="144">
                  <c:v>3.2000000000000003E-4</c:v>
                </c:pt>
                <c:pt idx="145">
                  <c:v>4.6000000000000001E-4</c:v>
                </c:pt>
                <c:pt idx="146">
                  <c:v>1E-3</c:v>
                </c:pt>
                <c:pt idx="147">
                  <c:v>2.1900000000000001E-3</c:v>
                </c:pt>
                <c:pt idx="148">
                  <c:v>-3.0000000000000001E-5</c:v>
                </c:pt>
                <c:pt idx="149">
                  <c:v>1.2999999999999999E-4</c:v>
                </c:pt>
                <c:pt idx="150">
                  <c:v>1.4499999999999999E-3</c:v>
                </c:pt>
                <c:pt idx="151">
                  <c:v>1.1E-4</c:v>
                </c:pt>
                <c:pt idx="152">
                  <c:v>-4.4999999999999999E-4</c:v>
                </c:pt>
                <c:pt idx="153">
                  <c:v>2.2200000000000002E-3</c:v>
                </c:pt>
                <c:pt idx="154">
                  <c:v>1.4599999999999999E-3</c:v>
                </c:pt>
                <c:pt idx="155">
                  <c:v>1.1199999999999999E-3</c:v>
                </c:pt>
                <c:pt idx="156">
                  <c:v>1.4400000000000001E-3</c:v>
                </c:pt>
                <c:pt idx="157">
                  <c:v>1.3699999999999999E-3</c:v>
                </c:pt>
                <c:pt idx="158">
                  <c:v>1.6800000000000001E-3</c:v>
                </c:pt>
                <c:pt idx="159">
                  <c:v>1.31E-3</c:v>
                </c:pt>
                <c:pt idx="160">
                  <c:v>-5.0000000000000002E-5</c:v>
                </c:pt>
                <c:pt idx="161">
                  <c:v>5.9900000000000003E-4</c:v>
                </c:pt>
                <c:pt idx="162">
                  <c:v>1.47E-3</c:v>
                </c:pt>
                <c:pt idx="163">
                  <c:v>2.6800000000000001E-3</c:v>
                </c:pt>
                <c:pt idx="164">
                  <c:v>1.07E-3</c:v>
                </c:pt>
                <c:pt idx="165">
                  <c:v>5.5999999999999995E-4</c:v>
                </c:pt>
                <c:pt idx="166">
                  <c:v>8.0999999999999996E-4</c:v>
                </c:pt>
                <c:pt idx="167">
                  <c:v>1.56E-3</c:v>
                </c:pt>
                <c:pt idx="168">
                  <c:v>1.1999999999999999E-3</c:v>
                </c:pt>
                <c:pt idx="169">
                  <c:v>1.2999999999999999E-3</c:v>
                </c:pt>
                <c:pt idx="170">
                  <c:v>9.5E-4</c:v>
                </c:pt>
                <c:pt idx="171">
                  <c:v>2.1700000000000001E-3</c:v>
                </c:pt>
                <c:pt idx="172">
                  <c:v>4.4999999999999999E-4</c:v>
                </c:pt>
                <c:pt idx="173">
                  <c:v>1.5900000000000001E-3</c:v>
                </c:pt>
                <c:pt idx="174">
                  <c:v>1.2700000000000001E-3</c:v>
                </c:pt>
                <c:pt idx="175">
                  <c:v>9.8999999999999999E-4</c:v>
                </c:pt>
                <c:pt idx="176">
                  <c:v>1.32E-3</c:v>
                </c:pt>
                <c:pt idx="177">
                  <c:v>2.2799999999999999E-3</c:v>
                </c:pt>
                <c:pt idx="178">
                  <c:v>1.5299999999999999E-3</c:v>
                </c:pt>
                <c:pt idx="179">
                  <c:v>1.33E-3</c:v>
                </c:pt>
                <c:pt idx="180">
                  <c:v>1.4400000000000001E-3</c:v>
                </c:pt>
                <c:pt idx="181">
                  <c:v>1.8799999999999999E-3</c:v>
                </c:pt>
                <c:pt idx="182">
                  <c:v>6.0999999999999997E-4</c:v>
                </c:pt>
                <c:pt idx="183">
                  <c:v>6.4999999999999997E-4</c:v>
                </c:pt>
                <c:pt idx="184">
                  <c:v>3.4000000000000002E-4</c:v>
                </c:pt>
                <c:pt idx="185">
                  <c:v>5.4000000000000001E-4</c:v>
                </c:pt>
                <c:pt idx="186">
                  <c:v>-5.6999999999999998E-4</c:v>
                </c:pt>
                <c:pt idx="187">
                  <c:v>1.5499999999999999E-3</c:v>
                </c:pt>
                <c:pt idx="188">
                  <c:v>1.8400000000000001E-3</c:v>
                </c:pt>
                <c:pt idx="189">
                  <c:v>2.2300000000000002E-3</c:v>
                </c:pt>
                <c:pt idx="190">
                  <c:v>1.41E-3</c:v>
                </c:pt>
                <c:pt idx="191">
                  <c:v>4.2000000000000002E-4</c:v>
                </c:pt>
                <c:pt idx="192">
                  <c:v>-1.1900000000000001E-3</c:v>
                </c:pt>
                <c:pt idx="193">
                  <c:v>-6.6E-4</c:v>
                </c:pt>
                <c:pt idx="194">
                  <c:v>9.0000000000000006E-5</c:v>
                </c:pt>
                <c:pt idx="195">
                  <c:v>4.6000000000000001E-4</c:v>
                </c:pt>
                <c:pt idx="196">
                  <c:v>3.2000000000000003E-4</c:v>
                </c:pt>
                <c:pt idx="197">
                  <c:v>4.4000000000000002E-4</c:v>
                </c:pt>
                <c:pt idx="198">
                  <c:v>3.6000000000000002E-4</c:v>
                </c:pt>
                <c:pt idx="199">
                  <c:v>2.3000000000000001E-4</c:v>
                </c:pt>
                <c:pt idx="200">
                  <c:v>4.4000000000000002E-4</c:v>
                </c:pt>
                <c:pt idx="201">
                  <c:v>5.2999999999999998E-4</c:v>
                </c:pt>
                <c:pt idx="202">
                  <c:v>7.1000000000000002E-4</c:v>
                </c:pt>
                <c:pt idx="203">
                  <c:v>4.2999999999999999E-4</c:v>
                </c:pt>
                <c:pt idx="204">
                  <c:v>4.0000000000000002E-4</c:v>
                </c:pt>
                <c:pt idx="205">
                  <c:v>3.8000000000000002E-4</c:v>
                </c:pt>
                <c:pt idx="206">
                  <c:v>2.5999999999999998E-4</c:v>
                </c:pt>
                <c:pt idx="207">
                  <c:v>3.6000000000000002E-4</c:v>
                </c:pt>
                <c:pt idx="208">
                  <c:v>5.1000000000000004E-4</c:v>
                </c:pt>
                <c:pt idx="209">
                  <c:v>4.0000000000000002E-4</c:v>
                </c:pt>
                <c:pt idx="210">
                  <c:v>3.1E-4</c:v>
                </c:pt>
                <c:pt idx="211">
                  <c:v>3.6000000000000002E-4</c:v>
                </c:pt>
                <c:pt idx="212">
                  <c:v>3.4000000000000002E-4</c:v>
                </c:pt>
                <c:pt idx="213">
                  <c:v>5.9000000000000003E-4</c:v>
                </c:pt>
                <c:pt idx="214">
                  <c:v>4.2000000000000002E-4</c:v>
                </c:pt>
                <c:pt idx="215">
                  <c:v>3.8999999999999999E-4</c:v>
                </c:pt>
                <c:pt idx="216">
                  <c:v>5.1000000000000004E-4</c:v>
                </c:pt>
                <c:pt idx="217">
                  <c:v>4.4000000000000002E-4</c:v>
                </c:pt>
                <c:pt idx="218">
                  <c:v>2.4000000000000001E-4</c:v>
                </c:pt>
                <c:pt idx="219">
                  <c:v>3.8999999999999999E-4</c:v>
                </c:pt>
                <c:pt idx="220">
                  <c:v>4.6999999999999999E-4</c:v>
                </c:pt>
                <c:pt idx="221">
                  <c:v>5.1000000000000004E-4</c:v>
                </c:pt>
                <c:pt idx="222">
                  <c:v>5.1999999999999995E-4</c:v>
                </c:pt>
                <c:pt idx="223">
                  <c:v>5.5000000000000003E-4</c:v>
                </c:pt>
                <c:pt idx="224">
                  <c:v>4.2000000000000002E-4</c:v>
                </c:pt>
                <c:pt idx="225">
                  <c:v>4.0999999999999999E-4</c:v>
                </c:pt>
                <c:pt idx="226">
                  <c:v>4.8999999999999998E-4</c:v>
                </c:pt>
                <c:pt idx="227">
                  <c:v>3.8000000000000002E-4</c:v>
                </c:pt>
                <c:pt idx="228">
                  <c:v>3.5E-4</c:v>
                </c:pt>
                <c:pt idx="229">
                  <c:v>3.6000000000000002E-4</c:v>
                </c:pt>
                <c:pt idx="230">
                  <c:v>3.8000000000000002E-4</c:v>
                </c:pt>
                <c:pt idx="231">
                  <c:v>5.2999999999999998E-4</c:v>
                </c:pt>
                <c:pt idx="232">
                  <c:v>5.6999999999999998E-4</c:v>
                </c:pt>
                <c:pt idx="233">
                  <c:v>5.9900000000000003E-4</c:v>
                </c:pt>
                <c:pt idx="234">
                  <c:v>6.9999999999999999E-4</c:v>
                </c:pt>
                <c:pt idx="235">
                  <c:v>6.4000000000000005E-4</c:v>
                </c:pt>
                <c:pt idx="236">
                  <c:v>6.7000000000000002E-4</c:v>
                </c:pt>
                <c:pt idx="237">
                  <c:v>3.8000000000000002E-4</c:v>
                </c:pt>
                <c:pt idx="238">
                  <c:v>4.6000000000000001E-4</c:v>
                </c:pt>
                <c:pt idx="239">
                  <c:v>4.6999999999999999E-4</c:v>
                </c:pt>
                <c:pt idx="240">
                  <c:v>2.9E-4</c:v>
                </c:pt>
                <c:pt idx="241">
                  <c:v>5.5999999999999995E-4</c:v>
                </c:pt>
                <c:pt idx="242">
                  <c:v>6.6E-4</c:v>
                </c:pt>
                <c:pt idx="243">
                  <c:v>6.4999999999999997E-4</c:v>
                </c:pt>
                <c:pt idx="244">
                  <c:v>7.5000000000000002E-4</c:v>
                </c:pt>
                <c:pt idx="245">
                  <c:v>5.2999999999999998E-4</c:v>
                </c:pt>
                <c:pt idx="246">
                  <c:v>8.0999999999999996E-4</c:v>
                </c:pt>
                <c:pt idx="247">
                  <c:v>5.6999999999999998E-4</c:v>
                </c:pt>
                <c:pt idx="248">
                  <c:v>4.0000000000000002E-4</c:v>
                </c:pt>
                <c:pt idx="249">
                  <c:v>7.1000000000000002E-4</c:v>
                </c:pt>
                <c:pt idx="250">
                  <c:v>5.6999999999999998E-4</c:v>
                </c:pt>
                <c:pt idx="251">
                  <c:v>6.3000000000000003E-4</c:v>
                </c:pt>
                <c:pt idx="252">
                  <c:v>7.1000000000000002E-4</c:v>
                </c:pt>
                <c:pt idx="253">
                  <c:v>6.3000000000000003E-4</c:v>
                </c:pt>
                <c:pt idx="254">
                  <c:v>5.0000000000000001E-4</c:v>
                </c:pt>
                <c:pt idx="255">
                  <c:v>6.6E-4</c:v>
                </c:pt>
                <c:pt idx="256">
                  <c:v>6.4000000000000005E-4</c:v>
                </c:pt>
                <c:pt idx="257">
                  <c:v>5.9900000000000003E-4</c:v>
                </c:pt>
                <c:pt idx="258">
                  <c:v>5.2999999999999998E-4</c:v>
                </c:pt>
                <c:pt idx="259">
                  <c:v>5.9000000000000003E-4</c:v>
                </c:pt>
                <c:pt idx="260">
                  <c:v>5.8E-4</c:v>
                </c:pt>
                <c:pt idx="261">
                  <c:v>6.2E-4</c:v>
                </c:pt>
                <c:pt idx="262">
                  <c:v>7.2000000000000005E-4</c:v>
                </c:pt>
                <c:pt idx="263">
                  <c:v>6.8000000000000005E-4</c:v>
                </c:pt>
                <c:pt idx="264">
                  <c:v>5.5000000000000003E-4</c:v>
                </c:pt>
                <c:pt idx="265">
                  <c:v>5.6999999999999998E-4</c:v>
                </c:pt>
                <c:pt idx="266">
                  <c:v>5.6999999999999998E-4</c:v>
                </c:pt>
                <c:pt idx="267">
                  <c:v>5.9000000000000003E-4</c:v>
                </c:pt>
                <c:pt idx="268">
                  <c:v>7.6999999999999996E-4</c:v>
                </c:pt>
                <c:pt idx="269">
                  <c:v>8.0999999999999996E-4</c:v>
                </c:pt>
                <c:pt idx="270">
                  <c:v>5.8E-4</c:v>
                </c:pt>
                <c:pt idx="271">
                  <c:v>7.6000000000000004E-4</c:v>
                </c:pt>
                <c:pt idx="272">
                  <c:v>7.9000000000000001E-4</c:v>
                </c:pt>
                <c:pt idx="273">
                  <c:v>7.3999999999999999E-4</c:v>
                </c:pt>
                <c:pt idx="274">
                  <c:v>5.8E-4</c:v>
                </c:pt>
                <c:pt idx="275">
                  <c:v>6.9999999999999999E-4</c:v>
                </c:pt>
                <c:pt idx="276">
                  <c:v>7.7999999999999999E-4</c:v>
                </c:pt>
                <c:pt idx="277">
                  <c:v>7.6000000000000004E-4</c:v>
                </c:pt>
                <c:pt idx="278">
                  <c:v>7.6999999999999996E-4</c:v>
                </c:pt>
                <c:pt idx="279">
                  <c:v>6.8000000000000005E-4</c:v>
                </c:pt>
                <c:pt idx="280">
                  <c:v>5.9900000000000003E-4</c:v>
                </c:pt>
                <c:pt idx="281">
                  <c:v>5.8E-4</c:v>
                </c:pt>
                <c:pt idx="282">
                  <c:v>7.3999999999999999E-4</c:v>
                </c:pt>
                <c:pt idx="283">
                  <c:v>6.3000000000000003E-4</c:v>
                </c:pt>
                <c:pt idx="284">
                  <c:v>7.2999999999999996E-4</c:v>
                </c:pt>
                <c:pt idx="285">
                  <c:v>6.6E-4</c:v>
                </c:pt>
                <c:pt idx="286">
                  <c:v>7.1000000000000002E-4</c:v>
                </c:pt>
                <c:pt idx="287">
                  <c:v>8.4000000000000003E-4</c:v>
                </c:pt>
                <c:pt idx="288">
                  <c:v>7.2000000000000005E-4</c:v>
                </c:pt>
                <c:pt idx="289">
                  <c:v>7.5000000000000002E-4</c:v>
                </c:pt>
                <c:pt idx="290">
                  <c:v>6.8000000000000005E-4</c:v>
                </c:pt>
                <c:pt idx="291">
                  <c:v>8.4999999999999995E-4</c:v>
                </c:pt>
                <c:pt idx="292">
                  <c:v>8.9999999999999998E-4</c:v>
                </c:pt>
                <c:pt idx="293">
                  <c:v>7.9000000000000001E-4</c:v>
                </c:pt>
                <c:pt idx="294">
                  <c:v>8.5999999999999998E-4</c:v>
                </c:pt>
                <c:pt idx="295">
                  <c:v>8.8900000000000003E-4</c:v>
                </c:pt>
                <c:pt idx="296">
                  <c:v>6.8999999999999997E-4</c:v>
                </c:pt>
                <c:pt idx="297">
                  <c:v>9.3999999999999997E-4</c:v>
                </c:pt>
                <c:pt idx="298">
                  <c:v>8.1999999999999998E-4</c:v>
                </c:pt>
                <c:pt idx="299">
                  <c:v>7.5000000000000002E-4</c:v>
                </c:pt>
                <c:pt idx="300">
                  <c:v>8.1999999999999998E-4</c:v>
                </c:pt>
                <c:pt idx="301">
                  <c:v>8.5999999999999998E-4</c:v>
                </c:pt>
                <c:pt idx="302">
                  <c:v>8.4999999999999995E-4</c:v>
                </c:pt>
                <c:pt idx="303">
                  <c:v>7.9000000000000001E-4</c:v>
                </c:pt>
                <c:pt idx="304">
                  <c:v>8.7000000000000001E-4</c:v>
                </c:pt>
                <c:pt idx="305">
                  <c:v>8.9999999999999998E-4</c:v>
                </c:pt>
                <c:pt idx="306">
                  <c:v>8.7000000000000001E-4</c:v>
                </c:pt>
                <c:pt idx="307">
                  <c:v>1E-3</c:v>
                </c:pt>
                <c:pt idx="308">
                  <c:v>8.8900000000000003E-4</c:v>
                </c:pt>
                <c:pt idx="309">
                  <c:v>9.2000000000000003E-4</c:v>
                </c:pt>
                <c:pt idx="310">
                  <c:v>9.2000000000000003E-4</c:v>
                </c:pt>
              </c:numCache>
            </c:numRef>
          </c:yVal>
          <c:smooth val="1"/>
          <c:extLst xmlns:c16r2="http://schemas.microsoft.com/office/drawing/2015/06/chart">
            <c:ext xmlns:c16="http://schemas.microsoft.com/office/drawing/2014/chart" uri="{C3380CC4-5D6E-409C-BE32-E72D297353CC}">
              <c16:uniqueId val="{00000002-BCF8-435B-A7EF-6E0A86031AEE}"/>
            </c:ext>
          </c:extLst>
        </c:ser>
        <c:ser>
          <c:idx val="4"/>
          <c:order val="3"/>
          <c:tx>
            <c:strRef>
              <c:f>Sheet1!$F$1</c:f>
              <c:strCache>
                <c:ptCount val="1"/>
                <c:pt idx="0">
                  <c:v>Triton X114</c:v>
                </c:pt>
              </c:strCache>
            </c:strRef>
          </c:tx>
          <c:spPr>
            <a:ln>
              <a:solidFill>
                <a:srgbClr val="FFFF00"/>
              </a:solidFill>
            </a:ln>
          </c:spPr>
          <c:marker>
            <c:symbol val="none"/>
          </c:marker>
          <c:xVal>
            <c:numRef>
              <c:f>Sheet1!$A$2:$A$312</c:f>
              <c:numCache>
                <c:formatCode>General</c:formatCode>
                <c:ptCount val="311"/>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numCache>
            </c:numRef>
          </c:xVal>
          <c:yVal>
            <c:numRef>
              <c:f>Sheet1!$F$2:$F$312</c:f>
              <c:numCache>
                <c:formatCode>General</c:formatCode>
                <c:ptCount val="311"/>
                <c:pt idx="0">
                  <c:v>1.9132199999999999</c:v>
                </c:pt>
                <c:pt idx="1">
                  <c:v>2.1548600000000002</c:v>
                </c:pt>
                <c:pt idx="2">
                  <c:v>2.3562599999999998</c:v>
                </c:pt>
                <c:pt idx="3">
                  <c:v>2.5180099999999999</c:v>
                </c:pt>
                <c:pt idx="4">
                  <c:v>2.7538</c:v>
                </c:pt>
                <c:pt idx="5">
                  <c:v>2.7128399999999999</c:v>
                </c:pt>
                <c:pt idx="6">
                  <c:v>2.8311999999999999</c:v>
                </c:pt>
                <c:pt idx="7">
                  <c:v>2.8246000000000002</c:v>
                </c:pt>
                <c:pt idx="8">
                  <c:v>2.89771</c:v>
                </c:pt>
                <c:pt idx="9">
                  <c:v>2.9373</c:v>
                </c:pt>
                <c:pt idx="10">
                  <c:v>2.9262100000000002</c:v>
                </c:pt>
                <c:pt idx="11">
                  <c:v>2.9234</c:v>
                </c:pt>
                <c:pt idx="12">
                  <c:v>2.9702199999999999</c:v>
                </c:pt>
                <c:pt idx="13">
                  <c:v>2.97573</c:v>
                </c:pt>
                <c:pt idx="14">
                  <c:v>2.8843999999999999</c:v>
                </c:pt>
                <c:pt idx="15">
                  <c:v>2.7552300000000001</c:v>
                </c:pt>
                <c:pt idx="16">
                  <c:v>2.5410300000000001</c:v>
                </c:pt>
                <c:pt idx="17">
                  <c:v>2.3722099999999999</c:v>
                </c:pt>
                <c:pt idx="18">
                  <c:v>2.2678600000000002</c:v>
                </c:pt>
                <c:pt idx="19">
                  <c:v>2.2175600000000002</c:v>
                </c:pt>
                <c:pt idx="20">
                  <c:v>2.2012200000000002</c:v>
                </c:pt>
                <c:pt idx="21">
                  <c:v>2.2247300000000001</c:v>
                </c:pt>
                <c:pt idx="22">
                  <c:v>2.2463199999999999</c:v>
                </c:pt>
                <c:pt idx="23">
                  <c:v>2.2844500000000001</c:v>
                </c:pt>
                <c:pt idx="24">
                  <c:v>2.3346800000000001</c:v>
                </c:pt>
                <c:pt idx="25">
                  <c:v>2.3882099999999999</c:v>
                </c:pt>
                <c:pt idx="26">
                  <c:v>2.4697399999999998</c:v>
                </c:pt>
                <c:pt idx="27">
                  <c:v>2.5506899999999999</c:v>
                </c:pt>
                <c:pt idx="28">
                  <c:v>2.6404100000000001</c:v>
                </c:pt>
                <c:pt idx="29">
                  <c:v>2.71075</c:v>
                </c:pt>
                <c:pt idx="30">
                  <c:v>2.7515100000000001</c:v>
                </c:pt>
                <c:pt idx="31">
                  <c:v>2.7962199999999999</c:v>
                </c:pt>
                <c:pt idx="32">
                  <c:v>2.8199000000000001</c:v>
                </c:pt>
                <c:pt idx="33">
                  <c:v>2.7939400000000001</c:v>
                </c:pt>
                <c:pt idx="34">
                  <c:v>2.79074</c:v>
                </c:pt>
                <c:pt idx="35">
                  <c:v>2.7856900000000002</c:v>
                </c:pt>
                <c:pt idx="36">
                  <c:v>2.7551000000000001</c:v>
                </c:pt>
                <c:pt idx="37">
                  <c:v>2.7433399999999999</c:v>
                </c:pt>
                <c:pt idx="38">
                  <c:v>2.7227700000000001</c:v>
                </c:pt>
                <c:pt idx="39">
                  <c:v>2.6892200000000002</c:v>
                </c:pt>
                <c:pt idx="40">
                  <c:v>2.6635200000000001</c:v>
                </c:pt>
                <c:pt idx="41">
                  <c:v>2.5909</c:v>
                </c:pt>
                <c:pt idx="42">
                  <c:v>2.4392900000000002</c:v>
                </c:pt>
                <c:pt idx="43">
                  <c:v>2.15245</c:v>
                </c:pt>
                <c:pt idx="44">
                  <c:v>1.6975199999999999</c:v>
                </c:pt>
                <c:pt idx="45">
                  <c:v>1.2205299999999999</c:v>
                </c:pt>
                <c:pt idx="46">
                  <c:v>0.81967999999999996</c:v>
                </c:pt>
                <c:pt idx="47">
                  <c:v>0.53108</c:v>
                </c:pt>
                <c:pt idx="48">
                  <c:v>0.33833999999999997</c:v>
                </c:pt>
                <c:pt idx="49">
                  <c:v>0.21423</c:v>
                </c:pt>
                <c:pt idx="50">
                  <c:v>0.13814000000000001</c:v>
                </c:pt>
                <c:pt idx="51">
                  <c:v>9.2780000000000001E-2</c:v>
                </c:pt>
                <c:pt idx="52">
                  <c:v>6.6739000000000007E-2</c:v>
                </c:pt>
                <c:pt idx="53">
                  <c:v>5.2350000000000001E-2</c:v>
                </c:pt>
                <c:pt idx="54">
                  <c:v>4.5359999999999998E-2</c:v>
                </c:pt>
                <c:pt idx="55">
                  <c:v>4.2840000000000003E-2</c:v>
                </c:pt>
                <c:pt idx="56">
                  <c:v>4.3310000000000001E-2</c:v>
                </c:pt>
                <c:pt idx="57">
                  <c:v>4.6199999999999998E-2</c:v>
                </c:pt>
                <c:pt idx="58">
                  <c:v>5.0130000000000001E-2</c:v>
                </c:pt>
                <c:pt idx="59">
                  <c:v>5.5440000000000003E-2</c:v>
                </c:pt>
                <c:pt idx="60">
                  <c:v>6.1310000000000003E-2</c:v>
                </c:pt>
                <c:pt idx="61">
                  <c:v>6.8598999999999993E-2</c:v>
                </c:pt>
                <c:pt idx="62">
                  <c:v>7.7130000000000004E-2</c:v>
                </c:pt>
                <c:pt idx="63">
                  <c:v>8.6929000000000006E-2</c:v>
                </c:pt>
                <c:pt idx="64">
                  <c:v>9.8150000000000001E-2</c:v>
                </c:pt>
                <c:pt idx="65">
                  <c:v>0.11031000000000001</c:v>
                </c:pt>
                <c:pt idx="66">
                  <c:v>0.12406</c:v>
                </c:pt>
                <c:pt idx="67">
                  <c:v>0.13830000000000001</c:v>
                </c:pt>
                <c:pt idx="68">
                  <c:v>0.15409</c:v>
                </c:pt>
                <c:pt idx="69">
                  <c:v>0.17199999999999999</c:v>
                </c:pt>
                <c:pt idx="70">
                  <c:v>0.19239000000000001</c:v>
                </c:pt>
                <c:pt idx="71">
                  <c:v>0.21492</c:v>
                </c:pt>
                <c:pt idx="72">
                  <c:v>0.23766000000000001</c:v>
                </c:pt>
                <c:pt idx="73">
                  <c:v>0.26073000000000002</c:v>
                </c:pt>
                <c:pt idx="74">
                  <c:v>0.28448000000000001</c:v>
                </c:pt>
                <c:pt idx="75">
                  <c:v>0.31031999999999998</c:v>
                </c:pt>
                <c:pt idx="76">
                  <c:v>0.33943000000000001</c:v>
                </c:pt>
                <c:pt idx="77">
                  <c:v>0.37130000000000002</c:v>
                </c:pt>
                <c:pt idx="78">
                  <c:v>0.4042</c:v>
                </c:pt>
                <c:pt idx="79">
                  <c:v>0.43411</c:v>
                </c:pt>
                <c:pt idx="80">
                  <c:v>0.45894000000000001</c:v>
                </c:pt>
                <c:pt idx="81">
                  <c:v>0.48019000000000001</c:v>
                </c:pt>
                <c:pt idx="82">
                  <c:v>0.50104000000000004</c:v>
                </c:pt>
                <c:pt idx="83">
                  <c:v>0.52476</c:v>
                </c:pt>
                <c:pt idx="84">
                  <c:v>0.55186999999999997</c:v>
                </c:pt>
                <c:pt idx="85">
                  <c:v>0.58021</c:v>
                </c:pt>
                <c:pt idx="86">
                  <c:v>0.60502</c:v>
                </c:pt>
                <c:pt idx="87">
                  <c:v>0.61955000000000005</c:v>
                </c:pt>
                <c:pt idx="88">
                  <c:v>0.61214999999999997</c:v>
                </c:pt>
                <c:pt idx="89">
                  <c:v>0.57762999999999998</c:v>
                </c:pt>
                <c:pt idx="90">
                  <c:v>0.52793999999999996</c:v>
                </c:pt>
                <c:pt idx="91">
                  <c:v>0.48848999999999998</c:v>
                </c:pt>
                <c:pt idx="92">
                  <c:v>0.48076000000000002</c:v>
                </c:pt>
                <c:pt idx="93">
                  <c:v>0.50207000000000002</c:v>
                </c:pt>
                <c:pt idx="94">
                  <c:v>0.52098999999999995</c:v>
                </c:pt>
                <c:pt idx="95">
                  <c:v>0.49664000000000003</c:v>
                </c:pt>
                <c:pt idx="96">
                  <c:v>0.41804999999999998</c:v>
                </c:pt>
                <c:pt idx="97">
                  <c:v>0.31052000000000002</c:v>
                </c:pt>
                <c:pt idx="98">
                  <c:v>0.20941000000000001</c:v>
                </c:pt>
                <c:pt idx="99">
                  <c:v>0.13128999999999999</c:v>
                </c:pt>
                <c:pt idx="100">
                  <c:v>7.936E-2</c:v>
                </c:pt>
                <c:pt idx="101">
                  <c:v>4.752E-2</c:v>
                </c:pt>
                <c:pt idx="102">
                  <c:v>2.8709999999999999E-2</c:v>
                </c:pt>
                <c:pt idx="103">
                  <c:v>1.7850000000000001E-2</c:v>
                </c:pt>
                <c:pt idx="104">
                  <c:v>1.085E-2</c:v>
                </c:pt>
                <c:pt idx="105">
                  <c:v>6.6800000000000002E-3</c:v>
                </c:pt>
                <c:pt idx="106">
                  <c:v>3.8800000000000002E-3</c:v>
                </c:pt>
                <c:pt idx="107">
                  <c:v>2.5200000000000001E-3</c:v>
                </c:pt>
                <c:pt idx="108">
                  <c:v>1.47E-3</c:v>
                </c:pt>
                <c:pt idx="109">
                  <c:v>1.1000000000000001E-3</c:v>
                </c:pt>
                <c:pt idx="110">
                  <c:v>6.7000000000000002E-4</c:v>
                </c:pt>
                <c:pt idx="111">
                  <c:v>4.8999999999999998E-4</c:v>
                </c:pt>
                <c:pt idx="112">
                  <c:v>5.4000000000000001E-4</c:v>
                </c:pt>
                <c:pt idx="113">
                  <c:v>4.2999999999999999E-4</c:v>
                </c:pt>
                <c:pt idx="114">
                  <c:v>5.2999999999999998E-4</c:v>
                </c:pt>
                <c:pt idx="115">
                  <c:v>5.2999999999999998E-4</c:v>
                </c:pt>
                <c:pt idx="116">
                  <c:v>3.1E-4</c:v>
                </c:pt>
                <c:pt idx="117">
                  <c:v>3.6000000000000002E-4</c:v>
                </c:pt>
                <c:pt idx="118">
                  <c:v>1.9000000000000001E-4</c:v>
                </c:pt>
                <c:pt idx="119">
                  <c:v>1.3999999999999999E-4</c:v>
                </c:pt>
                <c:pt idx="120">
                  <c:v>6.8999999999999997E-5</c:v>
                </c:pt>
                <c:pt idx="121">
                  <c:v>2.3000000000000001E-4</c:v>
                </c:pt>
                <c:pt idx="122">
                  <c:v>2.0000000000000001E-4</c:v>
                </c:pt>
                <c:pt idx="123">
                  <c:v>2.0000000000000001E-4</c:v>
                </c:pt>
                <c:pt idx="124">
                  <c:v>2.7999999999999998E-4</c:v>
                </c:pt>
                <c:pt idx="125">
                  <c:v>3.3E-4</c:v>
                </c:pt>
                <c:pt idx="126">
                  <c:v>2.9E-4</c:v>
                </c:pt>
                <c:pt idx="127">
                  <c:v>3.8999999999999999E-4</c:v>
                </c:pt>
                <c:pt idx="128">
                  <c:v>1.6000000000000001E-4</c:v>
                </c:pt>
                <c:pt idx="129">
                  <c:v>4.0999999999999999E-4</c:v>
                </c:pt>
                <c:pt idx="130">
                  <c:v>1.9000000000000001E-4</c:v>
                </c:pt>
                <c:pt idx="131">
                  <c:v>5.2999999999999998E-4</c:v>
                </c:pt>
                <c:pt idx="132">
                  <c:v>6.3000000000000003E-4</c:v>
                </c:pt>
                <c:pt idx="133">
                  <c:v>4.4999999999999999E-4</c:v>
                </c:pt>
                <c:pt idx="134">
                  <c:v>1.7000000000000001E-4</c:v>
                </c:pt>
                <c:pt idx="135">
                  <c:v>5.9000000000000003E-4</c:v>
                </c:pt>
                <c:pt idx="136">
                  <c:v>6.0999999999999997E-4</c:v>
                </c:pt>
                <c:pt idx="137">
                  <c:v>5.1000000000000004E-4</c:v>
                </c:pt>
                <c:pt idx="138">
                  <c:v>2.3600000000000001E-3</c:v>
                </c:pt>
                <c:pt idx="139">
                  <c:v>2.14E-3</c:v>
                </c:pt>
                <c:pt idx="140">
                  <c:v>1.75E-3</c:v>
                </c:pt>
                <c:pt idx="141">
                  <c:v>4.6999999999999999E-4</c:v>
                </c:pt>
                <c:pt idx="142">
                  <c:v>1.66E-3</c:v>
                </c:pt>
                <c:pt idx="143">
                  <c:v>1.2600000000000001E-3</c:v>
                </c:pt>
                <c:pt idx="144">
                  <c:v>1.91E-3</c:v>
                </c:pt>
                <c:pt idx="145">
                  <c:v>1.1800000000000001E-3</c:v>
                </c:pt>
                <c:pt idx="146">
                  <c:v>8.9999999999999998E-4</c:v>
                </c:pt>
                <c:pt idx="147">
                  <c:v>5.1999999999999995E-4</c:v>
                </c:pt>
                <c:pt idx="148">
                  <c:v>7.1000000000000002E-4</c:v>
                </c:pt>
                <c:pt idx="149">
                  <c:v>1.5399999999999999E-3</c:v>
                </c:pt>
                <c:pt idx="150">
                  <c:v>1.3799999999999999E-3</c:v>
                </c:pt>
                <c:pt idx="151">
                  <c:v>9.7999999999999997E-4</c:v>
                </c:pt>
                <c:pt idx="152">
                  <c:v>6.4000000000000005E-4</c:v>
                </c:pt>
                <c:pt idx="153">
                  <c:v>5.5000000000000003E-4</c:v>
                </c:pt>
                <c:pt idx="154">
                  <c:v>4.8999999999999998E-4</c:v>
                </c:pt>
                <c:pt idx="155">
                  <c:v>8.1999999999999998E-4</c:v>
                </c:pt>
                <c:pt idx="156">
                  <c:v>1.64E-3</c:v>
                </c:pt>
                <c:pt idx="157">
                  <c:v>6.2E-4</c:v>
                </c:pt>
                <c:pt idx="158">
                  <c:v>1.1299999999999999E-3</c:v>
                </c:pt>
                <c:pt idx="159">
                  <c:v>1.3699999999999999E-3</c:v>
                </c:pt>
                <c:pt idx="160">
                  <c:v>7.5000000000000002E-4</c:v>
                </c:pt>
                <c:pt idx="161">
                  <c:v>9.7000000000000005E-4</c:v>
                </c:pt>
                <c:pt idx="162">
                  <c:v>1.09E-3</c:v>
                </c:pt>
                <c:pt idx="163">
                  <c:v>1.2099999999999999E-3</c:v>
                </c:pt>
                <c:pt idx="164">
                  <c:v>6.8000000000000005E-4</c:v>
                </c:pt>
                <c:pt idx="165">
                  <c:v>1.09E-3</c:v>
                </c:pt>
                <c:pt idx="166">
                  <c:v>4.6000000000000001E-4</c:v>
                </c:pt>
                <c:pt idx="167">
                  <c:v>1.2800000000000001E-3</c:v>
                </c:pt>
                <c:pt idx="168">
                  <c:v>3.8000000000000002E-4</c:v>
                </c:pt>
                <c:pt idx="169">
                  <c:v>1.74E-3</c:v>
                </c:pt>
                <c:pt idx="170">
                  <c:v>1.2800000000000001E-3</c:v>
                </c:pt>
                <c:pt idx="171">
                  <c:v>1.7600000000000001E-3</c:v>
                </c:pt>
                <c:pt idx="172">
                  <c:v>1.0399999999999999E-3</c:v>
                </c:pt>
                <c:pt idx="173">
                  <c:v>1.6199999999999999E-3</c:v>
                </c:pt>
                <c:pt idx="174">
                  <c:v>1.82E-3</c:v>
                </c:pt>
                <c:pt idx="175">
                  <c:v>1.24E-3</c:v>
                </c:pt>
                <c:pt idx="176">
                  <c:v>1.17E-3</c:v>
                </c:pt>
                <c:pt idx="177">
                  <c:v>1.7600000000000001E-3</c:v>
                </c:pt>
                <c:pt idx="178">
                  <c:v>8.3000000000000001E-4</c:v>
                </c:pt>
                <c:pt idx="179">
                  <c:v>1.6100000000000001E-3</c:v>
                </c:pt>
                <c:pt idx="180">
                  <c:v>7.7999999999999999E-4</c:v>
                </c:pt>
                <c:pt idx="181">
                  <c:v>1.5399999999999999E-3</c:v>
                </c:pt>
                <c:pt idx="182">
                  <c:v>7.6999999999999996E-4</c:v>
                </c:pt>
                <c:pt idx="183">
                  <c:v>8.4999999999999995E-4</c:v>
                </c:pt>
                <c:pt idx="184">
                  <c:v>4.0000000000000002E-4</c:v>
                </c:pt>
                <c:pt idx="185">
                  <c:v>6.0999999999999997E-4</c:v>
                </c:pt>
                <c:pt idx="186">
                  <c:v>-3.1E-4</c:v>
                </c:pt>
                <c:pt idx="187">
                  <c:v>1.39E-3</c:v>
                </c:pt>
                <c:pt idx="188">
                  <c:v>1.1900000000000001E-3</c:v>
                </c:pt>
                <c:pt idx="189">
                  <c:v>1.3699999999999999E-3</c:v>
                </c:pt>
                <c:pt idx="190">
                  <c:v>6.3000000000000003E-4</c:v>
                </c:pt>
                <c:pt idx="191">
                  <c:v>5.0000000000000001E-4</c:v>
                </c:pt>
                <c:pt idx="192">
                  <c:v>1.1800000000000001E-3</c:v>
                </c:pt>
                <c:pt idx="193">
                  <c:v>1.3799999999999999E-3</c:v>
                </c:pt>
                <c:pt idx="194">
                  <c:v>6.8999999999999997E-5</c:v>
                </c:pt>
                <c:pt idx="195">
                  <c:v>3.8000000000000002E-4</c:v>
                </c:pt>
                <c:pt idx="196">
                  <c:v>3.6000000000000002E-4</c:v>
                </c:pt>
                <c:pt idx="197">
                  <c:v>4.0999999999999999E-4</c:v>
                </c:pt>
                <c:pt idx="198">
                  <c:v>2.1000000000000001E-4</c:v>
                </c:pt>
                <c:pt idx="199">
                  <c:v>2.4000000000000001E-4</c:v>
                </c:pt>
                <c:pt idx="200">
                  <c:v>3.8000000000000002E-4</c:v>
                </c:pt>
                <c:pt idx="201">
                  <c:v>3.6999999999999999E-4</c:v>
                </c:pt>
                <c:pt idx="202">
                  <c:v>3.8999999999999999E-4</c:v>
                </c:pt>
                <c:pt idx="203">
                  <c:v>3.8000000000000002E-4</c:v>
                </c:pt>
                <c:pt idx="204">
                  <c:v>3.5E-4</c:v>
                </c:pt>
                <c:pt idx="205">
                  <c:v>3.1E-4</c:v>
                </c:pt>
                <c:pt idx="206">
                  <c:v>2.9E-4</c:v>
                </c:pt>
                <c:pt idx="207">
                  <c:v>1.9000000000000001E-4</c:v>
                </c:pt>
                <c:pt idx="208">
                  <c:v>3.8999999999999999E-4</c:v>
                </c:pt>
                <c:pt idx="209">
                  <c:v>2.9999999999999997E-4</c:v>
                </c:pt>
                <c:pt idx="210">
                  <c:v>4.2000000000000002E-4</c:v>
                </c:pt>
                <c:pt idx="211">
                  <c:v>2.0000000000000001E-4</c:v>
                </c:pt>
                <c:pt idx="212">
                  <c:v>4.2999999999999999E-4</c:v>
                </c:pt>
                <c:pt idx="213">
                  <c:v>1.47E-3</c:v>
                </c:pt>
                <c:pt idx="214">
                  <c:v>1.059E-2</c:v>
                </c:pt>
                <c:pt idx="215">
                  <c:v>3.8999999999999999E-4</c:v>
                </c:pt>
                <c:pt idx="216">
                  <c:v>6.6E-4</c:v>
                </c:pt>
                <c:pt idx="217">
                  <c:v>3.1E-4</c:v>
                </c:pt>
                <c:pt idx="218">
                  <c:v>2.7119999999999998E-2</c:v>
                </c:pt>
                <c:pt idx="219">
                  <c:v>7.6000000000000004E-4</c:v>
                </c:pt>
                <c:pt idx="220">
                  <c:v>-6.8999999999999997E-5</c:v>
                </c:pt>
                <c:pt idx="221">
                  <c:v>4.2999999999999999E-4</c:v>
                </c:pt>
                <c:pt idx="222">
                  <c:v>9.2000000000000003E-4</c:v>
                </c:pt>
                <c:pt idx="223">
                  <c:v>4.0000000000000002E-4</c:v>
                </c:pt>
                <c:pt idx="224">
                  <c:v>5.5999999999999995E-4</c:v>
                </c:pt>
                <c:pt idx="225">
                  <c:v>5.5000000000000003E-4</c:v>
                </c:pt>
                <c:pt idx="226">
                  <c:v>5.5999999999999995E-4</c:v>
                </c:pt>
                <c:pt idx="227">
                  <c:v>4.2999999999999999E-4</c:v>
                </c:pt>
                <c:pt idx="228">
                  <c:v>3.1E-4</c:v>
                </c:pt>
                <c:pt idx="229">
                  <c:v>1.42E-3</c:v>
                </c:pt>
                <c:pt idx="230">
                  <c:v>1.0200000000000001E-2</c:v>
                </c:pt>
                <c:pt idx="231">
                  <c:v>1.0300000000000001E-3</c:v>
                </c:pt>
                <c:pt idx="232">
                  <c:v>1.4E-3</c:v>
                </c:pt>
                <c:pt idx="233">
                  <c:v>1.3699999999999999E-3</c:v>
                </c:pt>
                <c:pt idx="234">
                  <c:v>1.42E-3</c:v>
                </c:pt>
                <c:pt idx="235">
                  <c:v>1.3500000000000001E-3</c:v>
                </c:pt>
                <c:pt idx="236">
                  <c:v>4.6999999999999999E-4</c:v>
                </c:pt>
                <c:pt idx="237">
                  <c:v>1.4599999999999999E-3</c:v>
                </c:pt>
                <c:pt idx="238">
                  <c:v>1.25E-3</c:v>
                </c:pt>
                <c:pt idx="239">
                  <c:v>1.1000000000000001E-3</c:v>
                </c:pt>
                <c:pt idx="240">
                  <c:v>1.16E-3</c:v>
                </c:pt>
                <c:pt idx="241">
                  <c:v>1.33E-3</c:v>
                </c:pt>
                <c:pt idx="242">
                  <c:v>1.34E-3</c:v>
                </c:pt>
                <c:pt idx="243">
                  <c:v>1.34E-3</c:v>
                </c:pt>
                <c:pt idx="244">
                  <c:v>1.34E-3</c:v>
                </c:pt>
                <c:pt idx="245">
                  <c:v>1.3600000000000001E-3</c:v>
                </c:pt>
                <c:pt idx="246">
                  <c:v>1.3600000000000001E-3</c:v>
                </c:pt>
                <c:pt idx="247">
                  <c:v>1.31E-3</c:v>
                </c:pt>
                <c:pt idx="248">
                  <c:v>1.31E-3</c:v>
                </c:pt>
                <c:pt idx="249">
                  <c:v>1.14E-3</c:v>
                </c:pt>
                <c:pt idx="250">
                  <c:v>1.5E-3</c:v>
                </c:pt>
                <c:pt idx="251">
                  <c:v>1.2600000000000001E-3</c:v>
                </c:pt>
                <c:pt idx="252">
                  <c:v>1.3699999999999999E-3</c:v>
                </c:pt>
                <c:pt idx="253">
                  <c:v>1.2099999999999999E-3</c:v>
                </c:pt>
                <c:pt idx="254">
                  <c:v>1.17E-3</c:v>
                </c:pt>
                <c:pt idx="255">
                  <c:v>1.34E-3</c:v>
                </c:pt>
                <c:pt idx="256">
                  <c:v>1.1100000000000001E-3</c:v>
                </c:pt>
                <c:pt idx="257">
                  <c:v>1.08E-3</c:v>
                </c:pt>
                <c:pt idx="258">
                  <c:v>1.1100000000000001E-3</c:v>
                </c:pt>
                <c:pt idx="259">
                  <c:v>1.16E-3</c:v>
                </c:pt>
                <c:pt idx="260">
                  <c:v>1.1299999999999999E-3</c:v>
                </c:pt>
                <c:pt idx="261">
                  <c:v>1.33E-3</c:v>
                </c:pt>
                <c:pt idx="262">
                  <c:v>1.1800000000000001E-3</c:v>
                </c:pt>
                <c:pt idx="263">
                  <c:v>1.2600000000000001E-3</c:v>
                </c:pt>
                <c:pt idx="264">
                  <c:v>1.2600000000000001E-3</c:v>
                </c:pt>
                <c:pt idx="265">
                  <c:v>1.31E-3</c:v>
                </c:pt>
                <c:pt idx="266">
                  <c:v>1.2600000000000001E-3</c:v>
                </c:pt>
                <c:pt idx="267">
                  <c:v>1.17E-3</c:v>
                </c:pt>
                <c:pt idx="268">
                  <c:v>1.0399999999999999E-3</c:v>
                </c:pt>
                <c:pt idx="269">
                  <c:v>1.1900000000000001E-3</c:v>
                </c:pt>
                <c:pt idx="270">
                  <c:v>1.1000000000000001E-3</c:v>
                </c:pt>
                <c:pt idx="271">
                  <c:v>1.23E-3</c:v>
                </c:pt>
                <c:pt idx="272">
                  <c:v>1.14E-3</c:v>
                </c:pt>
                <c:pt idx="273">
                  <c:v>1.17E-3</c:v>
                </c:pt>
                <c:pt idx="274">
                  <c:v>9.1E-4</c:v>
                </c:pt>
                <c:pt idx="275">
                  <c:v>9.5E-4</c:v>
                </c:pt>
                <c:pt idx="276">
                  <c:v>1.1800000000000001E-3</c:v>
                </c:pt>
                <c:pt idx="277">
                  <c:v>1.01E-3</c:v>
                </c:pt>
                <c:pt idx="278">
                  <c:v>1E-3</c:v>
                </c:pt>
                <c:pt idx="279">
                  <c:v>1.1800000000000001E-3</c:v>
                </c:pt>
                <c:pt idx="280">
                  <c:v>1.0300000000000001E-3</c:v>
                </c:pt>
                <c:pt idx="281">
                  <c:v>9.1E-4</c:v>
                </c:pt>
                <c:pt idx="282">
                  <c:v>1.0399999999999999E-3</c:v>
                </c:pt>
                <c:pt idx="283">
                  <c:v>9.2000000000000003E-4</c:v>
                </c:pt>
                <c:pt idx="284">
                  <c:v>8.9999999999999998E-4</c:v>
                </c:pt>
                <c:pt idx="285">
                  <c:v>1.0300000000000001E-3</c:v>
                </c:pt>
                <c:pt idx="286">
                  <c:v>1.14E-3</c:v>
                </c:pt>
                <c:pt idx="287">
                  <c:v>1.14E-3</c:v>
                </c:pt>
                <c:pt idx="288">
                  <c:v>8.0999999999999996E-4</c:v>
                </c:pt>
                <c:pt idx="289">
                  <c:v>8.3000000000000001E-4</c:v>
                </c:pt>
                <c:pt idx="290">
                  <c:v>8.4000000000000003E-4</c:v>
                </c:pt>
                <c:pt idx="291">
                  <c:v>7.6999999999999996E-4</c:v>
                </c:pt>
                <c:pt idx="292">
                  <c:v>1E-3</c:v>
                </c:pt>
                <c:pt idx="293">
                  <c:v>1.07E-3</c:v>
                </c:pt>
                <c:pt idx="294">
                  <c:v>8.4000000000000003E-4</c:v>
                </c:pt>
                <c:pt idx="295">
                  <c:v>8.9999999999999998E-4</c:v>
                </c:pt>
                <c:pt idx="296">
                  <c:v>9.7999999999999997E-4</c:v>
                </c:pt>
                <c:pt idx="297">
                  <c:v>8.7000000000000001E-4</c:v>
                </c:pt>
                <c:pt idx="298">
                  <c:v>1.01E-3</c:v>
                </c:pt>
                <c:pt idx="299">
                  <c:v>9.6000000000000002E-4</c:v>
                </c:pt>
                <c:pt idx="300">
                  <c:v>9.1E-4</c:v>
                </c:pt>
                <c:pt idx="301">
                  <c:v>8.4999999999999995E-4</c:v>
                </c:pt>
                <c:pt idx="302">
                  <c:v>9.3999999999999997E-4</c:v>
                </c:pt>
                <c:pt idx="303">
                  <c:v>9.3999999999999997E-4</c:v>
                </c:pt>
                <c:pt idx="304">
                  <c:v>9.8999999999999999E-4</c:v>
                </c:pt>
                <c:pt idx="305">
                  <c:v>9.5E-4</c:v>
                </c:pt>
                <c:pt idx="306">
                  <c:v>1.06E-3</c:v>
                </c:pt>
                <c:pt idx="307">
                  <c:v>1.14E-3</c:v>
                </c:pt>
                <c:pt idx="308">
                  <c:v>1.0399999999999999E-3</c:v>
                </c:pt>
                <c:pt idx="309">
                  <c:v>9.1E-4</c:v>
                </c:pt>
                <c:pt idx="310">
                  <c:v>1.0300000000000001E-3</c:v>
                </c:pt>
              </c:numCache>
            </c:numRef>
          </c:yVal>
          <c:smooth val="1"/>
          <c:extLst xmlns:c16r2="http://schemas.microsoft.com/office/drawing/2015/06/chart">
            <c:ext xmlns:c16="http://schemas.microsoft.com/office/drawing/2014/chart" uri="{C3380CC4-5D6E-409C-BE32-E72D297353CC}">
              <c16:uniqueId val="{00000003-BCF8-435B-A7EF-6E0A86031AEE}"/>
            </c:ext>
          </c:extLst>
        </c:ser>
        <c:ser>
          <c:idx val="5"/>
          <c:order val="4"/>
          <c:tx>
            <c:strRef>
              <c:f>Sheet1!$G$1</c:f>
              <c:strCache>
                <c:ptCount val="1"/>
                <c:pt idx="0">
                  <c:v>Tween 20</c:v>
                </c:pt>
              </c:strCache>
            </c:strRef>
          </c:tx>
          <c:marker>
            <c:symbol val="none"/>
          </c:marker>
          <c:xVal>
            <c:numRef>
              <c:f>Sheet1!$A$2:$A$312</c:f>
              <c:numCache>
                <c:formatCode>General</c:formatCode>
                <c:ptCount val="311"/>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numCache>
            </c:numRef>
          </c:xVal>
          <c:yVal>
            <c:numRef>
              <c:f>Sheet1!$G$2:$G$312</c:f>
              <c:numCache>
                <c:formatCode>General</c:formatCode>
                <c:ptCount val="311"/>
                <c:pt idx="0">
                  <c:v>1.16265</c:v>
                </c:pt>
                <c:pt idx="1">
                  <c:v>1.3952599999999999</c:v>
                </c:pt>
                <c:pt idx="2">
                  <c:v>1.72526</c:v>
                </c:pt>
                <c:pt idx="3">
                  <c:v>1.7071000000000001</c:v>
                </c:pt>
                <c:pt idx="4">
                  <c:v>1.6347799999999999</c:v>
                </c:pt>
                <c:pt idx="5">
                  <c:v>1.40126</c:v>
                </c:pt>
                <c:pt idx="6">
                  <c:v>1.27765</c:v>
                </c:pt>
                <c:pt idx="7">
                  <c:v>1.1102000000000001</c:v>
                </c:pt>
                <c:pt idx="8">
                  <c:v>0.96131999999999995</c:v>
                </c:pt>
                <c:pt idx="9">
                  <c:v>0.83672000000000002</c:v>
                </c:pt>
                <c:pt idx="10">
                  <c:v>0.73192999999999997</c:v>
                </c:pt>
                <c:pt idx="11">
                  <c:v>0.64402000000000004</c:v>
                </c:pt>
                <c:pt idx="12">
                  <c:v>0.57018000000000002</c:v>
                </c:pt>
                <c:pt idx="13">
                  <c:v>0.50719999999999998</c:v>
                </c:pt>
                <c:pt idx="14">
                  <c:v>0.45418999999999998</c:v>
                </c:pt>
                <c:pt idx="15">
                  <c:v>0.40958</c:v>
                </c:pt>
                <c:pt idx="16">
                  <c:v>0.37311</c:v>
                </c:pt>
                <c:pt idx="17">
                  <c:v>0.34338999999999997</c:v>
                </c:pt>
                <c:pt idx="18">
                  <c:v>0.32033</c:v>
                </c:pt>
                <c:pt idx="19">
                  <c:v>0.30325000000000002</c:v>
                </c:pt>
                <c:pt idx="20">
                  <c:v>0.28991</c:v>
                </c:pt>
                <c:pt idx="21">
                  <c:v>0.28017999999999998</c:v>
                </c:pt>
                <c:pt idx="22">
                  <c:v>0.27222000000000002</c:v>
                </c:pt>
                <c:pt idx="23">
                  <c:v>0.26606999999999997</c:v>
                </c:pt>
                <c:pt idx="24">
                  <c:v>0.26023000000000002</c:v>
                </c:pt>
                <c:pt idx="25">
                  <c:v>0.25506000000000001</c:v>
                </c:pt>
                <c:pt idx="26">
                  <c:v>0.25006</c:v>
                </c:pt>
                <c:pt idx="27">
                  <c:v>0.24476999999999999</c:v>
                </c:pt>
                <c:pt idx="28">
                  <c:v>0.23898</c:v>
                </c:pt>
                <c:pt idx="29">
                  <c:v>0.23333000000000001</c:v>
                </c:pt>
                <c:pt idx="30">
                  <c:v>0.22695000000000001</c:v>
                </c:pt>
                <c:pt idx="31">
                  <c:v>0.21994</c:v>
                </c:pt>
                <c:pt idx="32">
                  <c:v>0.21248</c:v>
                </c:pt>
                <c:pt idx="33">
                  <c:v>0.20469000000000001</c:v>
                </c:pt>
                <c:pt idx="34">
                  <c:v>0.19638</c:v>
                </c:pt>
                <c:pt idx="35">
                  <c:v>0.18765999999999999</c:v>
                </c:pt>
                <c:pt idx="36">
                  <c:v>0.17854</c:v>
                </c:pt>
                <c:pt idx="37">
                  <c:v>0.16925000000000001</c:v>
                </c:pt>
                <c:pt idx="38">
                  <c:v>0.16005</c:v>
                </c:pt>
                <c:pt idx="39">
                  <c:v>0.15038000000000001</c:v>
                </c:pt>
                <c:pt idx="40">
                  <c:v>0.14108000000000001</c:v>
                </c:pt>
                <c:pt idx="41">
                  <c:v>0.13184999999999999</c:v>
                </c:pt>
                <c:pt idx="42">
                  <c:v>0.12245</c:v>
                </c:pt>
                <c:pt idx="43">
                  <c:v>0.11364</c:v>
                </c:pt>
                <c:pt idx="44">
                  <c:v>0.10496</c:v>
                </c:pt>
                <c:pt idx="45">
                  <c:v>9.6540000000000001E-2</c:v>
                </c:pt>
                <c:pt idx="46">
                  <c:v>8.8760000000000006E-2</c:v>
                </c:pt>
                <c:pt idx="47">
                  <c:v>8.1439999999999999E-2</c:v>
                </c:pt>
                <c:pt idx="48">
                  <c:v>7.4740000000000001E-2</c:v>
                </c:pt>
                <c:pt idx="49">
                  <c:v>6.8409999999999999E-2</c:v>
                </c:pt>
                <c:pt idx="50">
                  <c:v>6.2839000000000006E-2</c:v>
                </c:pt>
                <c:pt idx="51">
                  <c:v>5.8099999999999999E-2</c:v>
                </c:pt>
                <c:pt idx="52">
                  <c:v>5.3949999999999998E-2</c:v>
                </c:pt>
                <c:pt idx="53">
                  <c:v>5.0009999999999999E-2</c:v>
                </c:pt>
                <c:pt idx="54">
                  <c:v>4.6739999999999997E-2</c:v>
                </c:pt>
                <c:pt idx="55">
                  <c:v>4.3810000000000002E-2</c:v>
                </c:pt>
                <c:pt idx="56">
                  <c:v>4.1329999999999999E-2</c:v>
                </c:pt>
                <c:pt idx="57">
                  <c:v>3.9030000000000002E-2</c:v>
                </c:pt>
                <c:pt idx="58">
                  <c:v>3.6979999999999999E-2</c:v>
                </c:pt>
                <c:pt idx="59">
                  <c:v>3.5340000000000003E-2</c:v>
                </c:pt>
                <c:pt idx="60">
                  <c:v>3.3910000000000003E-2</c:v>
                </c:pt>
                <c:pt idx="61">
                  <c:v>3.27E-2</c:v>
                </c:pt>
                <c:pt idx="62">
                  <c:v>3.1469999999999998E-2</c:v>
                </c:pt>
                <c:pt idx="63">
                  <c:v>3.0290000000000001E-2</c:v>
                </c:pt>
                <c:pt idx="64">
                  <c:v>2.9180000000000001E-2</c:v>
                </c:pt>
                <c:pt idx="65">
                  <c:v>2.8230000000000002E-2</c:v>
                </c:pt>
                <c:pt idx="66">
                  <c:v>2.7230000000000001E-2</c:v>
                </c:pt>
                <c:pt idx="67">
                  <c:v>2.6700000000000002E-2</c:v>
                </c:pt>
                <c:pt idx="68">
                  <c:v>2.6030000000000001E-2</c:v>
                </c:pt>
                <c:pt idx="69">
                  <c:v>2.5559999999999999E-2</c:v>
                </c:pt>
                <c:pt idx="70">
                  <c:v>2.4989999999999998E-2</c:v>
                </c:pt>
                <c:pt idx="71">
                  <c:v>2.4500000000000001E-2</c:v>
                </c:pt>
                <c:pt idx="72">
                  <c:v>2.3890000000000002E-2</c:v>
                </c:pt>
                <c:pt idx="73">
                  <c:v>2.366E-2</c:v>
                </c:pt>
                <c:pt idx="74">
                  <c:v>2.342E-2</c:v>
                </c:pt>
                <c:pt idx="75">
                  <c:v>2.3060000000000001E-2</c:v>
                </c:pt>
                <c:pt idx="76">
                  <c:v>2.249E-2</c:v>
                </c:pt>
                <c:pt idx="77">
                  <c:v>2.239E-2</c:v>
                </c:pt>
                <c:pt idx="78">
                  <c:v>2.181E-2</c:v>
                </c:pt>
                <c:pt idx="79">
                  <c:v>2.1919999999999999E-2</c:v>
                </c:pt>
                <c:pt idx="80">
                  <c:v>2.1700000000000001E-2</c:v>
                </c:pt>
                <c:pt idx="81">
                  <c:v>2.1489999999999999E-2</c:v>
                </c:pt>
                <c:pt idx="82">
                  <c:v>2.1329999999999998E-2</c:v>
                </c:pt>
                <c:pt idx="83">
                  <c:v>2.0830000000000001E-2</c:v>
                </c:pt>
                <c:pt idx="84">
                  <c:v>2.0379999999999999E-2</c:v>
                </c:pt>
                <c:pt idx="85">
                  <c:v>2.01E-2</c:v>
                </c:pt>
                <c:pt idx="86">
                  <c:v>1.9769999999999999E-2</c:v>
                </c:pt>
                <c:pt idx="87">
                  <c:v>1.9220000000000001E-2</c:v>
                </c:pt>
                <c:pt idx="88">
                  <c:v>1.8780000000000002E-2</c:v>
                </c:pt>
                <c:pt idx="89">
                  <c:v>1.8429999999999998E-2</c:v>
                </c:pt>
                <c:pt idx="90">
                  <c:v>1.762E-2</c:v>
                </c:pt>
                <c:pt idx="91">
                  <c:v>1.7270000000000001E-2</c:v>
                </c:pt>
                <c:pt idx="92">
                  <c:v>1.685E-2</c:v>
                </c:pt>
                <c:pt idx="93">
                  <c:v>1.6449999999999999E-2</c:v>
                </c:pt>
                <c:pt idx="94">
                  <c:v>1.5689999999999999E-2</c:v>
                </c:pt>
                <c:pt idx="95">
                  <c:v>1.499E-2</c:v>
                </c:pt>
                <c:pt idx="96">
                  <c:v>1.434E-2</c:v>
                </c:pt>
                <c:pt idx="97">
                  <c:v>1.3769999999999999E-2</c:v>
                </c:pt>
                <c:pt idx="98">
                  <c:v>1.324E-2</c:v>
                </c:pt>
                <c:pt idx="99">
                  <c:v>1.2239999999999999E-2</c:v>
                </c:pt>
                <c:pt idx="100">
                  <c:v>1.1849999999999999E-2</c:v>
                </c:pt>
                <c:pt idx="101">
                  <c:v>1.136E-2</c:v>
                </c:pt>
                <c:pt idx="102">
                  <c:v>1.093E-2</c:v>
                </c:pt>
                <c:pt idx="103">
                  <c:v>1.0279999999999999E-2</c:v>
                </c:pt>
                <c:pt idx="104">
                  <c:v>9.8890000000000002E-3</c:v>
                </c:pt>
                <c:pt idx="105">
                  <c:v>9.5200000000000007E-3</c:v>
                </c:pt>
                <c:pt idx="106">
                  <c:v>9.1000000000000004E-3</c:v>
                </c:pt>
                <c:pt idx="107">
                  <c:v>8.9099999999999995E-3</c:v>
                </c:pt>
                <c:pt idx="108">
                  <c:v>8.2100000000000003E-3</c:v>
                </c:pt>
                <c:pt idx="109">
                  <c:v>7.9900000000000006E-3</c:v>
                </c:pt>
                <c:pt idx="110">
                  <c:v>7.7400000000000004E-3</c:v>
                </c:pt>
                <c:pt idx="111">
                  <c:v>7.4799999999999997E-3</c:v>
                </c:pt>
                <c:pt idx="112">
                  <c:v>7.1700000000000002E-3</c:v>
                </c:pt>
                <c:pt idx="113">
                  <c:v>7.0699999999999999E-3</c:v>
                </c:pt>
                <c:pt idx="114">
                  <c:v>6.77E-3</c:v>
                </c:pt>
                <c:pt idx="115">
                  <c:v>6.6E-3</c:v>
                </c:pt>
                <c:pt idx="116">
                  <c:v>6.2399999999999999E-3</c:v>
                </c:pt>
                <c:pt idx="117">
                  <c:v>6.0800000000000003E-3</c:v>
                </c:pt>
                <c:pt idx="118">
                  <c:v>5.8599999999999998E-3</c:v>
                </c:pt>
                <c:pt idx="119">
                  <c:v>5.8199999999999997E-3</c:v>
                </c:pt>
                <c:pt idx="120">
                  <c:v>5.5500000000000002E-3</c:v>
                </c:pt>
                <c:pt idx="121">
                  <c:v>5.4200000000000003E-3</c:v>
                </c:pt>
                <c:pt idx="122">
                  <c:v>5.2399999999999999E-3</c:v>
                </c:pt>
                <c:pt idx="123">
                  <c:v>5.13E-3</c:v>
                </c:pt>
                <c:pt idx="124">
                  <c:v>4.8500000000000001E-3</c:v>
                </c:pt>
                <c:pt idx="125">
                  <c:v>4.8500000000000001E-3</c:v>
                </c:pt>
                <c:pt idx="126">
                  <c:v>4.81E-3</c:v>
                </c:pt>
                <c:pt idx="127">
                  <c:v>4.62E-3</c:v>
                </c:pt>
                <c:pt idx="128">
                  <c:v>4.1900000000000001E-3</c:v>
                </c:pt>
                <c:pt idx="129">
                  <c:v>4.13E-3</c:v>
                </c:pt>
                <c:pt idx="130">
                  <c:v>4.2300000000000003E-3</c:v>
                </c:pt>
                <c:pt idx="131">
                  <c:v>4.15E-3</c:v>
                </c:pt>
                <c:pt idx="132">
                  <c:v>4.1000000000000003E-3</c:v>
                </c:pt>
                <c:pt idx="133">
                  <c:v>3.8E-3</c:v>
                </c:pt>
                <c:pt idx="134">
                  <c:v>3.8600000000000001E-3</c:v>
                </c:pt>
                <c:pt idx="135">
                  <c:v>3.8700000000000002E-3</c:v>
                </c:pt>
                <c:pt idx="136">
                  <c:v>3.6700000000000001E-3</c:v>
                </c:pt>
                <c:pt idx="137">
                  <c:v>3.62E-3</c:v>
                </c:pt>
                <c:pt idx="138">
                  <c:v>3.8800000000000002E-3</c:v>
                </c:pt>
                <c:pt idx="139">
                  <c:v>3.4299999999999999E-3</c:v>
                </c:pt>
                <c:pt idx="140">
                  <c:v>3.7100000000000002E-3</c:v>
                </c:pt>
                <c:pt idx="141">
                  <c:v>2.31E-3</c:v>
                </c:pt>
                <c:pt idx="142">
                  <c:v>2.8500000000000001E-3</c:v>
                </c:pt>
                <c:pt idx="143">
                  <c:v>2.5400000000000002E-3</c:v>
                </c:pt>
                <c:pt idx="144">
                  <c:v>1.5900000000000001E-3</c:v>
                </c:pt>
                <c:pt idx="145">
                  <c:v>2.8E-3</c:v>
                </c:pt>
                <c:pt idx="146">
                  <c:v>3.16E-3</c:v>
                </c:pt>
                <c:pt idx="147">
                  <c:v>2.8300000000000001E-3</c:v>
                </c:pt>
                <c:pt idx="148">
                  <c:v>3.1199999999999999E-3</c:v>
                </c:pt>
                <c:pt idx="149">
                  <c:v>3.2200000000000002E-3</c:v>
                </c:pt>
                <c:pt idx="150">
                  <c:v>2.2200000000000002E-3</c:v>
                </c:pt>
                <c:pt idx="151">
                  <c:v>1.82E-3</c:v>
                </c:pt>
                <c:pt idx="152">
                  <c:v>2.4299999999999999E-3</c:v>
                </c:pt>
                <c:pt idx="153">
                  <c:v>2.5999999999999999E-3</c:v>
                </c:pt>
                <c:pt idx="154">
                  <c:v>2.2000000000000001E-3</c:v>
                </c:pt>
                <c:pt idx="155">
                  <c:v>2.8300000000000001E-3</c:v>
                </c:pt>
                <c:pt idx="156">
                  <c:v>1.8E-3</c:v>
                </c:pt>
                <c:pt idx="157">
                  <c:v>1.67E-3</c:v>
                </c:pt>
                <c:pt idx="158">
                  <c:v>1.7600000000000001E-3</c:v>
                </c:pt>
                <c:pt idx="159">
                  <c:v>1.0399999999999999E-3</c:v>
                </c:pt>
                <c:pt idx="160">
                  <c:v>3.5000000000000001E-3</c:v>
                </c:pt>
                <c:pt idx="161">
                  <c:v>2.8700000000000002E-3</c:v>
                </c:pt>
                <c:pt idx="162">
                  <c:v>1.98E-3</c:v>
                </c:pt>
                <c:pt idx="163">
                  <c:v>2.5799999999999998E-3</c:v>
                </c:pt>
                <c:pt idx="164">
                  <c:v>1.7099999999999999E-3</c:v>
                </c:pt>
                <c:pt idx="165">
                  <c:v>2.0799999999999998E-3</c:v>
                </c:pt>
                <c:pt idx="166">
                  <c:v>2.0600000000000002E-3</c:v>
                </c:pt>
                <c:pt idx="167">
                  <c:v>1.9E-3</c:v>
                </c:pt>
                <c:pt idx="168">
                  <c:v>2.2499999999999998E-3</c:v>
                </c:pt>
                <c:pt idx="169">
                  <c:v>2.4399999999999999E-3</c:v>
                </c:pt>
                <c:pt idx="170">
                  <c:v>2.2399999999999998E-3</c:v>
                </c:pt>
                <c:pt idx="171">
                  <c:v>1.5100000000000001E-3</c:v>
                </c:pt>
                <c:pt idx="172">
                  <c:v>2.5200000000000001E-3</c:v>
                </c:pt>
                <c:pt idx="173">
                  <c:v>1.7600000000000001E-3</c:v>
                </c:pt>
                <c:pt idx="174">
                  <c:v>2.7200000000000002E-3</c:v>
                </c:pt>
                <c:pt idx="175">
                  <c:v>2.5699999999999998E-3</c:v>
                </c:pt>
                <c:pt idx="176">
                  <c:v>1.97E-3</c:v>
                </c:pt>
                <c:pt idx="177">
                  <c:v>2.3E-3</c:v>
                </c:pt>
                <c:pt idx="178">
                  <c:v>1.9400000000000001E-3</c:v>
                </c:pt>
                <c:pt idx="179">
                  <c:v>2.0200000000000001E-3</c:v>
                </c:pt>
                <c:pt idx="180">
                  <c:v>2.1099999999999999E-3</c:v>
                </c:pt>
                <c:pt idx="181">
                  <c:v>1.58E-3</c:v>
                </c:pt>
                <c:pt idx="182">
                  <c:v>1.2099999999999999E-3</c:v>
                </c:pt>
                <c:pt idx="183">
                  <c:v>2.5899999999999999E-3</c:v>
                </c:pt>
                <c:pt idx="184">
                  <c:v>1.6800000000000001E-3</c:v>
                </c:pt>
                <c:pt idx="185">
                  <c:v>2.2000000000000001E-3</c:v>
                </c:pt>
                <c:pt idx="186">
                  <c:v>1.83E-3</c:v>
                </c:pt>
                <c:pt idx="187">
                  <c:v>1.3799999999999999E-3</c:v>
                </c:pt>
                <c:pt idx="188">
                  <c:v>1.2800000000000001E-3</c:v>
                </c:pt>
                <c:pt idx="189">
                  <c:v>1.14E-3</c:v>
                </c:pt>
                <c:pt idx="190">
                  <c:v>1.6000000000000001E-3</c:v>
                </c:pt>
                <c:pt idx="191">
                  <c:v>2.47E-3</c:v>
                </c:pt>
                <c:pt idx="192">
                  <c:v>1.2999999999999999E-4</c:v>
                </c:pt>
                <c:pt idx="193">
                  <c:v>1.0399999999999999E-3</c:v>
                </c:pt>
                <c:pt idx="194">
                  <c:v>6.8999999999999997E-4</c:v>
                </c:pt>
                <c:pt idx="195">
                  <c:v>1.0200000000000001E-3</c:v>
                </c:pt>
                <c:pt idx="196">
                  <c:v>1E-3</c:v>
                </c:pt>
                <c:pt idx="197">
                  <c:v>1.2199999999999999E-3</c:v>
                </c:pt>
                <c:pt idx="198">
                  <c:v>1.33E-3</c:v>
                </c:pt>
                <c:pt idx="199">
                  <c:v>1.4599999999999999E-3</c:v>
                </c:pt>
                <c:pt idx="200">
                  <c:v>1.3600000000000001E-3</c:v>
                </c:pt>
                <c:pt idx="201">
                  <c:v>1.39E-3</c:v>
                </c:pt>
                <c:pt idx="202">
                  <c:v>1.4499999999999999E-3</c:v>
                </c:pt>
                <c:pt idx="203">
                  <c:v>1.14E-3</c:v>
                </c:pt>
                <c:pt idx="204">
                  <c:v>1.15E-3</c:v>
                </c:pt>
                <c:pt idx="205">
                  <c:v>1.2600000000000001E-3</c:v>
                </c:pt>
                <c:pt idx="206">
                  <c:v>1.0200000000000001E-3</c:v>
                </c:pt>
                <c:pt idx="207">
                  <c:v>1.2600000000000001E-3</c:v>
                </c:pt>
                <c:pt idx="208">
                  <c:v>1.15E-3</c:v>
                </c:pt>
                <c:pt idx="209">
                  <c:v>1.1900000000000001E-3</c:v>
                </c:pt>
                <c:pt idx="210">
                  <c:v>1.1100000000000001E-3</c:v>
                </c:pt>
                <c:pt idx="211">
                  <c:v>1.3500000000000001E-3</c:v>
                </c:pt>
                <c:pt idx="212">
                  <c:v>1.16E-3</c:v>
                </c:pt>
                <c:pt idx="213">
                  <c:v>1.2199999999999999E-3</c:v>
                </c:pt>
                <c:pt idx="214">
                  <c:v>1.06E-3</c:v>
                </c:pt>
                <c:pt idx="215">
                  <c:v>1.0200000000000001E-3</c:v>
                </c:pt>
                <c:pt idx="216">
                  <c:v>1.1900000000000001E-3</c:v>
                </c:pt>
                <c:pt idx="217">
                  <c:v>1.2199999999999999E-3</c:v>
                </c:pt>
                <c:pt idx="218">
                  <c:v>1.1199999999999999E-3</c:v>
                </c:pt>
                <c:pt idx="219">
                  <c:v>1.1000000000000001E-3</c:v>
                </c:pt>
                <c:pt idx="220">
                  <c:v>1.33E-3</c:v>
                </c:pt>
                <c:pt idx="221">
                  <c:v>1.32E-3</c:v>
                </c:pt>
                <c:pt idx="222">
                  <c:v>1.3600000000000001E-3</c:v>
                </c:pt>
                <c:pt idx="223">
                  <c:v>1.2800000000000001E-3</c:v>
                </c:pt>
                <c:pt idx="224">
                  <c:v>1.2800000000000001E-3</c:v>
                </c:pt>
                <c:pt idx="225">
                  <c:v>1.2899999999999999E-3</c:v>
                </c:pt>
                <c:pt idx="226">
                  <c:v>1.3699999999999999E-3</c:v>
                </c:pt>
                <c:pt idx="227">
                  <c:v>1.33E-3</c:v>
                </c:pt>
                <c:pt idx="228">
                  <c:v>1.39E-3</c:v>
                </c:pt>
                <c:pt idx="229">
                  <c:v>1.3600000000000001E-3</c:v>
                </c:pt>
                <c:pt idx="230">
                  <c:v>1.41E-3</c:v>
                </c:pt>
                <c:pt idx="231">
                  <c:v>1.4499999999999999E-3</c:v>
                </c:pt>
                <c:pt idx="232">
                  <c:v>1.47E-3</c:v>
                </c:pt>
                <c:pt idx="233">
                  <c:v>1.4E-3</c:v>
                </c:pt>
                <c:pt idx="234">
                  <c:v>1.4499999999999999E-3</c:v>
                </c:pt>
                <c:pt idx="235">
                  <c:v>1.32E-3</c:v>
                </c:pt>
                <c:pt idx="236">
                  <c:v>1.32E-3</c:v>
                </c:pt>
                <c:pt idx="237">
                  <c:v>1.2899999999999999E-3</c:v>
                </c:pt>
                <c:pt idx="238">
                  <c:v>1.5499999999999999E-3</c:v>
                </c:pt>
                <c:pt idx="239">
                  <c:v>1.33E-3</c:v>
                </c:pt>
                <c:pt idx="240">
                  <c:v>1.3699999999999999E-3</c:v>
                </c:pt>
                <c:pt idx="241">
                  <c:v>1.39E-3</c:v>
                </c:pt>
                <c:pt idx="242">
                  <c:v>1.2099999999999999E-3</c:v>
                </c:pt>
                <c:pt idx="243">
                  <c:v>1.4E-3</c:v>
                </c:pt>
                <c:pt idx="244">
                  <c:v>1.34E-3</c:v>
                </c:pt>
                <c:pt idx="245">
                  <c:v>1.47E-3</c:v>
                </c:pt>
                <c:pt idx="246">
                  <c:v>1.42E-3</c:v>
                </c:pt>
                <c:pt idx="247">
                  <c:v>1.5200000000000001E-3</c:v>
                </c:pt>
                <c:pt idx="248">
                  <c:v>1.42E-3</c:v>
                </c:pt>
                <c:pt idx="249">
                  <c:v>1.5299999999999999E-3</c:v>
                </c:pt>
                <c:pt idx="250">
                  <c:v>1.34E-3</c:v>
                </c:pt>
                <c:pt idx="251">
                  <c:v>1.4400000000000001E-3</c:v>
                </c:pt>
                <c:pt idx="252">
                  <c:v>1.5100000000000001E-3</c:v>
                </c:pt>
                <c:pt idx="253">
                  <c:v>1.4499999999999999E-3</c:v>
                </c:pt>
                <c:pt idx="254">
                  <c:v>1.1299999999999999E-3</c:v>
                </c:pt>
                <c:pt idx="255">
                  <c:v>1.34E-3</c:v>
                </c:pt>
                <c:pt idx="256">
                  <c:v>1.0300000000000001E-3</c:v>
                </c:pt>
                <c:pt idx="257">
                  <c:v>1.14E-3</c:v>
                </c:pt>
                <c:pt idx="258">
                  <c:v>1.2700000000000001E-3</c:v>
                </c:pt>
                <c:pt idx="259">
                  <c:v>1.2099999999999999E-3</c:v>
                </c:pt>
                <c:pt idx="260">
                  <c:v>1.2099999999999999E-3</c:v>
                </c:pt>
                <c:pt idx="261">
                  <c:v>1.1199999999999999E-3</c:v>
                </c:pt>
                <c:pt idx="262">
                  <c:v>1.3600000000000001E-3</c:v>
                </c:pt>
                <c:pt idx="263">
                  <c:v>1.07E-3</c:v>
                </c:pt>
                <c:pt idx="264">
                  <c:v>1.4E-3</c:v>
                </c:pt>
                <c:pt idx="265">
                  <c:v>1.09E-3</c:v>
                </c:pt>
                <c:pt idx="266">
                  <c:v>1.16E-3</c:v>
                </c:pt>
                <c:pt idx="267">
                  <c:v>1.1299999999999999E-3</c:v>
                </c:pt>
                <c:pt idx="268">
                  <c:v>1.1999999999999999E-3</c:v>
                </c:pt>
                <c:pt idx="269">
                  <c:v>1.1999999999999999E-3</c:v>
                </c:pt>
                <c:pt idx="270">
                  <c:v>1.1999999999999999E-3</c:v>
                </c:pt>
                <c:pt idx="271">
                  <c:v>1.1199999999999999E-3</c:v>
                </c:pt>
                <c:pt idx="272">
                  <c:v>1.2099999999999999E-3</c:v>
                </c:pt>
                <c:pt idx="273">
                  <c:v>1.17E-3</c:v>
                </c:pt>
                <c:pt idx="274">
                  <c:v>1.1000000000000001E-3</c:v>
                </c:pt>
                <c:pt idx="275">
                  <c:v>9.7999999999999997E-4</c:v>
                </c:pt>
                <c:pt idx="276">
                  <c:v>1.1199999999999999E-3</c:v>
                </c:pt>
                <c:pt idx="277">
                  <c:v>9.8999999999999999E-4</c:v>
                </c:pt>
                <c:pt idx="278">
                  <c:v>1.08E-3</c:v>
                </c:pt>
                <c:pt idx="279">
                  <c:v>1.01E-3</c:v>
                </c:pt>
                <c:pt idx="280">
                  <c:v>1.08E-3</c:v>
                </c:pt>
                <c:pt idx="281">
                  <c:v>1.1800000000000001E-3</c:v>
                </c:pt>
                <c:pt idx="282">
                  <c:v>9.8999999999999999E-4</c:v>
                </c:pt>
                <c:pt idx="283">
                  <c:v>1.0300000000000001E-3</c:v>
                </c:pt>
                <c:pt idx="284">
                  <c:v>1.2199999999999999E-3</c:v>
                </c:pt>
                <c:pt idx="285">
                  <c:v>1.0499999999999999E-3</c:v>
                </c:pt>
                <c:pt idx="286">
                  <c:v>9.3999999999999997E-4</c:v>
                </c:pt>
                <c:pt idx="287">
                  <c:v>1.0200000000000001E-3</c:v>
                </c:pt>
                <c:pt idx="288">
                  <c:v>1.0300000000000001E-3</c:v>
                </c:pt>
                <c:pt idx="289">
                  <c:v>9.5E-4</c:v>
                </c:pt>
                <c:pt idx="290">
                  <c:v>1.1000000000000001E-3</c:v>
                </c:pt>
                <c:pt idx="291">
                  <c:v>9.3000000000000005E-4</c:v>
                </c:pt>
                <c:pt idx="292">
                  <c:v>1E-3</c:v>
                </c:pt>
                <c:pt idx="293">
                  <c:v>9.6000000000000002E-4</c:v>
                </c:pt>
                <c:pt idx="294">
                  <c:v>8.7000000000000001E-4</c:v>
                </c:pt>
                <c:pt idx="295">
                  <c:v>8.7000000000000001E-4</c:v>
                </c:pt>
                <c:pt idx="296">
                  <c:v>9.5E-4</c:v>
                </c:pt>
                <c:pt idx="297">
                  <c:v>7.1000000000000002E-4</c:v>
                </c:pt>
                <c:pt idx="298">
                  <c:v>1E-3</c:v>
                </c:pt>
                <c:pt idx="299">
                  <c:v>8.7000000000000001E-4</c:v>
                </c:pt>
                <c:pt idx="300">
                  <c:v>9.2000000000000003E-4</c:v>
                </c:pt>
                <c:pt idx="301">
                  <c:v>1.0200000000000001E-3</c:v>
                </c:pt>
                <c:pt idx="302">
                  <c:v>9.3000000000000005E-4</c:v>
                </c:pt>
                <c:pt idx="303">
                  <c:v>8.8900000000000003E-4</c:v>
                </c:pt>
                <c:pt idx="304">
                  <c:v>8.7000000000000001E-4</c:v>
                </c:pt>
                <c:pt idx="305">
                  <c:v>7.7999999999999999E-4</c:v>
                </c:pt>
                <c:pt idx="306">
                  <c:v>8.4000000000000003E-4</c:v>
                </c:pt>
                <c:pt idx="307">
                  <c:v>9.1E-4</c:v>
                </c:pt>
                <c:pt idx="308">
                  <c:v>8.0999999999999996E-4</c:v>
                </c:pt>
                <c:pt idx="309">
                  <c:v>8.4999999999999995E-4</c:v>
                </c:pt>
                <c:pt idx="310">
                  <c:v>7.5000000000000002E-4</c:v>
                </c:pt>
              </c:numCache>
            </c:numRef>
          </c:yVal>
          <c:smooth val="1"/>
          <c:extLst xmlns:c16r2="http://schemas.microsoft.com/office/drawing/2015/06/chart">
            <c:ext xmlns:c16="http://schemas.microsoft.com/office/drawing/2014/chart" uri="{C3380CC4-5D6E-409C-BE32-E72D297353CC}">
              <c16:uniqueId val="{00000004-BCF8-435B-A7EF-6E0A86031AEE}"/>
            </c:ext>
          </c:extLst>
        </c:ser>
        <c:ser>
          <c:idx val="6"/>
          <c:order val="5"/>
          <c:tx>
            <c:strRef>
              <c:f>Sheet1!$H$1</c:f>
              <c:strCache>
                <c:ptCount val="1"/>
                <c:pt idx="0">
                  <c:v>Tween 80</c:v>
                </c:pt>
              </c:strCache>
            </c:strRef>
          </c:tx>
          <c:marker>
            <c:symbol val="none"/>
          </c:marker>
          <c:xVal>
            <c:numRef>
              <c:f>Sheet1!$A$2:$A$312</c:f>
              <c:numCache>
                <c:formatCode>General</c:formatCode>
                <c:ptCount val="311"/>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numCache>
            </c:numRef>
          </c:xVal>
          <c:yVal>
            <c:numRef>
              <c:f>Sheet1!$H$2:$H$312</c:f>
              <c:numCache>
                <c:formatCode>General</c:formatCode>
                <c:ptCount val="311"/>
                <c:pt idx="0">
                  <c:v>1.25884</c:v>
                </c:pt>
                <c:pt idx="1">
                  <c:v>1.4711700000000001</c:v>
                </c:pt>
                <c:pt idx="2">
                  <c:v>1.59026</c:v>
                </c:pt>
                <c:pt idx="3">
                  <c:v>1.5571699999999999</c:v>
                </c:pt>
                <c:pt idx="4">
                  <c:v>1.5113000000000001</c:v>
                </c:pt>
                <c:pt idx="5">
                  <c:v>1.3985000000000001</c:v>
                </c:pt>
                <c:pt idx="6">
                  <c:v>1.282</c:v>
                </c:pt>
                <c:pt idx="7">
                  <c:v>1.1542600000000001</c:v>
                </c:pt>
                <c:pt idx="8">
                  <c:v>1.0250300000000001</c:v>
                </c:pt>
                <c:pt idx="9">
                  <c:v>0.90207000000000004</c:v>
                </c:pt>
                <c:pt idx="10">
                  <c:v>0.78449999999999998</c:v>
                </c:pt>
                <c:pt idx="11">
                  <c:v>0.67712000000000006</c:v>
                </c:pt>
                <c:pt idx="12">
                  <c:v>0.57974999999999999</c:v>
                </c:pt>
                <c:pt idx="13">
                  <c:v>0.49295</c:v>
                </c:pt>
                <c:pt idx="14">
                  <c:v>0.41841</c:v>
                </c:pt>
                <c:pt idx="15">
                  <c:v>0.35563</c:v>
                </c:pt>
                <c:pt idx="16">
                  <c:v>0.30509999999999998</c:v>
                </c:pt>
                <c:pt idx="17">
                  <c:v>0.26546999999999998</c:v>
                </c:pt>
                <c:pt idx="18">
                  <c:v>0.23674999999999999</c:v>
                </c:pt>
                <c:pt idx="19">
                  <c:v>0.21690000000000001</c:v>
                </c:pt>
                <c:pt idx="20">
                  <c:v>0.20426</c:v>
                </c:pt>
                <c:pt idx="21">
                  <c:v>0.19708999999999999</c:v>
                </c:pt>
                <c:pt idx="22">
                  <c:v>0.19445999999999999</c:v>
                </c:pt>
                <c:pt idx="23">
                  <c:v>0.19484000000000001</c:v>
                </c:pt>
                <c:pt idx="24">
                  <c:v>0.19758000000000001</c:v>
                </c:pt>
                <c:pt idx="25">
                  <c:v>0.20207</c:v>
                </c:pt>
                <c:pt idx="26">
                  <c:v>0.20773</c:v>
                </c:pt>
                <c:pt idx="27">
                  <c:v>0.21453</c:v>
                </c:pt>
                <c:pt idx="28">
                  <c:v>0.22184000000000001</c:v>
                </c:pt>
                <c:pt idx="29">
                  <c:v>0.22952</c:v>
                </c:pt>
                <c:pt idx="30">
                  <c:v>0.23649000000000001</c:v>
                </c:pt>
                <c:pt idx="31">
                  <c:v>0.24382999999999999</c:v>
                </c:pt>
                <c:pt idx="32">
                  <c:v>0.25085000000000002</c:v>
                </c:pt>
                <c:pt idx="33">
                  <c:v>0.25792999999999999</c:v>
                </c:pt>
                <c:pt idx="34">
                  <c:v>0.26488</c:v>
                </c:pt>
                <c:pt idx="35">
                  <c:v>0.27145999999999998</c:v>
                </c:pt>
                <c:pt idx="36">
                  <c:v>0.27685999999999999</c:v>
                </c:pt>
                <c:pt idx="37">
                  <c:v>0.28053</c:v>
                </c:pt>
                <c:pt idx="38">
                  <c:v>0.28283000000000003</c:v>
                </c:pt>
                <c:pt idx="39">
                  <c:v>0.28388000000000002</c:v>
                </c:pt>
                <c:pt idx="40">
                  <c:v>0.28400999999999998</c:v>
                </c:pt>
                <c:pt idx="41">
                  <c:v>0.2838</c:v>
                </c:pt>
                <c:pt idx="42">
                  <c:v>0.28281000000000001</c:v>
                </c:pt>
                <c:pt idx="43">
                  <c:v>0.28056999999999999</c:v>
                </c:pt>
                <c:pt idx="44">
                  <c:v>0.27677000000000002</c:v>
                </c:pt>
                <c:pt idx="45">
                  <c:v>0.27043</c:v>
                </c:pt>
                <c:pt idx="46">
                  <c:v>0.2616</c:v>
                </c:pt>
                <c:pt idx="47">
                  <c:v>0.25072</c:v>
                </c:pt>
                <c:pt idx="48">
                  <c:v>0.23837</c:v>
                </c:pt>
                <c:pt idx="49">
                  <c:v>0.22539999999999999</c:v>
                </c:pt>
                <c:pt idx="50">
                  <c:v>0.21232000000000001</c:v>
                </c:pt>
                <c:pt idx="51">
                  <c:v>0.19964000000000001</c:v>
                </c:pt>
                <c:pt idx="52">
                  <c:v>0.18690000000000001</c:v>
                </c:pt>
                <c:pt idx="53">
                  <c:v>0.17377000000000001</c:v>
                </c:pt>
                <c:pt idx="54">
                  <c:v>0.15941</c:v>
                </c:pt>
                <c:pt idx="55">
                  <c:v>0.14384</c:v>
                </c:pt>
                <c:pt idx="56">
                  <c:v>0.12698999999999999</c:v>
                </c:pt>
                <c:pt idx="57">
                  <c:v>0.10953</c:v>
                </c:pt>
                <c:pt idx="58">
                  <c:v>9.2240000000000003E-2</c:v>
                </c:pt>
                <c:pt idx="59">
                  <c:v>7.6469999999999996E-2</c:v>
                </c:pt>
                <c:pt idx="60">
                  <c:v>6.2469999999999998E-2</c:v>
                </c:pt>
                <c:pt idx="61">
                  <c:v>5.0639999999999998E-2</c:v>
                </c:pt>
                <c:pt idx="62">
                  <c:v>4.0869999999999997E-2</c:v>
                </c:pt>
                <c:pt idx="63">
                  <c:v>3.2770000000000001E-2</c:v>
                </c:pt>
                <c:pt idx="64">
                  <c:v>2.683E-2</c:v>
                </c:pt>
                <c:pt idx="65">
                  <c:v>2.1940000000000001E-2</c:v>
                </c:pt>
                <c:pt idx="66">
                  <c:v>1.8409999999999999E-2</c:v>
                </c:pt>
                <c:pt idx="67">
                  <c:v>1.5679999999999999E-2</c:v>
                </c:pt>
                <c:pt idx="68">
                  <c:v>1.3849999999999999E-2</c:v>
                </c:pt>
                <c:pt idx="69">
                  <c:v>1.2489999999999999E-2</c:v>
                </c:pt>
                <c:pt idx="70">
                  <c:v>1.129E-2</c:v>
                </c:pt>
                <c:pt idx="71">
                  <c:v>1.055E-2</c:v>
                </c:pt>
                <c:pt idx="72">
                  <c:v>1.001E-2</c:v>
                </c:pt>
                <c:pt idx="73">
                  <c:v>9.6100000000000005E-3</c:v>
                </c:pt>
                <c:pt idx="74">
                  <c:v>9.1599999999999997E-3</c:v>
                </c:pt>
                <c:pt idx="75">
                  <c:v>8.8500000000000002E-3</c:v>
                </c:pt>
                <c:pt idx="76">
                  <c:v>8.3899999999999999E-3</c:v>
                </c:pt>
                <c:pt idx="77">
                  <c:v>8.26E-3</c:v>
                </c:pt>
                <c:pt idx="78">
                  <c:v>7.9389999999999999E-3</c:v>
                </c:pt>
                <c:pt idx="79">
                  <c:v>8.0700000000000008E-3</c:v>
                </c:pt>
                <c:pt idx="80">
                  <c:v>7.7499999999999999E-3</c:v>
                </c:pt>
                <c:pt idx="81">
                  <c:v>7.7299999999999999E-3</c:v>
                </c:pt>
                <c:pt idx="82">
                  <c:v>7.7000000000000002E-3</c:v>
                </c:pt>
                <c:pt idx="83">
                  <c:v>7.77E-3</c:v>
                </c:pt>
                <c:pt idx="84">
                  <c:v>7.6499999999999997E-3</c:v>
                </c:pt>
                <c:pt idx="85">
                  <c:v>7.6499999999999997E-3</c:v>
                </c:pt>
                <c:pt idx="86">
                  <c:v>7.43E-3</c:v>
                </c:pt>
                <c:pt idx="87">
                  <c:v>7.3899999999999999E-3</c:v>
                </c:pt>
                <c:pt idx="88">
                  <c:v>7.28E-3</c:v>
                </c:pt>
                <c:pt idx="89">
                  <c:v>7.2300000000000003E-3</c:v>
                </c:pt>
                <c:pt idx="90">
                  <c:v>6.9899999999999997E-3</c:v>
                </c:pt>
                <c:pt idx="91">
                  <c:v>6.7400000000000003E-3</c:v>
                </c:pt>
                <c:pt idx="92">
                  <c:v>6.6100000000000004E-3</c:v>
                </c:pt>
                <c:pt idx="93">
                  <c:v>6.7000000000000002E-3</c:v>
                </c:pt>
                <c:pt idx="94">
                  <c:v>6.1900000000000002E-3</c:v>
                </c:pt>
                <c:pt idx="95">
                  <c:v>5.7600000000000004E-3</c:v>
                </c:pt>
                <c:pt idx="96">
                  <c:v>5.8300000000000001E-3</c:v>
                </c:pt>
                <c:pt idx="97">
                  <c:v>5.6800000000000002E-3</c:v>
                </c:pt>
                <c:pt idx="98">
                  <c:v>5.3E-3</c:v>
                </c:pt>
                <c:pt idx="99">
                  <c:v>5.3899999999999998E-3</c:v>
                </c:pt>
                <c:pt idx="100">
                  <c:v>5.28E-3</c:v>
                </c:pt>
                <c:pt idx="101">
                  <c:v>5.1599999999999997E-3</c:v>
                </c:pt>
                <c:pt idx="102">
                  <c:v>4.8399999999999997E-3</c:v>
                </c:pt>
                <c:pt idx="103">
                  <c:v>4.9800000000000001E-3</c:v>
                </c:pt>
                <c:pt idx="104">
                  <c:v>4.6499999999999996E-3</c:v>
                </c:pt>
                <c:pt idx="105">
                  <c:v>4.6100000000000004E-3</c:v>
                </c:pt>
                <c:pt idx="106">
                  <c:v>4.3E-3</c:v>
                </c:pt>
                <c:pt idx="107">
                  <c:v>4.2199999999999998E-3</c:v>
                </c:pt>
                <c:pt idx="108">
                  <c:v>4.2100000000000002E-3</c:v>
                </c:pt>
                <c:pt idx="109">
                  <c:v>3.9100000000000003E-3</c:v>
                </c:pt>
                <c:pt idx="110">
                  <c:v>3.8300000000000001E-3</c:v>
                </c:pt>
                <c:pt idx="111">
                  <c:v>3.5500000000000002E-3</c:v>
                </c:pt>
                <c:pt idx="112">
                  <c:v>3.2100000000000002E-3</c:v>
                </c:pt>
                <c:pt idx="113">
                  <c:v>3.2599999999999999E-3</c:v>
                </c:pt>
                <c:pt idx="114">
                  <c:v>3.0500000000000002E-3</c:v>
                </c:pt>
                <c:pt idx="115">
                  <c:v>2.7899999999999999E-3</c:v>
                </c:pt>
                <c:pt idx="116">
                  <c:v>2.7399999999999998E-3</c:v>
                </c:pt>
                <c:pt idx="117">
                  <c:v>2.63E-3</c:v>
                </c:pt>
                <c:pt idx="118">
                  <c:v>2.5100000000000001E-3</c:v>
                </c:pt>
                <c:pt idx="119">
                  <c:v>2.1099999999999999E-3</c:v>
                </c:pt>
                <c:pt idx="120">
                  <c:v>2.1900000000000001E-3</c:v>
                </c:pt>
                <c:pt idx="121">
                  <c:v>1.9599999999999999E-3</c:v>
                </c:pt>
                <c:pt idx="122">
                  <c:v>1.9E-3</c:v>
                </c:pt>
                <c:pt idx="123">
                  <c:v>1.7700000000000001E-3</c:v>
                </c:pt>
                <c:pt idx="124">
                  <c:v>1.9400000000000001E-3</c:v>
                </c:pt>
                <c:pt idx="125">
                  <c:v>1.74E-3</c:v>
                </c:pt>
                <c:pt idx="126">
                  <c:v>1.8400000000000001E-3</c:v>
                </c:pt>
                <c:pt idx="127">
                  <c:v>1.67E-3</c:v>
                </c:pt>
                <c:pt idx="128">
                  <c:v>1.5399999999999999E-3</c:v>
                </c:pt>
                <c:pt idx="129">
                  <c:v>1.64E-3</c:v>
                </c:pt>
                <c:pt idx="130">
                  <c:v>1.4599999999999999E-3</c:v>
                </c:pt>
                <c:pt idx="131">
                  <c:v>1.42E-3</c:v>
                </c:pt>
                <c:pt idx="132">
                  <c:v>1.7099999999999999E-3</c:v>
                </c:pt>
                <c:pt idx="133">
                  <c:v>1.6100000000000001E-3</c:v>
                </c:pt>
                <c:pt idx="134">
                  <c:v>1.56E-3</c:v>
                </c:pt>
                <c:pt idx="135">
                  <c:v>9.7000000000000005E-4</c:v>
                </c:pt>
                <c:pt idx="136">
                  <c:v>1.5399999999999999E-3</c:v>
                </c:pt>
                <c:pt idx="137">
                  <c:v>1.2099999999999999E-3</c:v>
                </c:pt>
                <c:pt idx="138">
                  <c:v>1.14E-3</c:v>
                </c:pt>
                <c:pt idx="139">
                  <c:v>1.1199999999999999E-3</c:v>
                </c:pt>
                <c:pt idx="140">
                  <c:v>-1.0300000000000001E-3</c:v>
                </c:pt>
                <c:pt idx="141">
                  <c:v>2.2000000000000001E-4</c:v>
                </c:pt>
                <c:pt idx="142">
                  <c:v>5.5999999999999995E-4</c:v>
                </c:pt>
                <c:pt idx="143">
                  <c:v>1.15E-3</c:v>
                </c:pt>
                <c:pt idx="144">
                  <c:v>7.5000000000000002E-4</c:v>
                </c:pt>
                <c:pt idx="145">
                  <c:v>7.9000000000000001E-4</c:v>
                </c:pt>
                <c:pt idx="146">
                  <c:v>7.9000000000000001E-4</c:v>
                </c:pt>
                <c:pt idx="147">
                  <c:v>-2.1000000000000001E-4</c:v>
                </c:pt>
                <c:pt idx="148">
                  <c:v>4.2000000000000002E-4</c:v>
                </c:pt>
                <c:pt idx="149">
                  <c:v>8.8900000000000003E-4</c:v>
                </c:pt>
                <c:pt idx="150">
                  <c:v>-1.2999999999999999E-4</c:v>
                </c:pt>
                <c:pt idx="151">
                  <c:v>8.1999999999999998E-4</c:v>
                </c:pt>
                <c:pt idx="152">
                  <c:v>3.6999999999999999E-4</c:v>
                </c:pt>
                <c:pt idx="153">
                  <c:v>5.0000000000000001E-4</c:v>
                </c:pt>
                <c:pt idx="154">
                  <c:v>1.7099999999999999E-3</c:v>
                </c:pt>
                <c:pt idx="155">
                  <c:v>5.6999999999999998E-4</c:v>
                </c:pt>
                <c:pt idx="156">
                  <c:v>3.2000000000000003E-4</c:v>
                </c:pt>
                <c:pt idx="157">
                  <c:v>-1.4999999999999999E-4</c:v>
                </c:pt>
                <c:pt idx="158">
                  <c:v>2.64E-3</c:v>
                </c:pt>
                <c:pt idx="159">
                  <c:v>4.0999999999999999E-4</c:v>
                </c:pt>
                <c:pt idx="160">
                  <c:v>1.6000000000000001E-4</c:v>
                </c:pt>
                <c:pt idx="161">
                  <c:v>6.0999999999999997E-4</c:v>
                </c:pt>
                <c:pt idx="162">
                  <c:v>1.4999999999999999E-4</c:v>
                </c:pt>
                <c:pt idx="163">
                  <c:v>4.2999999999999999E-4</c:v>
                </c:pt>
                <c:pt idx="164">
                  <c:v>-8.0000000000000007E-5</c:v>
                </c:pt>
                <c:pt idx="165">
                  <c:v>-6.3000000000000003E-4</c:v>
                </c:pt>
                <c:pt idx="166">
                  <c:v>1.6000000000000001E-4</c:v>
                </c:pt>
                <c:pt idx="167">
                  <c:v>-3.3E-4</c:v>
                </c:pt>
                <c:pt idx="168">
                  <c:v>2.2000000000000001E-4</c:v>
                </c:pt>
                <c:pt idx="169">
                  <c:v>1.2700000000000001E-3</c:v>
                </c:pt>
                <c:pt idx="170">
                  <c:v>7.7999999999999999E-4</c:v>
                </c:pt>
                <c:pt idx="171">
                  <c:v>-1.2199999999999999E-3</c:v>
                </c:pt>
                <c:pt idx="172">
                  <c:v>1.3999999999999999E-4</c:v>
                </c:pt>
                <c:pt idx="173">
                  <c:v>6.8999999999999997E-5</c:v>
                </c:pt>
                <c:pt idx="174">
                  <c:v>3.6999999999999999E-4</c:v>
                </c:pt>
                <c:pt idx="175">
                  <c:v>5.6999999999999998E-4</c:v>
                </c:pt>
                <c:pt idx="176">
                  <c:v>9.8999999999999999E-4</c:v>
                </c:pt>
                <c:pt idx="177">
                  <c:v>1.4300000000000001E-3</c:v>
                </c:pt>
                <c:pt idx="178">
                  <c:v>4.4000000000000002E-4</c:v>
                </c:pt>
                <c:pt idx="179">
                  <c:v>4.2000000000000002E-4</c:v>
                </c:pt>
                <c:pt idx="180">
                  <c:v>5.5999999999999995E-4</c:v>
                </c:pt>
                <c:pt idx="181">
                  <c:v>5.1000000000000004E-4</c:v>
                </c:pt>
                <c:pt idx="182">
                  <c:v>9.7000000000000005E-4</c:v>
                </c:pt>
                <c:pt idx="183">
                  <c:v>-3.0000000000000001E-5</c:v>
                </c:pt>
                <c:pt idx="184">
                  <c:v>3.2000000000000003E-4</c:v>
                </c:pt>
                <c:pt idx="185">
                  <c:v>4.0000000000000003E-5</c:v>
                </c:pt>
                <c:pt idx="186">
                  <c:v>6.8999999999999997E-5</c:v>
                </c:pt>
                <c:pt idx="187">
                  <c:v>5.4000000000000001E-4</c:v>
                </c:pt>
                <c:pt idx="188">
                  <c:v>8.0000000000000007E-5</c:v>
                </c:pt>
                <c:pt idx="189">
                  <c:v>1.56E-3</c:v>
                </c:pt>
                <c:pt idx="190">
                  <c:v>3.3E-4</c:v>
                </c:pt>
                <c:pt idx="191">
                  <c:v>-8.4000000000000003E-4</c:v>
                </c:pt>
                <c:pt idx="192">
                  <c:v>-7.1000000000000002E-4</c:v>
                </c:pt>
                <c:pt idx="193">
                  <c:v>-6.8000000000000005E-4</c:v>
                </c:pt>
                <c:pt idx="194">
                  <c:v>-4.4000000000000002E-4</c:v>
                </c:pt>
                <c:pt idx="195">
                  <c:v>-9.0000000000000006E-5</c:v>
                </c:pt>
                <c:pt idx="196">
                  <c:v>-2.2000000000000001E-4</c:v>
                </c:pt>
                <c:pt idx="197">
                  <c:v>-2.4000000000000001E-4</c:v>
                </c:pt>
                <c:pt idx="198">
                  <c:v>-2.4000000000000001E-4</c:v>
                </c:pt>
                <c:pt idx="199">
                  <c:v>-2.7E-4</c:v>
                </c:pt>
                <c:pt idx="200">
                  <c:v>-1.2999999999999999E-4</c:v>
                </c:pt>
                <c:pt idx="201">
                  <c:v>-6.0000000000000002E-5</c:v>
                </c:pt>
                <c:pt idx="202">
                  <c:v>-1.9000000000000001E-4</c:v>
                </c:pt>
                <c:pt idx="203">
                  <c:v>-1.4999999999999999E-4</c:v>
                </c:pt>
                <c:pt idx="204">
                  <c:v>-2.3000000000000001E-4</c:v>
                </c:pt>
                <c:pt idx="205">
                  <c:v>-3.2000000000000003E-4</c:v>
                </c:pt>
                <c:pt idx="206">
                  <c:v>-3.6000000000000002E-4</c:v>
                </c:pt>
                <c:pt idx="207">
                  <c:v>-3.5E-4</c:v>
                </c:pt>
                <c:pt idx="208">
                  <c:v>-1.6000000000000001E-4</c:v>
                </c:pt>
                <c:pt idx="209">
                  <c:v>-2.7999999999999998E-4</c:v>
                </c:pt>
                <c:pt idx="210">
                  <c:v>-5.0000000000000002E-5</c:v>
                </c:pt>
                <c:pt idx="211">
                  <c:v>-2.5999999999999998E-4</c:v>
                </c:pt>
                <c:pt idx="212">
                  <c:v>-4.4999999999999999E-4</c:v>
                </c:pt>
                <c:pt idx="213">
                  <c:v>-1.9000000000000001E-4</c:v>
                </c:pt>
                <c:pt idx="214">
                  <c:v>-2.9E-4</c:v>
                </c:pt>
                <c:pt idx="215">
                  <c:v>-3.0000000000000001E-5</c:v>
                </c:pt>
                <c:pt idx="216">
                  <c:v>-2.1000000000000001E-4</c:v>
                </c:pt>
                <c:pt idx="217">
                  <c:v>-4.0000000000000003E-5</c:v>
                </c:pt>
                <c:pt idx="218">
                  <c:v>-2.3000000000000001E-4</c:v>
                </c:pt>
                <c:pt idx="219">
                  <c:v>-1.2999999999999999E-4</c:v>
                </c:pt>
                <c:pt idx="220">
                  <c:v>-1.8000000000000001E-4</c:v>
                </c:pt>
                <c:pt idx="221">
                  <c:v>-1.6000000000000001E-4</c:v>
                </c:pt>
                <c:pt idx="222">
                  <c:v>-5.0000000000000002E-5</c:v>
                </c:pt>
                <c:pt idx="223">
                  <c:v>-1.2E-4</c:v>
                </c:pt>
                <c:pt idx="224">
                  <c:v>-1.8000000000000001E-4</c:v>
                </c:pt>
                <c:pt idx="225">
                  <c:v>-4.0000000000000003E-5</c:v>
                </c:pt>
                <c:pt idx="226">
                  <c:v>-3.0000000000000001E-5</c:v>
                </c:pt>
                <c:pt idx="227">
                  <c:v>-1.0000000000000001E-5</c:v>
                </c:pt>
                <c:pt idx="228">
                  <c:v>-2.5999999999999998E-4</c:v>
                </c:pt>
                <c:pt idx="229">
                  <c:v>-2.0000000000000002E-5</c:v>
                </c:pt>
                <c:pt idx="230">
                  <c:v>3.0000000000000001E-5</c:v>
                </c:pt>
                <c:pt idx="231">
                  <c:v>-6.8999999999999997E-5</c:v>
                </c:pt>
                <c:pt idx="232">
                  <c:v>1.9000000000000001E-4</c:v>
                </c:pt>
                <c:pt idx="233">
                  <c:v>-3.0000000000000001E-5</c:v>
                </c:pt>
                <c:pt idx="234">
                  <c:v>1.0000000000000001E-5</c:v>
                </c:pt>
                <c:pt idx="235">
                  <c:v>-1.2E-4</c:v>
                </c:pt>
                <c:pt idx="236">
                  <c:v>1.2E-4</c:v>
                </c:pt>
                <c:pt idx="237">
                  <c:v>6.8999999999999997E-5</c:v>
                </c:pt>
                <c:pt idx="238">
                  <c:v>-1.9000000000000001E-4</c:v>
                </c:pt>
                <c:pt idx="239">
                  <c:v>-1.2999999999999999E-4</c:v>
                </c:pt>
                <c:pt idx="240">
                  <c:v>2.0000000000000002E-5</c:v>
                </c:pt>
                <c:pt idx="241">
                  <c:v>8.0000000000000007E-5</c:v>
                </c:pt>
                <c:pt idx="242">
                  <c:v>-3.0000000000000001E-5</c:v>
                </c:pt>
                <c:pt idx="243">
                  <c:v>2.4000000000000001E-4</c:v>
                </c:pt>
                <c:pt idx="244">
                  <c:v>6.0000000000000002E-5</c:v>
                </c:pt>
                <c:pt idx="245">
                  <c:v>8.0000000000000007E-5</c:v>
                </c:pt>
                <c:pt idx="246">
                  <c:v>2.4000000000000001E-4</c:v>
                </c:pt>
                <c:pt idx="247">
                  <c:v>6.0000000000000002E-5</c:v>
                </c:pt>
                <c:pt idx="248">
                  <c:v>-5.0000000000000002E-5</c:v>
                </c:pt>
                <c:pt idx="249">
                  <c:v>-1.0000000000000001E-5</c:v>
                </c:pt>
                <c:pt idx="250">
                  <c:v>4.0000000000000003E-5</c:v>
                </c:pt>
                <c:pt idx="251">
                  <c:v>-2.4000000000000001E-4</c:v>
                </c:pt>
                <c:pt idx="252">
                  <c:v>-8.0000000000000007E-5</c:v>
                </c:pt>
                <c:pt idx="253">
                  <c:v>-6.0000000000000002E-5</c:v>
                </c:pt>
                <c:pt idx="254">
                  <c:v>-4.4999999999999999E-4</c:v>
                </c:pt>
                <c:pt idx="255">
                  <c:v>-1.2999999999999999E-4</c:v>
                </c:pt>
                <c:pt idx="256">
                  <c:v>0</c:v>
                </c:pt>
                <c:pt idx="257">
                  <c:v>-2.1000000000000001E-4</c:v>
                </c:pt>
                <c:pt idx="258">
                  <c:v>-2.0000000000000002E-5</c:v>
                </c:pt>
                <c:pt idx="259">
                  <c:v>-2.7E-4</c:v>
                </c:pt>
                <c:pt idx="260">
                  <c:v>-4.0000000000000003E-5</c:v>
                </c:pt>
                <c:pt idx="261">
                  <c:v>1.2E-4</c:v>
                </c:pt>
                <c:pt idx="262">
                  <c:v>-1.4999999999999999E-4</c:v>
                </c:pt>
                <c:pt idx="263">
                  <c:v>-1.2E-4</c:v>
                </c:pt>
                <c:pt idx="264">
                  <c:v>-2.3000000000000001E-4</c:v>
                </c:pt>
                <c:pt idx="265">
                  <c:v>1.0000000000000001E-5</c:v>
                </c:pt>
                <c:pt idx="266">
                  <c:v>-8.0000000000000007E-5</c:v>
                </c:pt>
                <c:pt idx="267">
                  <c:v>-1.6000000000000001E-4</c:v>
                </c:pt>
                <c:pt idx="268">
                  <c:v>-1.4999999999999999E-4</c:v>
                </c:pt>
                <c:pt idx="269">
                  <c:v>-1.3999999999999999E-4</c:v>
                </c:pt>
                <c:pt idx="270">
                  <c:v>-2.5999999999999998E-4</c:v>
                </c:pt>
                <c:pt idx="271">
                  <c:v>-9.0000000000000006E-5</c:v>
                </c:pt>
                <c:pt idx="272">
                  <c:v>-1.7000000000000001E-4</c:v>
                </c:pt>
                <c:pt idx="273">
                  <c:v>-1.7000000000000001E-4</c:v>
                </c:pt>
                <c:pt idx="274">
                  <c:v>-3.4000000000000002E-4</c:v>
                </c:pt>
                <c:pt idx="275">
                  <c:v>-1.9000000000000001E-4</c:v>
                </c:pt>
                <c:pt idx="276">
                  <c:v>-3.4000000000000002E-4</c:v>
                </c:pt>
                <c:pt idx="277">
                  <c:v>-3.1E-4</c:v>
                </c:pt>
                <c:pt idx="278">
                  <c:v>-3.2000000000000003E-4</c:v>
                </c:pt>
                <c:pt idx="279">
                  <c:v>-2.5000000000000001E-4</c:v>
                </c:pt>
                <c:pt idx="280">
                  <c:v>-3.2000000000000003E-4</c:v>
                </c:pt>
                <c:pt idx="281">
                  <c:v>-2.9E-4</c:v>
                </c:pt>
                <c:pt idx="282">
                  <c:v>-2.5000000000000001E-4</c:v>
                </c:pt>
                <c:pt idx="283">
                  <c:v>-2.9999999999999997E-4</c:v>
                </c:pt>
                <c:pt idx="284">
                  <c:v>-2.2000000000000001E-4</c:v>
                </c:pt>
                <c:pt idx="285">
                  <c:v>-1.2E-4</c:v>
                </c:pt>
                <c:pt idx="286">
                  <c:v>-2.1000000000000001E-4</c:v>
                </c:pt>
                <c:pt idx="287">
                  <c:v>-3.0000000000000001E-5</c:v>
                </c:pt>
                <c:pt idx="288">
                  <c:v>-2.5000000000000001E-4</c:v>
                </c:pt>
                <c:pt idx="289">
                  <c:v>-2.0000000000000001E-4</c:v>
                </c:pt>
                <c:pt idx="290">
                  <c:v>-1.3999999999999999E-4</c:v>
                </c:pt>
                <c:pt idx="291">
                  <c:v>-2.7E-4</c:v>
                </c:pt>
                <c:pt idx="292">
                  <c:v>-1.8000000000000001E-4</c:v>
                </c:pt>
                <c:pt idx="293">
                  <c:v>-1.6000000000000001E-4</c:v>
                </c:pt>
                <c:pt idx="294">
                  <c:v>-2.0000000000000001E-4</c:v>
                </c:pt>
                <c:pt idx="295">
                  <c:v>-3.3E-4</c:v>
                </c:pt>
                <c:pt idx="296">
                  <c:v>-9.0000000000000006E-5</c:v>
                </c:pt>
                <c:pt idx="297">
                  <c:v>-1.8000000000000001E-4</c:v>
                </c:pt>
                <c:pt idx="298">
                  <c:v>-1.1E-4</c:v>
                </c:pt>
                <c:pt idx="299">
                  <c:v>-2.5000000000000001E-4</c:v>
                </c:pt>
                <c:pt idx="300">
                  <c:v>-2.4000000000000001E-4</c:v>
                </c:pt>
                <c:pt idx="301">
                  <c:v>-1.7000000000000001E-4</c:v>
                </c:pt>
                <c:pt idx="302">
                  <c:v>-1.3999999999999999E-4</c:v>
                </c:pt>
                <c:pt idx="303">
                  <c:v>-2.2000000000000001E-4</c:v>
                </c:pt>
                <c:pt idx="304">
                  <c:v>-1.2999999999999999E-4</c:v>
                </c:pt>
                <c:pt idx="305">
                  <c:v>-1.2E-4</c:v>
                </c:pt>
                <c:pt idx="306">
                  <c:v>-1.2E-4</c:v>
                </c:pt>
                <c:pt idx="307">
                  <c:v>-4.0000000000000003E-5</c:v>
                </c:pt>
                <c:pt idx="308">
                  <c:v>5.0000000000000002E-5</c:v>
                </c:pt>
                <c:pt idx="309">
                  <c:v>-1.8000000000000001E-4</c:v>
                </c:pt>
                <c:pt idx="310">
                  <c:v>-6.0000000000000002E-5</c:v>
                </c:pt>
              </c:numCache>
            </c:numRef>
          </c:yVal>
          <c:smooth val="1"/>
          <c:extLst xmlns:c16r2="http://schemas.microsoft.com/office/drawing/2015/06/chart">
            <c:ext xmlns:c16="http://schemas.microsoft.com/office/drawing/2014/chart" uri="{C3380CC4-5D6E-409C-BE32-E72D297353CC}">
              <c16:uniqueId val="{00000005-BCF8-435B-A7EF-6E0A86031AEE}"/>
            </c:ext>
          </c:extLst>
        </c:ser>
        <c:dLbls>
          <c:showLegendKey val="0"/>
          <c:showVal val="0"/>
          <c:showCatName val="0"/>
          <c:showSerName val="0"/>
          <c:showPercent val="0"/>
          <c:showBubbleSize val="0"/>
        </c:dLbls>
        <c:axId val="92646784"/>
        <c:axId val="118495872"/>
      </c:scatterChart>
      <c:valAx>
        <c:axId val="92646784"/>
        <c:scaling>
          <c:orientation val="minMax"/>
          <c:max val="300"/>
          <c:min val="190"/>
        </c:scaling>
        <c:delete val="0"/>
        <c:axPos val="b"/>
        <c:title>
          <c:tx>
            <c:rich>
              <a:bodyPr/>
              <a:lstStyle/>
              <a:p>
                <a:pPr>
                  <a:defRPr sz="900">
                    <a:latin typeface="Times New Roman" panose="02020603050405020304" pitchFamily="18" charset="0"/>
                    <a:cs typeface="Times New Roman" panose="02020603050405020304" pitchFamily="18" charset="0"/>
                  </a:defRPr>
                </a:pPr>
                <a:r>
                  <a:rPr lang="en-MY" sz="900">
                    <a:latin typeface="Times New Roman" panose="02020603050405020304" pitchFamily="18" charset="0"/>
                    <a:cs typeface="Times New Roman" panose="02020603050405020304" pitchFamily="18" charset="0"/>
                  </a:rPr>
                  <a:t>Wavelength (nm)</a:t>
                </a:r>
              </a:p>
            </c:rich>
          </c:tx>
          <c:layout/>
          <c:overlay val="0"/>
        </c:title>
        <c:numFmt formatCode="General" sourceLinked="1"/>
        <c:majorTickMark val="none"/>
        <c:minorTickMark val="none"/>
        <c:tickLblPos val="nextTo"/>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crossAx val="118495872"/>
        <c:crosses val="autoZero"/>
        <c:crossBetween val="midCat"/>
      </c:valAx>
      <c:valAx>
        <c:axId val="118495872"/>
        <c:scaling>
          <c:orientation val="minMax"/>
        </c:scaling>
        <c:delete val="0"/>
        <c:axPos val="l"/>
        <c:majorGridlines/>
        <c:title>
          <c:tx>
            <c:rich>
              <a:bodyPr/>
              <a:lstStyle/>
              <a:p>
                <a:pPr>
                  <a:defRPr sz="900">
                    <a:latin typeface="Times New Roman" panose="02020603050405020304" pitchFamily="18" charset="0"/>
                    <a:cs typeface="Times New Roman" panose="02020603050405020304" pitchFamily="18" charset="0"/>
                  </a:defRPr>
                </a:pPr>
                <a:r>
                  <a:rPr lang="en-MY" sz="900">
                    <a:latin typeface="Times New Roman" panose="02020603050405020304" pitchFamily="18" charset="0"/>
                    <a:cs typeface="Times New Roman" panose="02020603050405020304" pitchFamily="18" charset="0"/>
                  </a:rPr>
                  <a:t>Absorbance</a:t>
                </a:r>
              </a:p>
            </c:rich>
          </c:tx>
          <c:layout/>
          <c:overlay val="0"/>
        </c:title>
        <c:numFmt formatCode="General" sourceLinked="1"/>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92646784"/>
        <c:crossesAt val="0"/>
        <c:crossBetween val="midCat"/>
      </c:valAx>
    </c:plotArea>
    <c:legend>
      <c:legendPos val="r"/>
      <c:layout/>
      <c:overlay val="0"/>
      <c:txPr>
        <a:bodyPr/>
        <a:lstStyle/>
        <a:p>
          <a:pPr>
            <a:defRPr sz="8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CH$69</c:f>
              <c:strCache>
                <c:ptCount val="1"/>
                <c:pt idx="0">
                  <c:v>DC-CP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0"/>
            <c:dispEq val="0"/>
          </c:trendline>
          <c:errBars>
            <c:errBarType val="both"/>
            <c:errValType val="cust"/>
            <c:noEndCap val="0"/>
            <c:plus>
              <c:numRef>
                <c:f>Sheet1!$CJ$70:$CJ$79</c:f>
                <c:numCache>
                  <c:formatCode>General</c:formatCode>
                  <c:ptCount val="10"/>
                  <c:pt idx="0">
                    <c:v>0.92140845486086342</c:v>
                  </c:pt>
                  <c:pt idx="1">
                    <c:v>0.67817560829165735</c:v>
                  </c:pt>
                  <c:pt idx="2">
                    <c:v>0.48713698558999891</c:v>
                  </c:pt>
                  <c:pt idx="3">
                    <c:v>1.3293340539200247</c:v>
                  </c:pt>
                  <c:pt idx="4">
                    <c:v>0.24247575510717465</c:v>
                  </c:pt>
                  <c:pt idx="5">
                    <c:v>0.35605728157098043</c:v>
                  </c:pt>
                  <c:pt idx="6">
                    <c:v>0.24701034691278129</c:v>
                  </c:pt>
                  <c:pt idx="7">
                    <c:v>0.55678343453882106</c:v>
                  </c:pt>
                  <c:pt idx="8">
                    <c:v>0.54034220694143464</c:v>
                  </c:pt>
                  <c:pt idx="9">
                    <c:v>0.55133091300448289</c:v>
                  </c:pt>
                </c:numCache>
              </c:numRef>
            </c:plus>
            <c:minus>
              <c:numRef>
                <c:f>Sheet1!$CJ$70:$CJ$79</c:f>
                <c:numCache>
                  <c:formatCode>General</c:formatCode>
                  <c:ptCount val="10"/>
                  <c:pt idx="0">
                    <c:v>0.92140845486086342</c:v>
                  </c:pt>
                  <c:pt idx="1">
                    <c:v>0.67817560829165735</c:v>
                  </c:pt>
                  <c:pt idx="2">
                    <c:v>0.48713698558999891</c:v>
                  </c:pt>
                  <c:pt idx="3">
                    <c:v>1.3293340539200247</c:v>
                  </c:pt>
                  <c:pt idx="4">
                    <c:v>0.24247575510717465</c:v>
                  </c:pt>
                  <c:pt idx="5">
                    <c:v>0.35605728157098043</c:v>
                  </c:pt>
                  <c:pt idx="6">
                    <c:v>0.24701034691278129</c:v>
                  </c:pt>
                  <c:pt idx="7">
                    <c:v>0.55678343453882106</c:v>
                  </c:pt>
                  <c:pt idx="8">
                    <c:v>0.54034220694143464</c:v>
                  </c:pt>
                  <c:pt idx="9">
                    <c:v>0.55133091300448289</c:v>
                  </c:pt>
                </c:numCache>
              </c:numRef>
            </c:minus>
            <c:spPr>
              <a:noFill/>
              <a:ln w="9525" cap="flat" cmpd="sng" algn="ctr">
                <a:solidFill>
                  <a:schemeClr val="tx1">
                    <a:lumMod val="65000"/>
                    <a:lumOff val="35000"/>
                  </a:schemeClr>
                </a:solidFill>
                <a:round/>
              </a:ln>
              <a:effectLst/>
            </c:spPr>
          </c:errBars>
          <c:cat>
            <c:numRef>
              <c:f>Sheet1!$CG$70:$CG$79</c:f>
              <c:numCache>
                <c:formatCode>0.00%</c:formatCode>
                <c:ptCount val="10"/>
                <c:pt idx="0">
                  <c:v>1E-3</c:v>
                </c:pt>
                <c:pt idx="1">
                  <c:v>2E-3</c:v>
                </c:pt>
                <c:pt idx="2">
                  <c:v>3.0000000000000001E-3</c:v>
                </c:pt>
                <c:pt idx="3">
                  <c:v>4.0000000000000001E-3</c:v>
                </c:pt>
                <c:pt idx="4">
                  <c:v>5.0000000000000001E-3</c:v>
                </c:pt>
                <c:pt idx="5">
                  <c:v>6.0000000000000001E-3</c:v>
                </c:pt>
                <c:pt idx="6">
                  <c:v>7.0000000000000001E-3</c:v>
                </c:pt>
                <c:pt idx="7">
                  <c:v>8.0000000000000002E-3</c:v>
                </c:pt>
                <c:pt idx="8">
                  <c:v>8.9999999999999993E-3</c:v>
                </c:pt>
                <c:pt idx="9">
                  <c:v>0.01</c:v>
                </c:pt>
              </c:numCache>
            </c:numRef>
          </c:cat>
          <c:val>
            <c:numRef>
              <c:f>Sheet1!$CH$70:$CH$79</c:f>
              <c:numCache>
                <c:formatCode>0.00</c:formatCode>
                <c:ptCount val="10"/>
                <c:pt idx="0">
                  <c:v>78.277602748900918</c:v>
                </c:pt>
                <c:pt idx="1">
                  <c:v>80.069469341250922</c:v>
                </c:pt>
                <c:pt idx="2">
                  <c:v>79.764416197458388</c:v>
                </c:pt>
                <c:pt idx="3">
                  <c:v>80.942742052488541</c:v>
                </c:pt>
                <c:pt idx="4">
                  <c:v>85.097407740849903</c:v>
                </c:pt>
                <c:pt idx="5">
                  <c:v>88.085023586146903</c:v>
                </c:pt>
                <c:pt idx="6">
                  <c:v>91.978635750290209</c:v>
                </c:pt>
                <c:pt idx="7">
                  <c:v>96.138727100644545</c:v>
                </c:pt>
                <c:pt idx="8">
                  <c:v>96.907484337302392</c:v>
                </c:pt>
                <c:pt idx="9">
                  <c:v>101.32392351828071</c:v>
                </c:pt>
              </c:numCache>
            </c:numRef>
          </c:val>
          <c:extLst xmlns:c16r2="http://schemas.microsoft.com/office/drawing/2015/06/chart">
            <c:ext xmlns:c16="http://schemas.microsoft.com/office/drawing/2014/chart" uri="{C3380CC4-5D6E-409C-BE32-E72D297353CC}">
              <c16:uniqueId val="{00000000-95B2-4D78-B11F-9B37D4415122}"/>
            </c:ext>
          </c:extLst>
        </c:ser>
        <c:dLbls>
          <c:dLblPos val="outEnd"/>
          <c:showLegendKey val="0"/>
          <c:showVal val="1"/>
          <c:showCatName val="0"/>
          <c:showSerName val="0"/>
          <c:showPercent val="0"/>
          <c:showBubbleSize val="0"/>
        </c:dLbls>
        <c:gapWidth val="150"/>
        <c:axId val="34803072"/>
        <c:axId val="34809344"/>
      </c:barChart>
      <c:catAx>
        <c:axId val="348030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sz="900" b="1">
                    <a:solidFill>
                      <a:sysClr val="windowText" lastClr="000000"/>
                    </a:solidFill>
                    <a:latin typeface="Times New Roman" panose="02020603050405020304" pitchFamily="18" charset="0"/>
                    <a:cs typeface="Times New Roman" panose="02020603050405020304" pitchFamily="18" charset="0"/>
                  </a:rPr>
                  <a:t>Concentration of DC193C</a:t>
                </a:r>
              </a:p>
            </c:rich>
          </c:tx>
          <c:layout/>
          <c:overlay val="0"/>
          <c:spPr>
            <a:noFill/>
            <a:ln>
              <a:noFill/>
            </a:ln>
            <a:effectLst/>
          </c:sp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4809344"/>
        <c:crosses val="autoZero"/>
        <c:auto val="1"/>
        <c:lblAlgn val="ctr"/>
        <c:lblOffset val="100"/>
        <c:noMultiLvlLbl val="0"/>
      </c:catAx>
      <c:valAx>
        <c:axId val="34809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MY" sz="900" b="1">
                    <a:solidFill>
                      <a:sysClr val="windowText" lastClr="000000"/>
                    </a:solidFill>
                    <a:latin typeface="Times New Roman" panose="02020603050405020304" pitchFamily="18" charset="0"/>
                    <a:cs typeface="Times New Roman" panose="02020603050405020304" pitchFamily="18" charset="0"/>
                  </a:rPr>
                  <a:t>% Extraction</a:t>
                </a:r>
                <a:r>
                  <a:rPr lang="en-MY" sz="900" b="1" baseline="0">
                    <a:solidFill>
                      <a:sysClr val="windowText" lastClr="000000"/>
                    </a:solidFill>
                    <a:latin typeface="Times New Roman" panose="02020603050405020304" pitchFamily="18" charset="0"/>
                    <a:cs typeface="Times New Roman" panose="02020603050405020304" pitchFamily="18" charset="0"/>
                  </a:rPr>
                  <a:t> efficiency</a:t>
                </a:r>
                <a:endParaRPr lang="en-MY" sz="900" b="1">
                  <a:solidFill>
                    <a:sysClr val="windowText" lastClr="000000"/>
                  </a:solidFill>
                  <a:latin typeface="Times New Roman" panose="02020603050405020304" pitchFamily="18" charset="0"/>
                  <a:cs typeface="Times New Roman" panose="02020603050405020304" pitchFamily="18" charset="0"/>
                </a:endParaRPr>
              </a:p>
            </c:rich>
          </c:tx>
          <c:layout/>
          <c:overlay val="0"/>
          <c:spPr>
            <a:noFill/>
            <a:ln>
              <a:noFill/>
            </a:ln>
            <a:effectLst/>
          </c:sp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48030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J$27</c:f>
              <c:strCache>
                <c:ptCount val="1"/>
                <c:pt idx="0">
                  <c:v>DBP</c:v>
                </c:pt>
              </c:strCache>
            </c:strRef>
          </c:tx>
          <c:spPr>
            <a:solidFill>
              <a:schemeClr val="accent1"/>
            </a:solidFill>
            <a:ln>
              <a:noFill/>
            </a:ln>
            <a:effectLst/>
          </c:spPr>
          <c:invertIfNegative val="0"/>
          <c:errBars>
            <c:errBarType val="both"/>
            <c:errValType val="cust"/>
            <c:noEndCap val="0"/>
            <c:plus>
              <c:numRef>
                <c:f>Sheet1!$L$28:$L$31</c:f>
                <c:numCache>
                  <c:formatCode>General</c:formatCode>
                  <c:ptCount val="4"/>
                  <c:pt idx="0">
                    <c:v>0.49160689562018189</c:v>
                  </c:pt>
                  <c:pt idx="1">
                    <c:v>0.45914506070820266</c:v>
                  </c:pt>
                  <c:pt idx="2">
                    <c:v>0.11407038597036523</c:v>
                  </c:pt>
                  <c:pt idx="3">
                    <c:v>0.26982270379853285</c:v>
                  </c:pt>
                </c:numCache>
              </c:numRef>
            </c:plus>
            <c:minus>
              <c:numRef>
                <c:f>Sheet1!$L$28:$L$31</c:f>
                <c:numCache>
                  <c:formatCode>General</c:formatCode>
                  <c:ptCount val="4"/>
                  <c:pt idx="0">
                    <c:v>0.49160689562018189</c:v>
                  </c:pt>
                  <c:pt idx="1">
                    <c:v>0.45914506070820266</c:v>
                  </c:pt>
                  <c:pt idx="2">
                    <c:v>0.11407038597036523</c:v>
                  </c:pt>
                  <c:pt idx="3">
                    <c:v>0.26982270379853285</c:v>
                  </c:pt>
                </c:numCache>
              </c:numRef>
            </c:minus>
            <c:spPr>
              <a:noFill/>
              <a:ln w="9525" cap="flat" cmpd="sng" algn="ctr">
                <a:solidFill>
                  <a:schemeClr val="tx1">
                    <a:lumMod val="65000"/>
                    <a:lumOff val="35000"/>
                  </a:schemeClr>
                </a:solidFill>
                <a:round/>
              </a:ln>
              <a:effectLst/>
            </c:spPr>
          </c:errBars>
          <c:cat>
            <c:numRef>
              <c:f>Sheet1!$I$28:$I$31</c:f>
              <c:numCache>
                <c:formatCode>General</c:formatCode>
                <c:ptCount val="4"/>
                <c:pt idx="0">
                  <c:v>1.5</c:v>
                </c:pt>
                <c:pt idx="1">
                  <c:v>2</c:v>
                </c:pt>
                <c:pt idx="2">
                  <c:v>2.5</c:v>
                </c:pt>
                <c:pt idx="3">
                  <c:v>3</c:v>
                </c:pt>
              </c:numCache>
            </c:numRef>
          </c:cat>
          <c:val>
            <c:numRef>
              <c:f>Sheet1!$J$28:$J$31</c:f>
              <c:numCache>
                <c:formatCode>General</c:formatCode>
                <c:ptCount val="4"/>
                <c:pt idx="0">
                  <c:v>85.346448021869662</c:v>
                </c:pt>
                <c:pt idx="1">
                  <c:v>56.000287355949411</c:v>
                </c:pt>
                <c:pt idx="2">
                  <c:v>55.049586490715456</c:v>
                </c:pt>
                <c:pt idx="3">
                  <c:v>52.685536497445746</c:v>
                </c:pt>
              </c:numCache>
            </c:numRef>
          </c:val>
          <c:extLst xmlns:c16r2="http://schemas.microsoft.com/office/drawing/2015/06/chart">
            <c:ext xmlns:c16="http://schemas.microsoft.com/office/drawing/2014/chart" uri="{C3380CC4-5D6E-409C-BE32-E72D297353CC}">
              <c16:uniqueId val="{00000000-D517-448E-9813-AE151EF7C1A0}"/>
            </c:ext>
          </c:extLst>
        </c:ser>
        <c:ser>
          <c:idx val="1"/>
          <c:order val="1"/>
          <c:tx>
            <c:strRef>
              <c:f>Sheet1!$K$27</c:f>
              <c:strCache>
                <c:ptCount val="1"/>
                <c:pt idx="0">
                  <c:v>DEHP</c:v>
                </c:pt>
              </c:strCache>
            </c:strRef>
          </c:tx>
          <c:spPr>
            <a:solidFill>
              <a:schemeClr val="accent2"/>
            </a:solidFill>
            <a:ln>
              <a:noFill/>
            </a:ln>
            <a:effectLst/>
          </c:spPr>
          <c:invertIfNegative val="0"/>
          <c:errBars>
            <c:errBarType val="both"/>
            <c:errValType val="cust"/>
            <c:noEndCap val="0"/>
            <c:plus>
              <c:numRef>
                <c:f>Sheet1!$M$28:$M$31</c:f>
                <c:numCache>
                  <c:formatCode>General</c:formatCode>
                  <c:ptCount val="4"/>
                  <c:pt idx="0">
                    <c:v>0.51116615972294832</c:v>
                  </c:pt>
                  <c:pt idx="1">
                    <c:v>0.2341167956604561</c:v>
                  </c:pt>
                  <c:pt idx="2">
                    <c:v>7.2365908465559015E-2</c:v>
                  </c:pt>
                  <c:pt idx="3">
                    <c:v>0.11352831807229509</c:v>
                  </c:pt>
                </c:numCache>
              </c:numRef>
            </c:plus>
            <c:minus>
              <c:numRef>
                <c:f>Sheet1!$M$28:$M$31</c:f>
                <c:numCache>
                  <c:formatCode>General</c:formatCode>
                  <c:ptCount val="4"/>
                  <c:pt idx="0">
                    <c:v>0.51116615972294832</c:v>
                  </c:pt>
                  <c:pt idx="1">
                    <c:v>0.2341167956604561</c:v>
                  </c:pt>
                  <c:pt idx="2">
                    <c:v>7.2365908465559015E-2</c:v>
                  </c:pt>
                  <c:pt idx="3">
                    <c:v>0.11352831807229509</c:v>
                  </c:pt>
                </c:numCache>
              </c:numRef>
            </c:minus>
            <c:spPr>
              <a:noFill/>
              <a:ln w="9525" cap="flat" cmpd="sng" algn="ctr">
                <a:solidFill>
                  <a:schemeClr val="tx1">
                    <a:lumMod val="65000"/>
                    <a:lumOff val="35000"/>
                  </a:schemeClr>
                </a:solidFill>
                <a:round/>
              </a:ln>
              <a:effectLst/>
            </c:spPr>
          </c:errBars>
          <c:cat>
            <c:numRef>
              <c:f>Sheet1!$I$28:$I$31</c:f>
              <c:numCache>
                <c:formatCode>General</c:formatCode>
                <c:ptCount val="4"/>
                <c:pt idx="0">
                  <c:v>1.5</c:v>
                </c:pt>
                <c:pt idx="1">
                  <c:v>2</c:v>
                </c:pt>
                <c:pt idx="2">
                  <c:v>2.5</c:v>
                </c:pt>
                <c:pt idx="3">
                  <c:v>3</c:v>
                </c:pt>
              </c:numCache>
            </c:numRef>
          </c:cat>
          <c:val>
            <c:numRef>
              <c:f>Sheet1!$K$28:$K$31</c:f>
              <c:numCache>
                <c:formatCode>General</c:formatCode>
                <c:ptCount val="4"/>
                <c:pt idx="0">
                  <c:v>88.962171499939203</c:v>
                </c:pt>
                <c:pt idx="1">
                  <c:v>66.261604094870435</c:v>
                </c:pt>
                <c:pt idx="2">
                  <c:v>56.02039188742566</c:v>
                </c:pt>
                <c:pt idx="3">
                  <c:v>54.591058803623241</c:v>
                </c:pt>
              </c:numCache>
            </c:numRef>
          </c:val>
          <c:extLst xmlns:c16r2="http://schemas.microsoft.com/office/drawing/2015/06/chart">
            <c:ext xmlns:c16="http://schemas.microsoft.com/office/drawing/2014/chart" uri="{C3380CC4-5D6E-409C-BE32-E72D297353CC}">
              <c16:uniqueId val="{00000001-D517-448E-9813-AE151EF7C1A0}"/>
            </c:ext>
          </c:extLst>
        </c:ser>
        <c:dLbls>
          <c:showLegendKey val="0"/>
          <c:showVal val="0"/>
          <c:showCatName val="0"/>
          <c:showSerName val="0"/>
          <c:showPercent val="0"/>
          <c:showBubbleSize val="0"/>
        </c:dLbls>
        <c:gapWidth val="150"/>
        <c:axId val="34835840"/>
        <c:axId val="34850304"/>
      </c:barChart>
      <c:catAx>
        <c:axId val="34835840"/>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solidFill>
                      <a:sysClr val="windowText" lastClr="000000"/>
                    </a:solidFill>
                  </a:rPr>
                  <a:t>Concentration of salt (M)</a:t>
                </a:r>
              </a:p>
            </c:rich>
          </c:tx>
          <c:layout/>
          <c:overlay val="0"/>
          <c:spPr>
            <a:noFill/>
            <a:ln>
              <a:noFill/>
            </a:ln>
            <a:effectLst/>
          </c:spPr>
        </c:title>
        <c:numFmt formatCode="#,##0.0"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4850304"/>
        <c:crosses val="autoZero"/>
        <c:auto val="1"/>
        <c:lblAlgn val="ctr"/>
        <c:lblOffset val="100"/>
        <c:noMultiLvlLbl val="0"/>
      </c:catAx>
      <c:valAx>
        <c:axId val="34850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solidFill>
                      <a:sysClr val="windowText" lastClr="000000"/>
                    </a:solidFill>
                  </a:rPr>
                  <a:t>% Extraction</a:t>
                </a:r>
                <a:r>
                  <a:rPr lang="en-MY" sz="900" baseline="0">
                    <a:solidFill>
                      <a:sysClr val="windowText" lastClr="000000"/>
                    </a:solidFill>
                  </a:rPr>
                  <a:t> efficiency</a:t>
                </a:r>
                <a:endParaRPr lang="en-MY" sz="900">
                  <a:solidFill>
                    <a:sysClr val="windowText" lastClr="000000"/>
                  </a:solidFill>
                </a:endParaRP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4835840"/>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628B16-0A3B-45B3-A52B-E40365295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0</Pages>
  <Words>9057</Words>
  <Characters>51176</Characters>
  <Application>Microsoft Office Word</Application>
  <DocSecurity>0</DocSecurity>
  <Lines>965</Lines>
  <Paragraphs>424</Paragraphs>
  <ScaleCrop>false</ScaleCrop>
  <HeadingPairs>
    <vt:vector size="2" baseType="variant">
      <vt:variant>
        <vt:lpstr>Title</vt:lpstr>
      </vt:variant>
      <vt:variant>
        <vt:i4>1</vt:i4>
      </vt:variant>
    </vt:vector>
  </HeadingPairs>
  <TitlesOfParts>
    <vt:vector size="1" baseType="lpstr">
      <vt:lpstr>MJAS Vol 23 No 5 (2019)</vt:lpstr>
    </vt:vector>
  </TitlesOfParts>
  <Company>UKM</Company>
  <LinksUpToDate>false</LinksUpToDate>
  <CharactersWithSpaces>598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3 No 5 (2019)</dc:title>
  <dc:creator>Harun Hj Hamzah</dc:creator>
  <cp:lastModifiedBy>Harun Hamzah</cp:lastModifiedBy>
  <cp:revision>11</cp:revision>
  <cp:lastPrinted>2019-10-07T10:34:00Z</cp:lastPrinted>
  <dcterms:created xsi:type="dcterms:W3CDTF">2019-09-27T02:49:00Z</dcterms:created>
  <dcterms:modified xsi:type="dcterms:W3CDTF">2019-10-07T10:34:00Z</dcterms:modified>
</cp:coreProperties>
</file>